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2D567" w14:textId="77777777" w:rsidR="00EB4239" w:rsidRPr="006E426F" w:rsidRDefault="00EB4239" w:rsidP="00EB4239">
      <w:pPr>
        <w:jc w:val="center"/>
        <w:rPr>
          <w:rFonts w:ascii="Latin Modern Roman 10" w:hAnsi="Latin Modern Roman 10"/>
          <w:sz w:val="48"/>
          <w:szCs w:val="48"/>
        </w:rPr>
      </w:pPr>
      <w:r w:rsidRPr="006E426F">
        <w:rPr>
          <w:rFonts w:ascii="Latin Modern Roman 10" w:hAnsi="Latin Modern Roman 10"/>
          <w:sz w:val="48"/>
          <w:szCs w:val="48"/>
        </w:rPr>
        <w:t>Forever and Again: Necessary Conditions for “Quantum Immortality” and its Pra</w:t>
      </w:r>
      <w:bookmarkStart w:id="0" w:name="_GoBack"/>
      <w:bookmarkEnd w:id="0"/>
      <w:r w:rsidRPr="006E426F">
        <w:rPr>
          <w:rFonts w:ascii="Latin Modern Roman 10" w:hAnsi="Latin Modern Roman 10"/>
          <w:sz w:val="48"/>
          <w:szCs w:val="48"/>
        </w:rPr>
        <w:t>ctical Implications</w:t>
      </w:r>
    </w:p>
    <w:p w14:paraId="76372C64" w14:textId="77777777" w:rsidR="00ED30D7" w:rsidRDefault="00ED30D7" w:rsidP="00ED30D7">
      <w:pPr>
        <w:jc w:val="center"/>
        <w:rPr>
          <w:rFonts w:ascii="Latin Modern Roman 10" w:hAnsi="Latin Modern Roman 10"/>
        </w:rPr>
      </w:pPr>
    </w:p>
    <w:p w14:paraId="4A019A39" w14:textId="304F8893" w:rsidR="00EB4239" w:rsidRPr="00ED30D7" w:rsidRDefault="00ED30D7" w:rsidP="00ED30D7">
      <w:pPr>
        <w:jc w:val="center"/>
        <w:rPr>
          <w:rFonts w:ascii="Latin Modern Roman 10" w:hAnsi="Latin Modern Roman 10"/>
          <w:i/>
        </w:rPr>
      </w:pPr>
      <w:r w:rsidRPr="00ED30D7">
        <w:rPr>
          <w:rFonts w:ascii="Latin Modern Roman 10" w:hAnsi="Latin Modern Roman 10"/>
        </w:rPr>
        <w:t>Under review in</w:t>
      </w:r>
      <w:r w:rsidRPr="00ED30D7">
        <w:rPr>
          <w:rFonts w:ascii="Latin Modern Roman 10" w:hAnsi="Latin Modern Roman 10"/>
          <w:i/>
        </w:rPr>
        <w:t xml:space="preserve"> Journal of Evolution and Technology</w:t>
      </w:r>
    </w:p>
    <w:p w14:paraId="3DAEF2FC" w14:textId="77777777" w:rsidR="00ED30D7" w:rsidRDefault="00ED30D7" w:rsidP="006E426F">
      <w:pPr>
        <w:jc w:val="center"/>
        <w:rPr>
          <w:rFonts w:ascii="Latin Modern Roman 10" w:hAnsi="Latin Modern Roman 10"/>
        </w:rPr>
      </w:pPr>
    </w:p>
    <w:p w14:paraId="3A865353" w14:textId="77777777" w:rsidR="00EB4239" w:rsidRPr="006E426F" w:rsidRDefault="00EB4239" w:rsidP="006E426F">
      <w:pPr>
        <w:jc w:val="center"/>
        <w:rPr>
          <w:rFonts w:ascii="Latin Modern Roman 10" w:hAnsi="Latin Modern Roman 10"/>
        </w:rPr>
      </w:pPr>
      <w:r w:rsidRPr="006E426F">
        <w:rPr>
          <w:rFonts w:ascii="Latin Modern Roman 10" w:hAnsi="Latin Modern Roman 10"/>
        </w:rPr>
        <w:t>Alexey Turchin,</w:t>
      </w:r>
    </w:p>
    <w:p w14:paraId="4E377017" w14:textId="27C1AA9B" w:rsidR="00EB4239" w:rsidRPr="006E426F" w:rsidRDefault="00EB4239" w:rsidP="006E426F">
      <w:pPr>
        <w:jc w:val="center"/>
        <w:rPr>
          <w:rFonts w:ascii="Latin Modern Roman 10" w:hAnsi="Latin Modern Roman 10"/>
        </w:rPr>
      </w:pPr>
      <w:r w:rsidRPr="006E426F">
        <w:rPr>
          <w:rFonts w:ascii="Latin Modern Roman 10" w:hAnsi="Latin Modern Roman 10"/>
        </w:rPr>
        <w:t>Science for Life Extension Foundation</w:t>
      </w:r>
      <w:r w:rsidR="006E426F" w:rsidRPr="006E426F">
        <w:rPr>
          <w:rFonts w:ascii="Latin Modern Roman 10" w:hAnsi="Latin Modern Roman 10"/>
        </w:rPr>
        <w:t>,</w:t>
      </w:r>
    </w:p>
    <w:p w14:paraId="37AA382F" w14:textId="35EB87B3" w:rsidR="006E426F" w:rsidRPr="006E426F" w:rsidRDefault="006E426F" w:rsidP="006E426F">
      <w:pPr>
        <w:jc w:val="center"/>
        <w:rPr>
          <w:rFonts w:ascii="Latin Modern Roman 10" w:hAnsi="Latin Modern Roman 10"/>
        </w:rPr>
      </w:pPr>
      <w:r w:rsidRPr="006E426F">
        <w:rPr>
          <w:rFonts w:ascii="Latin Modern Roman 10" w:hAnsi="Latin Modern Roman 10"/>
        </w:rPr>
        <w:t>Digital Immortality Now</w:t>
      </w:r>
    </w:p>
    <w:p w14:paraId="3FD4137F" w14:textId="4BED73CC" w:rsidR="00EB4239" w:rsidRPr="006E426F" w:rsidRDefault="00F52F02" w:rsidP="006E426F">
      <w:pPr>
        <w:jc w:val="center"/>
        <w:rPr>
          <w:rFonts w:ascii="Latin Modern Roman 10" w:hAnsi="Latin Modern Roman 10"/>
        </w:rPr>
      </w:pPr>
      <w:r>
        <w:rPr>
          <w:rFonts w:ascii="Latin Modern Roman 10" w:hAnsi="Latin Modern Roman 10"/>
        </w:rPr>
        <w:t>March</w:t>
      </w:r>
      <w:r w:rsidR="00EB4239" w:rsidRPr="006E426F">
        <w:rPr>
          <w:rFonts w:ascii="Latin Modern Roman 10" w:hAnsi="Latin Modern Roman 10"/>
        </w:rPr>
        <w:t xml:space="preserve"> 2018</w:t>
      </w:r>
    </w:p>
    <w:p w14:paraId="45FCD39E" w14:textId="77777777" w:rsidR="00EB4239" w:rsidRPr="006E426F" w:rsidRDefault="00620D0A" w:rsidP="006E426F">
      <w:pPr>
        <w:jc w:val="center"/>
        <w:rPr>
          <w:rFonts w:ascii="Latin Modern Roman 10" w:hAnsi="Latin Modern Roman 10"/>
        </w:rPr>
      </w:pPr>
      <w:hyperlink r:id="rId7" w:history="1">
        <w:r w:rsidR="00EB4239" w:rsidRPr="006E426F">
          <w:rPr>
            <w:rStyle w:val="Hyperlink"/>
            <w:rFonts w:ascii="Latin Modern Roman 10" w:hAnsi="Latin Modern Roman 10"/>
          </w:rPr>
          <w:t>alexeiturchin@gmail.com</w:t>
        </w:r>
      </w:hyperlink>
    </w:p>
    <w:p w14:paraId="6382F546" w14:textId="77777777" w:rsidR="00EB4239" w:rsidRPr="006E426F" w:rsidRDefault="00EB4239" w:rsidP="00EB4239">
      <w:pPr>
        <w:rPr>
          <w:rFonts w:ascii="Latin Modern Roman 10" w:hAnsi="Latin Modern Roman 10"/>
        </w:rPr>
      </w:pPr>
    </w:p>
    <w:p w14:paraId="32086F33" w14:textId="1C2920AF" w:rsidR="00EB4239" w:rsidRPr="006E426F" w:rsidRDefault="00EB4239" w:rsidP="00EB4239">
      <w:pPr>
        <w:jc w:val="both"/>
        <w:rPr>
          <w:rFonts w:ascii="Latin Modern Roman 10" w:hAnsi="Latin Modern Roman 10"/>
          <w:sz w:val="20"/>
          <w:szCs w:val="20"/>
        </w:rPr>
      </w:pPr>
      <w:r w:rsidRPr="006E426F">
        <w:rPr>
          <w:rFonts w:ascii="Latin Modern Roman 10" w:hAnsi="Latin Modern Roman 10"/>
          <w:b/>
          <w:sz w:val="20"/>
          <w:szCs w:val="20"/>
        </w:rPr>
        <w:t>Abstract</w:t>
      </w:r>
      <w:r w:rsidRPr="006E426F">
        <w:rPr>
          <w:rFonts w:ascii="Latin Modern Roman 10" w:hAnsi="Latin Modern Roman 10"/>
          <w:sz w:val="20"/>
          <w:szCs w:val="20"/>
        </w:rPr>
        <w:t>. So-called “quantum immortality” should be better called “multiverse immortality,” as it mostly depends on the existence of many copies</w:t>
      </w:r>
      <w:r w:rsidR="00EC2E22" w:rsidRPr="006E426F">
        <w:rPr>
          <w:rFonts w:ascii="Latin Modern Roman 10" w:hAnsi="Latin Modern Roman 10"/>
          <w:sz w:val="20"/>
          <w:szCs w:val="20"/>
        </w:rPr>
        <w:t xml:space="preserve"> of the observer</w:t>
      </w:r>
      <w:r w:rsidRPr="006E426F">
        <w:rPr>
          <w:rFonts w:ascii="Latin Modern Roman 10" w:hAnsi="Latin Modern Roman 10"/>
          <w:sz w:val="20"/>
          <w:szCs w:val="20"/>
        </w:rPr>
        <w:t xml:space="preserve"> in other worlds. We identify two necessary premises when this theory becomes true: </w:t>
      </w:r>
      <w:r w:rsidR="00EC2E22" w:rsidRPr="006E426F">
        <w:rPr>
          <w:rFonts w:ascii="Latin Modern Roman 10" w:hAnsi="Latin Modern Roman 10"/>
          <w:sz w:val="20"/>
          <w:szCs w:val="20"/>
        </w:rPr>
        <w:t>t</w:t>
      </w:r>
      <w:r w:rsidRPr="006E426F">
        <w:rPr>
          <w:rFonts w:ascii="Latin Modern Roman 10" w:hAnsi="Latin Modern Roman 10"/>
          <w:sz w:val="20"/>
          <w:szCs w:val="20"/>
        </w:rPr>
        <w:t xml:space="preserve">he very large size of the Universe </w:t>
      </w:r>
      <w:r w:rsidR="00EC2E22" w:rsidRPr="006E426F">
        <w:rPr>
          <w:rFonts w:ascii="Latin Modern Roman 10" w:hAnsi="Latin Modern Roman 10"/>
          <w:sz w:val="20"/>
          <w:szCs w:val="20"/>
        </w:rPr>
        <w:t>(</w:t>
      </w:r>
      <w:r w:rsidRPr="006E426F">
        <w:rPr>
          <w:rFonts w:ascii="Latin Modern Roman 10" w:hAnsi="Latin Modern Roman 10"/>
          <w:sz w:val="20"/>
          <w:szCs w:val="20"/>
        </w:rPr>
        <w:t>not necessary because of quantum effects</w:t>
      </w:r>
      <w:r w:rsidR="00EC2E22" w:rsidRPr="006E426F">
        <w:rPr>
          <w:rFonts w:ascii="Latin Modern Roman 10" w:hAnsi="Latin Modern Roman 10"/>
          <w:sz w:val="20"/>
          <w:szCs w:val="20"/>
        </w:rPr>
        <w:t>)</w:t>
      </w:r>
      <w:r w:rsidRPr="006E426F">
        <w:rPr>
          <w:rFonts w:ascii="Latin Modern Roman 10" w:hAnsi="Latin Modern Roman 10"/>
          <w:sz w:val="20"/>
          <w:szCs w:val="20"/>
        </w:rPr>
        <w:t xml:space="preserve">, and the copy-friendly theory of the personal identity. We apply decisions under uncertainty to </w:t>
      </w:r>
      <w:r w:rsidR="00EC2E22" w:rsidRPr="006E426F">
        <w:rPr>
          <w:rFonts w:ascii="Latin Modern Roman 10" w:hAnsi="Latin Modern Roman 10"/>
          <w:sz w:val="20"/>
          <w:szCs w:val="20"/>
        </w:rPr>
        <w:t>explore the situations</w:t>
      </w:r>
      <w:r w:rsidRPr="006E426F">
        <w:rPr>
          <w:rFonts w:ascii="Latin Modern Roman 10" w:hAnsi="Latin Modern Roman 10"/>
          <w:sz w:val="20"/>
          <w:szCs w:val="20"/>
        </w:rPr>
        <w:t xml:space="preserve"> </w:t>
      </w:r>
      <w:r w:rsidR="00EC2E22" w:rsidRPr="006E426F">
        <w:rPr>
          <w:rFonts w:ascii="Latin Modern Roman 10" w:hAnsi="Latin Modern Roman 10"/>
          <w:sz w:val="20"/>
          <w:szCs w:val="20"/>
        </w:rPr>
        <w:t>in which</w:t>
      </w:r>
      <w:r w:rsidRPr="006E426F">
        <w:rPr>
          <w:rFonts w:ascii="Latin Modern Roman 10" w:hAnsi="Latin Modern Roman 10"/>
          <w:sz w:val="20"/>
          <w:szCs w:val="20"/>
        </w:rPr>
        <w:t xml:space="preserve"> multiverse immortality could be practically used. We show that, given large uncertainty, the only practical use of the multiverse immortality is as an additive to other life extension and survival projects, because in some cases it could considerably increase their chances of success. In the case of signing for cryonics, multiverse immortality significantly increases the subjective chances of its success, and also prevents a bad form of quantum immortality (s-risk of eternal suffering). Another application of quantum immortality is the survival of a global catastrophe. We also debunk several misconceptions, such as multiverse immortality is not applicable to slow dying, or quantum immortality is similar to respawning or NDE experiences. We show that the popular objection of lowering the measure of the observer in the case of quantum immortality doesn’t work, as it compensated by merging timelines. </w:t>
      </w:r>
      <w:r w:rsidR="00EC2E22" w:rsidRPr="006E426F">
        <w:rPr>
          <w:rFonts w:ascii="Latin Modern Roman 10" w:hAnsi="Latin Modern Roman 10"/>
          <w:sz w:val="20"/>
          <w:szCs w:val="20"/>
        </w:rPr>
        <w:t>We consider multiverse</w:t>
      </w:r>
      <w:r w:rsidRPr="006E426F">
        <w:rPr>
          <w:rFonts w:ascii="Latin Modern Roman 10" w:hAnsi="Latin Modern Roman 10"/>
          <w:sz w:val="20"/>
          <w:szCs w:val="20"/>
        </w:rPr>
        <w:t xml:space="preserve"> immortality as plan D of reaching immortality, where plan A is to survive until the creation of </w:t>
      </w:r>
      <w:r w:rsidR="00EC2E22" w:rsidRPr="006E426F">
        <w:rPr>
          <w:rFonts w:ascii="Latin Modern Roman 10" w:hAnsi="Latin Modern Roman 10"/>
          <w:sz w:val="20"/>
          <w:szCs w:val="20"/>
        </w:rPr>
        <w:t xml:space="preserve">the </w:t>
      </w:r>
      <w:r w:rsidRPr="006E426F">
        <w:rPr>
          <w:rFonts w:ascii="Latin Modern Roman 10" w:hAnsi="Latin Modern Roman 10"/>
          <w:sz w:val="20"/>
          <w:szCs w:val="20"/>
        </w:rPr>
        <w:t xml:space="preserve">beneficial AI via </w:t>
      </w:r>
      <w:r w:rsidR="00EC2E22" w:rsidRPr="006E426F">
        <w:rPr>
          <w:rFonts w:ascii="Latin Modern Roman 10" w:hAnsi="Latin Modern Roman 10"/>
          <w:sz w:val="20"/>
          <w:szCs w:val="20"/>
        </w:rPr>
        <w:t>fighting</w:t>
      </w:r>
      <w:r w:rsidRPr="006E426F">
        <w:rPr>
          <w:rFonts w:ascii="Latin Modern Roman 10" w:hAnsi="Latin Modern Roman 10"/>
          <w:sz w:val="20"/>
          <w:szCs w:val="20"/>
        </w:rPr>
        <w:t xml:space="preserve"> aging, plan B is cryonics, and plan C is digital immortality. </w:t>
      </w:r>
    </w:p>
    <w:p w14:paraId="089EB92B" w14:textId="77777777" w:rsidR="00EB4239" w:rsidRPr="006E426F" w:rsidRDefault="00EB4239" w:rsidP="00EB4239">
      <w:pPr>
        <w:jc w:val="both"/>
        <w:rPr>
          <w:rFonts w:ascii="Latin Modern Roman 10" w:hAnsi="Latin Modern Roman 10"/>
        </w:rPr>
      </w:pPr>
    </w:p>
    <w:p w14:paraId="4C325E98" w14:textId="77777777" w:rsidR="00EB4239" w:rsidRPr="006E426F" w:rsidRDefault="00EB4239" w:rsidP="00EB4239">
      <w:pPr>
        <w:jc w:val="both"/>
        <w:rPr>
          <w:rFonts w:ascii="Latin Modern Roman 10" w:hAnsi="Latin Modern Roman 10"/>
          <w:b/>
        </w:rPr>
      </w:pPr>
      <w:r w:rsidRPr="006E426F">
        <w:rPr>
          <w:rFonts w:ascii="Latin Modern Roman 10" w:hAnsi="Latin Modern Roman 10"/>
          <w:b/>
        </w:rPr>
        <w:t>Key points:</w:t>
      </w:r>
    </w:p>
    <w:p w14:paraId="4363BAFF" w14:textId="77777777" w:rsidR="00EB4239" w:rsidRPr="006E426F" w:rsidRDefault="00EB4239" w:rsidP="00EB4239">
      <w:pPr>
        <w:jc w:val="both"/>
        <w:rPr>
          <w:rFonts w:ascii="Latin Modern Roman 10" w:hAnsi="Latin Modern Roman 10"/>
        </w:rPr>
      </w:pPr>
    </w:p>
    <w:p w14:paraId="640990F1" w14:textId="77777777" w:rsidR="00EB4239" w:rsidRPr="006E426F" w:rsidRDefault="00EB4239" w:rsidP="00EB4239">
      <w:pPr>
        <w:pStyle w:val="ListParagraph"/>
        <w:numPr>
          <w:ilvl w:val="0"/>
          <w:numId w:val="6"/>
        </w:numPr>
        <w:jc w:val="both"/>
        <w:rPr>
          <w:rFonts w:ascii="Latin Modern Roman 10" w:hAnsi="Latin Modern Roman 10"/>
        </w:rPr>
      </w:pPr>
      <w:r w:rsidRPr="006E426F">
        <w:rPr>
          <w:rFonts w:ascii="Latin Modern Roman 10" w:hAnsi="Latin Modern Roman 10"/>
        </w:rPr>
        <w:t>“Quantum immortality” (QI) is a particular case of “multiverse immortality” (MI).</w:t>
      </w:r>
    </w:p>
    <w:p w14:paraId="5E0A5241" w14:textId="77777777" w:rsidR="00EB4239" w:rsidRPr="006E426F" w:rsidRDefault="00EB4239" w:rsidP="00EB4239">
      <w:pPr>
        <w:pStyle w:val="ListParagraph"/>
        <w:numPr>
          <w:ilvl w:val="0"/>
          <w:numId w:val="6"/>
        </w:numPr>
        <w:jc w:val="both"/>
        <w:rPr>
          <w:rFonts w:ascii="Latin Modern Roman 10" w:hAnsi="Latin Modern Roman 10"/>
        </w:rPr>
      </w:pPr>
      <w:r w:rsidRPr="006E426F">
        <w:rPr>
          <w:rFonts w:ascii="Latin Modern Roman 10" w:hAnsi="Latin Modern Roman 10"/>
        </w:rPr>
        <w:t>The validity of multiverse immortality depends on the size of the Universe and the nature of personal identity.</w:t>
      </w:r>
    </w:p>
    <w:p w14:paraId="4D02663F" w14:textId="77777777" w:rsidR="00EB4239" w:rsidRPr="006E426F" w:rsidRDefault="00EB4239" w:rsidP="00EB4239">
      <w:pPr>
        <w:pStyle w:val="ListParagraph"/>
        <w:numPr>
          <w:ilvl w:val="0"/>
          <w:numId w:val="6"/>
        </w:numPr>
        <w:jc w:val="both"/>
        <w:rPr>
          <w:rFonts w:ascii="Latin Modern Roman 10" w:hAnsi="Latin Modern Roman 10"/>
        </w:rPr>
      </w:pPr>
      <w:r w:rsidRPr="006E426F">
        <w:rPr>
          <w:rFonts w:ascii="Latin Modern Roman 10" w:hAnsi="Latin Modern Roman 10"/>
        </w:rPr>
        <w:t>MI greatly increases the subjective chances of the success of cryonics.</w:t>
      </w:r>
    </w:p>
    <w:p w14:paraId="70196888" w14:textId="77777777" w:rsidR="00EB4239" w:rsidRPr="006E426F" w:rsidRDefault="00EB4239" w:rsidP="00EB4239">
      <w:pPr>
        <w:pStyle w:val="ListParagraph"/>
        <w:numPr>
          <w:ilvl w:val="0"/>
          <w:numId w:val="6"/>
        </w:numPr>
        <w:jc w:val="both"/>
        <w:rPr>
          <w:rFonts w:ascii="Latin Modern Roman 10" w:hAnsi="Latin Modern Roman 10"/>
        </w:rPr>
      </w:pPr>
      <w:r w:rsidRPr="006E426F">
        <w:rPr>
          <w:rFonts w:ascii="Latin Modern Roman 10" w:hAnsi="Latin Modern Roman 10"/>
        </w:rPr>
        <w:t xml:space="preserve">MI makes euthanasia impossible, but favors </w:t>
      </w:r>
      <w:proofErr w:type="spellStart"/>
      <w:r w:rsidRPr="006E426F">
        <w:rPr>
          <w:rFonts w:ascii="Latin Modern Roman 10" w:hAnsi="Latin Modern Roman 10"/>
        </w:rPr>
        <w:t>cryothanasia</w:t>
      </w:r>
      <w:proofErr w:type="spellEnd"/>
      <w:r w:rsidRPr="006E426F">
        <w:rPr>
          <w:rFonts w:ascii="Latin Modern Roman 10" w:hAnsi="Latin Modern Roman 10"/>
        </w:rPr>
        <w:t>.</w:t>
      </w:r>
    </w:p>
    <w:p w14:paraId="19CC2DF5" w14:textId="77777777" w:rsidR="00EB4239" w:rsidRPr="006E426F" w:rsidRDefault="00EB4239" w:rsidP="00EB4239">
      <w:pPr>
        <w:pStyle w:val="ListParagraph"/>
        <w:numPr>
          <w:ilvl w:val="0"/>
          <w:numId w:val="6"/>
        </w:numPr>
        <w:jc w:val="both"/>
        <w:rPr>
          <w:rFonts w:ascii="Latin Modern Roman 10" w:hAnsi="Latin Modern Roman 10"/>
        </w:rPr>
      </w:pPr>
      <w:r w:rsidRPr="006E426F">
        <w:rPr>
          <w:rFonts w:ascii="Latin Modern Roman 10" w:hAnsi="Latin Modern Roman 10"/>
        </w:rPr>
        <w:t>MI is our last defense against existential risks.</w:t>
      </w:r>
    </w:p>
    <w:p w14:paraId="490BCFEB" w14:textId="508ABB47" w:rsidR="00EB4239" w:rsidRPr="006E426F" w:rsidRDefault="00EB4239" w:rsidP="00EB4239">
      <w:pPr>
        <w:pStyle w:val="ListParagraph"/>
        <w:numPr>
          <w:ilvl w:val="0"/>
          <w:numId w:val="6"/>
        </w:numPr>
        <w:jc w:val="both"/>
        <w:rPr>
          <w:rFonts w:ascii="Latin Modern Roman 10" w:hAnsi="Latin Modern Roman 10"/>
        </w:rPr>
      </w:pPr>
      <w:r w:rsidRPr="006E426F">
        <w:rPr>
          <w:rFonts w:ascii="Latin Modern Roman 10" w:hAnsi="Latin Modern Roman 10"/>
        </w:rPr>
        <w:t>MI doesn’t produce decline of measure, because of merging timelines</w:t>
      </w:r>
      <w:r w:rsidR="00EC2E22" w:rsidRPr="006E426F">
        <w:rPr>
          <w:rFonts w:ascii="Latin Modern Roman 10" w:hAnsi="Latin Modern Roman 10"/>
        </w:rPr>
        <w:t>.</w:t>
      </w:r>
    </w:p>
    <w:p w14:paraId="653441E3" w14:textId="77777777" w:rsidR="00EB4239" w:rsidRPr="006E426F" w:rsidRDefault="00EB4239" w:rsidP="00EB4239">
      <w:pPr>
        <w:jc w:val="both"/>
        <w:rPr>
          <w:rFonts w:ascii="Latin Modern Roman 10" w:hAnsi="Latin Modern Roman 10"/>
        </w:rPr>
      </w:pPr>
    </w:p>
    <w:p w14:paraId="20D0814D" w14:textId="77777777" w:rsidR="00EB4239" w:rsidRPr="006E426F" w:rsidRDefault="00EB4239" w:rsidP="00EB4239">
      <w:pPr>
        <w:jc w:val="both"/>
        <w:rPr>
          <w:rFonts w:ascii="Latin Modern Roman 10" w:hAnsi="Latin Modern Roman 10"/>
        </w:rPr>
      </w:pPr>
      <w:r w:rsidRPr="006E426F">
        <w:rPr>
          <w:rFonts w:ascii="Latin Modern Roman 10" w:hAnsi="Latin Modern Roman 10"/>
          <w:b/>
        </w:rPr>
        <w:t>Keywords</w:t>
      </w:r>
      <w:r w:rsidRPr="006E426F">
        <w:rPr>
          <w:rFonts w:ascii="Latin Modern Roman 10" w:hAnsi="Latin Modern Roman 10"/>
        </w:rPr>
        <w:t>: quantum immortality, cryonics, personal identity, life extension, euthanasia</w:t>
      </w:r>
    </w:p>
    <w:p w14:paraId="79FD26A9" w14:textId="77777777" w:rsidR="00EB4239" w:rsidRPr="006E426F" w:rsidRDefault="00EB4239" w:rsidP="00EB4239">
      <w:pPr>
        <w:jc w:val="both"/>
        <w:rPr>
          <w:rFonts w:ascii="Latin Modern Roman 10" w:hAnsi="Latin Modern Roman 10"/>
        </w:rPr>
      </w:pPr>
    </w:p>
    <w:p w14:paraId="7FC10A5E" w14:textId="6FF766E5" w:rsidR="00EB4239" w:rsidRPr="006E426F" w:rsidRDefault="00EB4239" w:rsidP="00EB4239">
      <w:pPr>
        <w:jc w:val="both"/>
        <w:rPr>
          <w:rFonts w:ascii="Latin Modern Roman 10" w:hAnsi="Latin Modern Roman 10"/>
        </w:rPr>
      </w:pPr>
      <w:r w:rsidRPr="006E426F">
        <w:rPr>
          <w:rFonts w:ascii="Latin Modern Roman 10" w:hAnsi="Latin Modern Roman 10"/>
          <w:b/>
        </w:rPr>
        <w:t>Disclaimer</w:t>
      </w:r>
      <w:r w:rsidRPr="006E426F">
        <w:rPr>
          <w:rFonts w:ascii="Latin Modern Roman 10" w:hAnsi="Latin Modern Roman 10"/>
        </w:rPr>
        <w:t xml:space="preserve">: Suicide will never give anything useful in terms of quantum immortality, only that it will probably result in a non-deadly serious injury, permanent brain damage, </w:t>
      </w:r>
      <w:r w:rsidRPr="006E426F">
        <w:rPr>
          <w:rFonts w:ascii="Latin Modern Roman 10" w:hAnsi="Latin Modern Roman 10"/>
        </w:rPr>
        <w:lastRenderedPageBreak/>
        <w:t xml:space="preserve">and infinite sufferings. The idea of quantum immortality is not an argument for suicide, but is one of the strongest arguments against it, as suicide will never work as a “suffering stopper”. If you </w:t>
      </w:r>
      <w:r w:rsidR="00D36B17" w:rsidRPr="006E426F">
        <w:rPr>
          <w:rFonts w:ascii="Latin Modern Roman 10" w:hAnsi="Latin Modern Roman 10"/>
        </w:rPr>
        <w:t xml:space="preserve">are still interested in suicide, </w:t>
      </w:r>
      <w:r w:rsidRPr="006E426F">
        <w:rPr>
          <w:rFonts w:ascii="Latin Modern Roman 10" w:hAnsi="Latin Modern Roman 10"/>
        </w:rPr>
        <w:t>ask for professional</w:t>
      </w:r>
      <w:r w:rsidR="00D36B17" w:rsidRPr="006E426F">
        <w:rPr>
          <w:rFonts w:ascii="Latin Modern Roman 10" w:hAnsi="Latin Modern Roman 10"/>
        </w:rPr>
        <w:t xml:space="preserve"> psychological</w:t>
      </w:r>
      <w:r w:rsidRPr="006E426F">
        <w:rPr>
          <w:rFonts w:ascii="Latin Modern Roman 10" w:hAnsi="Latin Modern Roman 10"/>
        </w:rPr>
        <w:t xml:space="preserve"> help. </w:t>
      </w:r>
    </w:p>
    <w:p w14:paraId="2BB7A46C" w14:textId="77777777" w:rsidR="00EB4239" w:rsidRPr="006E426F" w:rsidRDefault="00EB4239" w:rsidP="00EB4239">
      <w:pPr>
        <w:jc w:val="both"/>
        <w:rPr>
          <w:rFonts w:ascii="Latin Modern Roman 10" w:hAnsi="Latin Modern Roman 10"/>
        </w:rPr>
      </w:pPr>
    </w:p>
    <w:p w14:paraId="3F2B88D8" w14:textId="77777777" w:rsidR="00EB4239" w:rsidRPr="006E426F" w:rsidRDefault="00EB4239" w:rsidP="00EB4239">
      <w:pPr>
        <w:jc w:val="both"/>
        <w:rPr>
          <w:rFonts w:ascii="Latin Modern Roman 10" w:hAnsi="Latin Modern Roman 10"/>
        </w:rPr>
      </w:pPr>
      <w:r w:rsidRPr="006E426F">
        <w:rPr>
          <w:rFonts w:ascii="Latin Modern Roman 10" w:hAnsi="Latin Modern Roman 10"/>
          <w:b/>
        </w:rPr>
        <w:t>Memetic hazard</w:t>
      </w:r>
      <w:r w:rsidRPr="006E426F">
        <w:rPr>
          <w:rFonts w:ascii="Latin Modern Roman 10" w:hAnsi="Latin Modern Roman 10"/>
        </w:rPr>
        <w:t xml:space="preserve"> for people who tend to emotionally react on the play of ideas!</w:t>
      </w:r>
    </w:p>
    <w:p w14:paraId="042D967F" w14:textId="77777777" w:rsidR="00EB4239" w:rsidRPr="006E426F" w:rsidRDefault="00EB4239" w:rsidP="00EB4239">
      <w:pPr>
        <w:jc w:val="both"/>
        <w:rPr>
          <w:rFonts w:ascii="Latin Modern Roman 10" w:hAnsi="Latin Modern Roman 10"/>
        </w:rPr>
      </w:pPr>
    </w:p>
    <w:p w14:paraId="63F33950" w14:textId="77777777" w:rsidR="00EB4239" w:rsidRPr="006E426F" w:rsidRDefault="00EB4239" w:rsidP="00EB4239">
      <w:pPr>
        <w:jc w:val="both"/>
        <w:rPr>
          <w:rFonts w:ascii="Latin Modern Roman 10" w:hAnsi="Latin Modern Roman 10"/>
        </w:rPr>
      </w:pPr>
      <w:r w:rsidRPr="006E426F">
        <w:rPr>
          <w:rFonts w:ascii="Latin Modern Roman 10" w:hAnsi="Latin Modern Roman 10"/>
          <w:b/>
        </w:rPr>
        <w:t>Abbreviation</w:t>
      </w:r>
      <w:r w:rsidRPr="006E426F">
        <w:rPr>
          <w:rFonts w:ascii="Latin Modern Roman 10" w:hAnsi="Latin Modern Roman 10"/>
        </w:rPr>
        <w:t>:</w:t>
      </w:r>
    </w:p>
    <w:p w14:paraId="04EA8E3A" w14:textId="58B5DCBA" w:rsidR="00EB4239" w:rsidRPr="006E426F" w:rsidRDefault="00EB4239" w:rsidP="00EB4239">
      <w:pPr>
        <w:jc w:val="both"/>
        <w:rPr>
          <w:rFonts w:ascii="Latin Modern Roman 10" w:hAnsi="Latin Modern Roman 10"/>
        </w:rPr>
      </w:pPr>
      <w:proofErr w:type="gramStart"/>
      <w:r w:rsidRPr="006E426F">
        <w:rPr>
          <w:rFonts w:ascii="Latin Modern Roman 10" w:hAnsi="Latin Modern Roman 10"/>
        </w:rPr>
        <w:t>DA</w:t>
      </w:r>
      <w:r w:rsidR="007F47EA" w:rsidRPr="006E426F">
        <w:rPr>
          <w:rFonts w:ascii="Latin Modern Roman 10" w:hAnsi="Latin Modern Roman 10"/>
        </w:rPr>
        <w:t xml:space="preserve"> </w:t>
      </w:r>
      <w:r w:rsidRPr="006E426F">
        <w:rPr>
          <w:rFonts w:ascii="Latin Modern Roman 10" w:hAnsi="Latin Modern Roman 10"/>
        </w:rPr>
        <w:t xml:space="preserve"> –</w:t>
      </w:r>
      <w:proofErr w:type="gramEnd"/>
      <w:r w:rsidRPr="006E426F">
        <w:rPr>
          <w:rFonts w:ascii="Latin Modern Roman 10" w:hAnsi="Latin Modern Roman 10"/>
        </w:rPr>
        <w:t xml:space="preserve"> Doomsday argument</w:t>
      </w:r>
    </w:p>
    <w:p w14:paraId="355F0A95" w14:textId="77777777" w:rsidR="00EB4239" w:rsidRPr="006E426F" w:rsidRDefault="00EB4239" w:rsidP="00EB4239">
      <w:pPr>
        <w:jc w:val="both"/>
        <w:rPr>
          <w:rFonts w:ascii="Latin Modern Roman 10" w:hAnsi="Latin Modern Roman 10"/>
        </w:rPr>
      </w:pPr>
      <w:r w:rsidRPr="006E426F">
        <w:rPr>
          <w:rFonts w:ascii="Latin Modern Roman 10" w:hAnsi="Latin Modern Roman 10"/>
        </w:rPr>
        <w:t>QM – Quantum mechanics</w:t>
      </w:r>
    </w:p>
    <w:p w14:paraId="1A25C2DC" w14:textId="53E1B166" w:rsidR="00EB4239" w:rsidRPr="006E426F" w:rsidRDefault="00EB4239" w:rsidP="00EB4239">
      <w:pPr>
        <w:jc w:val="both"/>
        <w:rPr>
          <w:rFonts w:ascii="Latin Modern Roman 10" w:hAnsi="Latin Modern Roman 10"/>
        </w:rPr>
      </w:pPr>
      <w:proofErr w:type="gramStart"/>
      <w:r w:rsidRPr="006E426F">
        <w:rPr>
          <w:rFonts w:ascii="Latin Modern Roman 10" w:hAnsi="Latin Modern Roman 10"/>
        </w:rPr>
        <w:t>QS</w:t>
      </w:r>
      <w:r w:rsidR="007F47EA" w:rsidRPr="006E426F">
        <w:rPr>
          <w:rFonts w:ascii="Latin Modern Roman 10" w:hAnsi="Latin Modern Roman 10"/>
        </w:rPr>
        <w:t xml:space="preserve"> </w:t>
      </w:r>
      <w:r w:rsidRPr="006E426F">
        <w:rPr>
          <w:rFonts w:ascii="Latin Modern Roman 10" w:hAnsi="Latin Modern Roman 10"/>
        </w:rPr>
        <w:t xml:space="preserve"> –</w:t>
      </w:r>
      <w:proofErr w:type="gramEnd"/>
      <w:r w:rsidRPr="006E426F">
        <w:rPr>
          <w:rFonts w:ascii="Latin Modern Roman 10" w:hAnsi="Latin Modern Roman 10"/>
        </w:rPr>
        <w:t xml:space="preserve"> Quantum suicide thought experiment</w:t>
      </w:r>
    </w:p>
    <w:p w14:paraId="35B12566" w14:textId="145F6A21" w:rsidR="00EB4239" w:rsidRPr="006E426F" w:rsidRDefault="00EB4239" w:rsidP="00EB4239">
      <w:pPr>
        <w:jc w:val="both"/>
        <w:rPr>
          <w:rFonts w:ascii="Latin Modern Roman 10" w:hAnsi="Latin Modern Roman 10"/>
        </w:rPr>
      </w:pPr>
      <w:r w:rsidRPr="006E426F">
        <w:rPr>
          <w:rFonts w:ascii="Latin Modern Roman 10" w:hAnsi="Latin Modern Roman 10"/>
        </w:rPr>
        <w:t xml:space="preserve">QI </w:t>
      </w:r>
      <w:r w:rsidR="007F47EA" w:rsidRPr="006E426F">
        <w:rPr>
          <w:rFonts w:ascii="Latin Modern Roman 10" w:hAnsi="Latin Modern Roman 10"/>
        </w:rPr>
        <w:t xml:space="preserve"> </w:t>
      </w:r>
      <w:r w:rsidRPr="006E426F">
        <w:rPr>
          <w:rFonts w:ascii="Latin Modern Roman 10" w:hAnsi="Latin Modern Roman 10"/>
        </w:rPr>
        <w:t xml:space="preserve"> – Quantum immortality</w:t>
      </w:r>
    </w:p>
    <w:p w14:paraId="67F48BB9" w14:textId="2B771FD3" w:rsidR="00EB4239" w:rsidRPr="006E426F" w:rsidRDefault="00EB4239" w:rsidP="00EB4239">
      <w:pPr>
        <w:jc w:val="both"/>
        <w:rPr>
          <w:rFonts w:ascii="Latin Modern Roman 10" w:hAnsi="Latin Modern Roman 10"/>
        </w:rPr>
      </w:pPr>
      <w:proofErr w:type="gramStart"/>
      <w:r w:rsidRPr="006E426F">
        <w:rPr>
          <w:rFonts w:ascii="Latin Modern Roman 10" w:hAnsi="Latin Modern Roman 10"/>
        </w:rPr>
        <w:t>MI</w:t>
      </w:r>
      <w:r w:rsidR="007F47EA" w:rsidRPr="006E426F">
        <w:rPr>
          <w:rFonts w:ascii="Latin Modern Roman 10" w:hAnsi="Latin Modern Roman 10"/>
        </w:rPr>
        <w:t xml:space="preserve"> </w:t>
      </w:r>
      <w:r w:rsidRPr="006E426F">
        <w:rPr>
          <w:rFonts w:ascii="Latin Modern Roman 10" w:hAnsi="Latin Modern Roman 10"/>
        </w:rPr>
        <w:t xml:space="preserve"> –</w:t>
      </w:r>
      <w:proofErr w:type="gramEnd"/>
      <w:r w:rsidRPr="006E426F">
        <w:rPr>
          <w:rFonts w:ascii="Latin Modern Roman 10" w:hAnsi="Latin Modern Roman 10"/>
        </w:rPr>
        <w:t xml:space="preserve"> Multiverse immortality: umbrella term for QI and big world immortality</w:t>
      </w:r>
    </w:p>
    <w:p w14:paraId="2BA137F6" w14:textId="77777777" w:rsidR="00EB4239" w:rsidRPr="006E426F" w:rsidRDefault="00EB4239" w:rsidP="00EB4239">
      <w:pPr>
        <w:jc w:val="both"/>
        <w:rPr>
          <w:rFonts w:ascii="Latin Modern Roman 10" w:hAnsi="Latin Modern Roman 10"/>
        </w:rPr>
      </w:pPr>
      <w:r w:rsidRPr="006E426F">
        <w:rPr>
          <w:rFonts w:ascii="Latin Modern Roman 10" w:hAnsi="Latin Modern Roman 10"/>
        </w:rPr>
        <w:t>MWI – Many worlds interpretation of quantum mechanics</w:t>
      </w:r>
    </w:p>
    <w:p w14:paraId="62ECA697" w14:textId="77777777" w:rsidR="00EB4239" w:rsidRPr="006E426F" w:rsidRDefault="00EB4239" w:rsidP="00EB4239">
      <w:pPr>
        <w:jc w:val="both"/>
        <w:rPr>
          <w:rFonts w:ascii="Latin Modern Roman 10" w:hAnsi="Latin Modern Roman 10"/>
        </w:rPr>
      </w:pPr>
    </w:p>
    <w:p w14:paraId="17E979E1" w14:textId="471CA78C" w:rsidR="007F47EA" w:rsidRPr="006E426F" w:rsidRDefault="007F47EA" w:rsidP="00EB4239">
      <w:pPr>
        <w:jc w:val="both"/>
        <w:rPr>
          <w:rFonts w:ascii="Latin Modern Roman 10" w:hAnsi="Latin Modern Roman 10"/>
        </w:rPr>
      </w:pPr>
      <w:r w:rsidRPr="006E426F">
        <w:rPr>
          <w:rFonts w:ascii="Latin Modern Roman 10" w:hAnsi="Latin Modern Roman 10"/>
        </w:rPr>
        <w:t xml:space="preserve">Content: </w:t>
      </w:r>
    </w:p>
    <w:p w14:paraId="2BBFE0F9" w14:textId="77777777" w:rsidR="00EB4239" w:rsidRPr="006E426F" w:rsidRDefault="00EB4239" w:rsidP="00EB4239">
      <w:pPr>
        <w:jc w:val="both"/>
        <w:rPr>
          <w:rFonts w:ascii="Latin Modern Roman 10" w:hAnsi="Latin Modern Roman 10"/>
        </w:rPr>
      </w:pPr>
    </w:p>
    <w:p w14:paraId="111DEDA9" w14:textId="77777777" w:rsidR="00EC2E22" w:rsidRPr="006E426F" w:rsidRDefault="007F47EA">
      <w:pPr>
        <w:pStyle w:val="TOC1"/>
        <w:tabs>
          <w:tab w:val="left" w:pos="480"/>
          <w:tab w:val="right" w:leader="dot" w:pos="9339"/>
        </w:tabs>
        <w:rPr>
          <w:rFonts w:ascii="Latin Modern Roman 10" w:eastAsiaTheme="minorEastAsia" w:hAnsi="Latin Modern Roman 10" w:cstheme="minorBidi"/>
          <w:noProof/>
        </w:rPr>
      </w:pPr>
      <w:r w:rsidRPr="006E426F">
        <w:rPr>
          <w:rFonts w:ascii="Latin Modern Roman 10" w:hAnsi="Latin Modern Roman 10"/>
        </w:rPr>
        <w:fldChar w:fldCharType="begin"/>
      </w:r>
      <w:r w:rsidRPr="006E426F">
        <w:rPr>
          <w:rFonts w:ascii="Latin Modern Roman 10" w:hAnsi="Latin Modern Roman 10"/>
        </w:rPr>
        <w:instrText xml:space="preserve"> TOC \o "1-3" \h \z </w:instrText>
      </w:r>
      <w:r w:rsidRPr="006E426F">
        <w:rPr>
          <w:rFonts w:ascii="Latin Modern Roman 10" w:hAnsi="Latin Modern Roman 10"/>
        </w:rPr>
        <w:fldChar w:fldCharType="separate"/>
      </w:r>
      <w:hyperlink w:anchor="_Toc508042523" w:history="1">
        <w:r w:rsidR="00EC2E22" w:rsidRPr="006E426F">
          <w:rPr>
            <w:rStyle w:val="Hyperlink"/>
            <w:rFonts w:ascii="Latin Modern Roman 10" w:hAnsi="Latin Modern Roman 10"/>
            <w:noProof/>
          </w:rPr>
          <w:t>1.</w:t>
        </w:r>
        <w:r w:rsidR="00EC2E22" w:rsidRPr="006E426F">
          <w:rPr>
            <w:rFonts w:ascii="Latin Modern Roman 10" w:eastAsiaTheme="minorEastAsia" w:hAnsi="Latin Modern Roman 10" w:cstheme="minorBidi"/>
            <w:noProof/>
          </w:rPr>
          <w:tab/>
        </w:r>
        <w:r w:rsidR="00EC2E22" w:rsidRPr="006E426F">
          <w:rPr>
            <w:rStyle w:val="Hyperlink"/>
            <w:rFonts w:ascii="Latin Modern Roman 10" w:hAnsi="Latin Modern Roman 10"/>
            <w:noProof/>
          </w:rPr>
          <w:t>Introduction</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2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w:t>
        </w:r>
        <w:r w:rsidR="00EC2E22" w:rsidRPr="006E426F">
          <w:rPr>
            <w:rFonts w:ascii="Latin Modern Roman 10" w:hAnsi="Latin Modern Roman 10"/>
            <w:noProof/>
            <w:webHidden/>
          </w:rPr>
          <w:fldChar w:fldCharType="end"/>
        </w:r>
      </w:hyperlink>
    </w:p>
    <w:p w14:paraId="44332C29" w14:textId="77777777" w:rsidR="00EC2E22" w:rsidRPr="006E426F" w:rsidRDefault="00620D0A">
      <w:pPr>
        <w:pStyle w:val="TOC1"/>
        <w:tabs>
          <w:tab w:val="left" w:pos="480"/>
          <w:tab w:val="right" w:leader="dot" w:pos="9339"/>
        </w:tabs>
        <w:rPr>
          <w:rFonts w:ascii="Latin Modern Roman 10" w:eastAsiaTheme="minorEastAsia" w:hAnsi="Latin Modern Roman 10" w:cstheme="minorBidi"/>
          <w:noProof/>
        </w:rPr>
      </w:pPr>
      <w:hyperlink w:anchor="_Toc508042524" w:history="1">
        <w:r w:rsidR="00EC2E22" w:rsidRPr="006E426F">
          <w:rPr>
            <w:rStyle w:val="Hyperlink"/>
            <w:rFonts w:ascii="Latin Modern Roman 10" w:hAnsi="Latin Modern Roman 10"/>
            <w:noProof/>
          </w:rPr>
          <w:t>2.</w:t>
        </w:r>
        <w:r w:rsidR="00EC2E22" w:rsidRPr="006E426F">
          <w:rPr>
            <w:rFonts w:ascii="Latin Modern Roman 10" w:eastAsiaTheme="minorEastAsia" w:hAnsi="Latin Modern Roman 10" w:cstheme="minorBidi"/>
            <w:noProof/>
          </w:rPr>
          <w:tab/>
        </w:r>
        <w:r w:rsidR="00EC2E22" w:rsidRPr="006E426F">
          <w:rPr>
            <w:rStyle w:val="Hyperlink"/>
            <w:rFonts w:ascii="Latin Modern Roman 10" w:hAnsi="Latin Modern Roman 10"/>
            <w:noProof/>
          </w:rPr>
          <w:t>The nature and formalism of the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2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5</w:t>
        </w:r>
        <w:r w:rsidR="00EC2E22" w:rsidRPr="006E426F">
          <w:rPr>
            <w:rFonts w:ascii="Latin Modern Roman 10" w:hAnsi="Latin Modern Roman 10"/>
            <w:noProof/>
            <w:webHidden/>
          </w:rPr>
          <w:fldChar w:fldCharType="end"/>
        </w:r>
      </w:hyperlink>
    </w:p>
    <w:p w14:paraId="7A31EA79"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25" w:history="1">
        <w:r w:rsidR="00EC2E22" w:rsidRPr="006E426F">
          <w:rPr>
            <w:rStyle w:val="Hyperlink"/>
            <w:rFonts w:ascii="Latin Modern Roman 10" w:hAnsi="Latin Modern Roman 10"/>
            <w:noProof/>
          </w:rPr>
          <w:t>2.1 History of the idea</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2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5</w:t>
        </w:r>
        <w:r w:rsidR="00EC2E22" w:rsidRPr="006E426F">
          <w:rPr>
            <w:rFonts w:ascii="Latin Modern Roman 10" w:hAnsi="Latin Modern Roman 10"/>
            <w:noProof/>
            <w:webHidden/>
          </w:rPr>
          <w:fldChar w:fldCharType="end"/>
        </w:r>
      </w:hyperlink>
    </w:p>
    <w:p w14:paraId="67FD0C08"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26" w:history="1">
        <w:r w:rsidR="00EC2E22" w:rsidRPr="006E426F">
          <w:rPr>
            <w:rStyle w:val="Hyperlink"/>
            <w:rFonts w:ascii="Latin Modern Roman 10" w:hAnsi="Latin Modern Roman 10"/>
            <w:noProof/>
          </w:rPr>
          <w:t>2.2 Formalism of the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2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6</w:t>
        </w:r>
        <w:r w:rsidR="00EC2E22" w:rsidRPr="006E426F">
          <w:rPr>
            <w:rFonts w:ascii="Latin Modern Roman 10" w:hAnsi="Latin Modern Roman 10"/>
            <w:noProof/>
            <w:webHidden/>
          </w:rPr>
          <w:fldChar w:fldCharType="end"/>
        </w:r>
      </w:hyperlink>
    </w:p>
    <w:p w14:paraId="71C37448"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27" w:history="1">
        <w:r w:rsidR="00EC2E22" w:rsidRPr="006E426F">
          <w:rPr>
            <w:rStyle w:val="Hyperlink"/>
            <w:rFonts w:ascii="Latin Modern Roman 10" w:hAnsi="Latin Modern Roman 10"/>
            <w:noProof/>
          </w:rPr>
          <w:t>2.3 Atoms, infinity and combinatorial theor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2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6</w:t>
        </w:r>
        <w:r w:rsidR="00EC2E22" w:rsidRPr="006E426F">
          <w:rPr>
            <w:rFonts w:ascii="Latin Modern Roman 10" w:hAnsi="Latin Modern Roman 10"/>
            <w:noProof/>
            <w:webHidden/>
          </w:rPr>
          <w:fldChar w:fldCharType="end"/>
        </w:r>
      </w:hyperlink>
    </w:p>
    <w:p w14:paraId="7250E524"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28" w:history="1">
        <w:r w:rsidR="00EC2E22" w:rsidRPr="006E426F">
          <w:rPr>
            <w:rStyle w:val="Hyperlink"/>
            <w:rFonts w:ascii="Latin Modern Roman 10" w:hAnsi="Latin Modern Roman 10"/>
            <w:noProof/>
          </w:rPr>
          <w:t>2.4 The logical indefinability of the observer’s death</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2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7</w:t>
        </w:r>
        <w:r w:rsidR="00EC2E22" w:rsidRPr="006E426F">
          <w:rPr>
            <w:rFonts w:ascii="Latin Modern Roman 10" w:hAnsi="Latin Modern Roman 10"/>
            <w:noProof/>
            <w:webHidden/>
          </w:rPr>
          <w:fldChar w:fldCharType="end"/>
        </w:r>
      </w:hyperlink>
    </w:p>
    <w:p w14:paraId="24738101"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29" w:history="1">
        <w:r w:rsidR="00EC2E22" w:rsidRPr="006E426F">
          <w:rPr>
            <w:rStyle w:val="Hyperlink"/>
            <w:rFonts w:ascii="Latin Modern Roman 10" w:hAnsi="Latin Modern Roman 10"/>
            <w:noProof/>
          </w:rPr>
          <w:t>2.5 Examples of the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2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7</w:t>
        </w:r>
        <w:r w:rsidR="00EC2E22" w:rsidRPr="006E426F">
          <w:rPr>
            <w:rFonts w:ascii="Latin Modern Roman 10" w:hAnsi="Latin Modern Roman 10"/>
            <w:noProof/>
            <w:webHidden/>
          </w:rPr>
          <w:fldChar w:fldCharType="end"/>
        </w:r>
      </w:hyperlink>
    </w:p>
    <w:p w14:paraId="7E28BEA1"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30" w:history="1">
        <w:r w:rsidR="00EC2E22" w:rsidRPr="006E426F">
          <w:rPr>
            <w:rStyle w:val="Hyperlink"/>
            <w:rFonts w:ascii="Latin Modern Roman 10" w:hAnsi="Latin Modern Roman 10"/>
            <w:noProof/>
          </w:rPr>
          <w:t>2.6 Why it is not easy to kill QI</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8</w:t>
        </w:r>
        <w:r w:rsidR="00EC2E22" w:rsidRPr="006E426F">
          <w:rPr>
            <w:rFonts w:ascii="Latin Modern Roman 10" w:hAnsi="Latin Modern Roman 10"/>
            <w:noProof/>
            <w:webHidden/>
          </w:rPr>
          <w:fldChar w:fldCharType="end"/>
        </w:r>
      </w:hyperlink>
    </w:p>
    <w:p w14:paraId="7C261A53"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31" w:history="1">
        <w:r w:rsidR="00EC2E22" w:rsidRPr="006E426F">
          <w:rPr>
            <w:rStyle w:val="Hyperlink"/>
            <w:rFonts w:ascii="Latin Modern Roman 10" w:hAnsi="Latin Modern Roman 10"/>
            <w:noProof/>
          </w:rPr>
          <w:t>3. Necessary conditions for Multiverse-immortality: the very big size of the Universe and no-soul personal ident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8</w:t>
        </w:r>
        <w:r w:rsidR="00EC2E22" w:rsidRPr="006E426F">
          <w:rPr>
            <w:rFonts w:ascii="Latin Modern Roman 10" w:hAnsi="Latin Modern Roman 10"/>
            <w:noProof/>
            <w:webHidden/>
          </w:rPr>
          <w:fldChar w:fldCharType="end"/>
        </w:r>
      </w:hyperlink>
    </w:p>
    <w:p w14:paraId="5CCCDB76"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32" w:history="1">
        <w:r w:rsidR="00EC2E22" w:rsidRPr="006E426F">
          <w:rPr>
            <w:rStyle w:val="Hyperlink"/>
            <w:rFonts w:ascii="Latin Modern Roman 10" w:hAnsi="Latin Modern Roman 10"/>
            <w:noProof/>
          </w:rPr>
          <w:t>3.1 Condition 1: Repeating of the human minds in the Univers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9</w:t>
        </w:r>
        <w:r w:rsidR="00EC2E22" w:rsidRPr="006E426F">
          <w:rPr>
            <w:rFonts w:ascii="Latin Modern Roman 10" w:hAnsi="Latin Modern Roman 10"/>
            <w:noProof/>
            <w:webHidden/>
          </w:rPr>
          <w:fldChar w:fldCharType="end"/>
        </w:r>
      </w:hyperlink>
    </w:p>
    <w:p w14:paraId="3A0C1AB4"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33" w:history="1">
        <w:r w:rsidR="00EC2E22" w:rsidRPr="006E426F">
          <w:rPr>
            <w:rStyle w:val="Hyperlink"/>
            <w:rFonts w:ascii="Latin Modern Roman 10" w:hAnsi="Latin Modern Roman 10"/>
            <w:noProof/>
          </w:rPr>
          <w:t>3.1.1 The size of the Universe and various types of the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9</w:t>
        </w:r>
        <w:r w:rsidR="00EC2E22" w:rsidRPr="006E426F">
          <w:rPr>
            <w:rFonts w:ascii="Latin Modern Roman 10" w:hAnsi="Latin Modern Roman 10"/>
            <w:noProof/>
            <w:webHidden/>
          </w:rPr>
          <w:fldChar w:fldCharType="end"/>
        </w:r>
      </w:hyperlink>
    </w:p>
    <w:p w14:paraId="7D694740"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34" w:history="1">
        <w:r w:rsidR="00EC2E22" w:rsidRPr="006E426F">
          <w:rPr>
            <w:rStyle w:val="Hyperlink"/>
            <w:rFonts w:ascii="Latin Modern Roman 10" w:hAnsi="Latin Modern Roman 10"/>
            <w:noProof/>
          </w:rPr>
          <w:t>3.1.2 Tegmark’s levels of multiverse and its additional level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9</w:t>
        </w:r>
        <w:r w:rsidR="00EC2E22" w:rsidRPr="006E426F">
          <w:rPr>
            <w:rFonts w:ascii="Latin Modern Roman 10" w:hAnsi="Latin Modern Roman 10"/>
            <w:noProof/>
            <w:webHidden/>
          </w:rPr>
          <w:fldChar w:fldCharType="end"/>
        </w:r>
      </w:hyperlink>
    </w:p>
    <w:p w14:paraId="4ADF569D"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35" w:history="1">
        <w:r w:rsidR="00EC2E22" w:rsidRPr="006E426F">
          <w:rPr>
            <w:rStyle w:val="Hyperlink"/>
            <w:rFonts w:ascii="Latin Modern Roman 10" w:hAnsi="Latin Modern Roman 10"/>
            <w:noProof/>
          </w:rPr>
          <w:t>3.1.3 The finite size of human mind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1</w:t>
        </w:r>
        <w:r w:rsidR="00EC2E22" w:rsidRPr="006E426F">
          <w:rPr>
            <w:rFonts w:ascii="Latin Modern Roman 10" w:hAnsi="Latin Modern Roman 10"/>
            <w:noProof/>
            <w:webHidden/>
          </w:rPr>
          <w:fldChar w:fldCharType="end"/>
        </w:r>
      </w:hyperlink>
    </w:p>
    <w:p w14:paraId="750AA251"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36" w:history="1">
        <w:r w:rsidR="00EC2E22" w:rsidRPr="006E426F">
          <w:rPr>
            <w:rStyle w:val="Hyperlink"/>
            <w:rFonts w:ascii="Latin Modern Roman 10" w:hAnsi="Latin Modern Roman 10"/>
            <w:noProof/>
          </w:rPr>
          <w:t>3.1.4 Sufficient diversity of the Univers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1</w:t>
        </w:r>
        <w:r w:rsidR="00EC2E22" w:rsidRPr="006E426F">
          <w:rPr>
            <w:rFonts w:ascii="Latin Modern Roman 10" w:hAnsi="Latin Modern Roman 10"/>
            <w:noProof/>
            <w:webHidden/>
          </w:rPr>
          <w:fldChar w:fldCharType="end"/>
        </w:r>
      </w:hyperlink>
    </w:p>
    <w:p w14:paraId="34020319"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37" w:history="1">
        <w:r w:rsidR="00EC2E22" w:rsidRPr="006E426F">
          <w:rPr>
            <w:rStyle w:val="Hyperlink"/>
            <w:rFonts w:ascii="Latin Modern Roman 10" w:hAnsi="Latin Modern Roman 10"/>
            <w:noProof/>
          </w:rPr>
          <w:t>3.1.5 “Actuality” of the existence of the very remote copi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1</w:t>
        </w:r>
        <w:r w:rsidR="00EC2E22" w:rsidRPr="006E426F">
          <w:rPr>
            <w:rFonts w:ascii="Latin Modern Roman 10" w:hAnsi="Latin Modern Roman 10"/>
            <w:noProof/>
            <w:webHidden/>
          </w:rPr>
          <w:fldChar w:fldCharType="end"/>
        </w:r>
      </w:hyperlink>
    </w:p>
    <w:p w14:paraId="4C3DB1B8"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38" w:history="1">
        <w:r w:rsidR="00EC2E22" w:rsidRPr="006E426F">
          <w:rPr>
            <w:rStyle w:val="Hyperlink"/>
            <w:rFonts w:ascii="Latin Modern Roman 10" w:hAnsi="Latin Modern Roman 10"/>
            <w:noProof/>
          </w:rPr>
          <w:t>3.2 Condition 2: Appropriate theory of the personal ident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2</w:t>
        </w:r>
        <w:r w:rsidR="00EC2E22" w:rsidRPr="006E426F">
          <w:rPr>
            <w:rFonts w:ascii="Latin Modern Roman 10" w:hAnsi="Latin Modern Roman 10"/>
            <w:noProof/>
            <w:webHidden/>
          </w:rPr>
          <w:fldChar w:fldCharType="end"/>
        </w:r>
      </w:hyperlink>
    </w:p>
    <w:p w14:paraId="75D7BF4D"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39" w:history="1">
        <w:r w:rsidR="00EC2E22" w:rsidRPr="006E426F">
          <w:rPr>
            <w:rStyle w:val="Hyperlink"/>
            <w:rFonts w:ascii="Latin Modern Roman 10" w:hAnsi="Latin Modern Roman 10"/>
            <w:noProof/>
          </w:rPr>
          <w:t>3.2.1 Various types of personal identity theori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3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2</w:t>
        </w:r>
        <w:r w:rsidR="00EC2E22" w:rsidRPr="006E426F">
          <w:rPr>
            <w:rFonts w:ascii="Latin Modern Roman 10" w:hAnsi="Latin Modern Roman 10"/>
            <w:noProof/>
            <w:webHidden/>
          </w:rPr>
          <w:fldChar w:fldCharType="end"/>
        </w:r>
      </w:hyperlink>
    </w:p>
    <w:p w14:paraId="70D2D68B"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40" w:history="1">
        <w:r w:rsidR="00EC2E22" w:rsidRPr="006E426F">
          <w:rPr>
            <w:rStyle w:val="Hyperlink"/>
            <w:rFonts w:ascii="Latin Modern Roman 10" w:hAnsi="Latin Modern Roman 10"/>
            <w:noProof/>
          </w:rPr>
          <w:t>3.2.2 “Mars teleportation paradox” and its similarity to the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2</w:t>
        </w:r>
        <w:r w:rsidR="00EC2E22" w:rsidRPr="006E426F">
          <w:rPr>
            <w:rFonts w:ascii="Latin Modern Roman 10" w:hAnsi="Latin Modern Roman 10"/>
            <w:noProof/>
            <w:webHidden/>
          </w:rPr>
          <w:fldChar w:fldCharType="end"/>
        </w:r>
      </w:hyperlink>
    </w:p>
    <w:p w14:paraId="637D9026"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41" w:history="1">
        <w:r w:rsidR="00EC2E22" w:rsidRPr="006E426F">
          <w:rPr>
            <w:rStyle w:val="Hyperlink"/>
            <w:rFonts w:ascii="Latin Modern Roman 10" w:hAnsi="Latin Modern Roman 10"/>
            <w:noProof/>
          </w:rPr>
          <w:t>3.2.3 “Copy-friendly” and “unique-soul” approaches to the problem of the observer ident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3</w:t>
        </w:r>
        <w:r w:rsidR="00EC2E22" w:rsidRPr="006E426F">
          <w:rPr>
            <w:rFonts w:ascii="Latin Modern Roman 10" w:hAnsi="Latin Modern Roman 10"/>
            <w:noProof/>
            <w:webHidden/>
          </w:rPr>
          <w:fldChar w:fldCharType="end"/>
        </w:r>
      </w:hyperlink>
    </w:p>
    <w:p w14:paraId="630FF32B" w14:textId="77777777" w:rsidR="00EC2E22" w:rsidRPr="006E426F" w:rsidRDefault="00620D0A">
      <w:pPr>
        <w:pStyle w:val="TOC3"/>
        <w:tabs>
          <w:tab w:val="right" w:leader="dot" w:pos="9339"/>
        </w:tabs>
        <w:rPr>
          <w:rFonts w:ascii="Latin Modern Roman 10" w:eastAsiaTheme="minorEastAsia" w:hAnsi="Latin Modern Roman 10" w:cstheme="minorBidi"/>
          <w:noProof/>
        </w:rPr>
      </w:pPr>
      <w:hyperlink w:anchor="_Toc508042542" w:history="1">
        <w:r w:rsidR="00EC2E22" w:rsidRPr="006E426F">
          <w:rPr>
            <w:rStyle w:val="Hyperlink"/>
            <w:rFonts w:ascii="Latin Modern Roman 10" w:hAnsi="Latin Modern Roman 10"/>
            <w:noProof/>
          </w:rPr>
          <w:t>3.2.4. Separate types of immortality for the separate types of ident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3</w:t>
        </w:r>
        <w:r w:rsidR="00EC2E22" w:rsidRPr="006E426F">
          <w:rPr>
            <w:rFonts w:ascii="Latin Modern Roman 10" w:hAnsi="Latin Modern Roman 10"/>
            <w:noProof/>
            <w:webHidden/>
          </w:rPr>
          <w:fldChar w:fldCharType="end"/>
        </w:r>
      </w:hyperlink>
    </w:p>
    <w:p w14:paraId="75F0B201"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43" w:history="1">
        <w:r w:rsidR="00EC2E22" w:rsidRPr="006E426F">
          <w:rPr>
            <w:rStyle w:val="Hyperlink"/>
            <w:rFonts w:ascii="Latin Modern Roman 10" w:hAnsi="Latin Modern Roman 10"/>
            <w:noProof/>
          </w:rPr>
          <w:t>3.3 Personal identity theories connection with various types of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3</w:t>
        </w:r>
        <w:r w:rsidR="00EC2E22" w:rsidRPr="006E426F">
          <w:rPr>
            <w:rFonts w:ascii="Latin Modern Roman 10" w:hAnsi="Latin Modern Roman 10"/>
            <w:noProof/>
            <w:webHidden/>
          </w:rPr>
          <w:fldChar w:fldCharType="end"/>
        </w:r>
      </w:hyperlink>
    </w:p>
    <w:p w14:paraId="2DE9B418"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44" w:history="1">
        <w:r w:rsidR="00EC2E22" w:rsidRPr="006E426F">
          <w:rPr>
            <w:rStyle w:val="Hyperlink"/>
            <w:rFonts w:ascii="Latin Modern Roman 10" w:hAnsi="Latin Modern Roman 10"/>
            <w:noProof/>
          </w:rPr>
          <w:t>3.4 A rough probability estimation that at least some form of the multiverse immortality is tru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4</w:t>
        </w:r>
        <w:r w:rsidR="00EC2E22" w:rsidRPr="006E426F">
          <w:rPr>
            <w:rFonts w:ascii="Latin Modern Roman 10" w:hAnsi="Latin Modern Roman 10"/>
            <w:noProof/>
            <w:webHidden/>
          </w:rPr>
          <w:fldChar w:fldCharType="end"/>
        </w:r>
      </w:hyperlink>
    </w:p>
    <w:p w14:paraId="79AECD90"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45" w:history="1">
        <w:r w:rsidR="00EC2E22" w:rsidRPr="006E426F">
          <w:rPr>
            <w:rStyle w:val="Hyperlink"/>
            <w:rFonts w:ascii="Latin Modern Roman 10" w:hAnsi="Latin Modern Roman 10"/>
            <w:noProof/>
          </w:rPr>
          <w:t>4. QI as a decision theory problem</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4</w:t>
        </w:r>
        <w:r w:rsidR="00EC2E22" w:rsidRPr="006E426F">
          <w:rPr>
            <w:rFonts w:ascii="Latin Modern Roman 10" w:hAnsi="Latin Modern Roman 10"/>
            <w:noProof/>
            <w:webHidden/>
          </w:rPr>
          <w:fldChar w:fldCharType="end"/>
        </w:r>
      </w:hyperlink>
    </w:p>
    <w:p w14:paraId="42110D24"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46" w:history="1">
        <w:r w:rsidR="00EC2E22" w:rsidRPr="006E426F">
          <w:rPr>
            <w:rStyle w:val="Hyperlink"/>
            <w:rFonts w:ascii="Latin Modern Roman 10" w:hAnsi="Latin Modern Roman 10"/>
            <w:noProof/>
          </w:rPr>
          <w:t>4.1 Decision theory approach to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4</w:t>
        </w:r>
        <w:r w:rsidR="00EC2E22" w:rsidRPr="006E426F">
          <w:rPr>
            <w:rFonts w:ascii="Latin Modern Roman 10" w:hAnsi="Latin Modern Roman 10"/>
            <w:noProof/>
            <w:webHidden/>
          </w:rPr>
          <w:fldChar w:fldCharType="end"/>
        </w:r>
      </w:hyperlink>
    </w:p>
    <w:p w14:paraId="2331F36C"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47" w:history="1">
        <w:r w:rsidR="00EC2E22" w:rsidRPr="006E426F">
          <w:rPr>
            <w:rStyle w:val="Hyperlink"/>
            <w:rFonts w:ascii="Latin Modern Roman 10" w:hAnsi="Latin Modern Roman 10"/>
            <w:noProof/>
          </w:rPr>
          <w:t>4.2 Presidential elections as an illustration of different DT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5</w:t>
        </w:r>
        <w:r w:rsidR="00EC2E22" w:rsidRPr="006E426F">
          <w:rPr>
            <w:rFonts w:ascii="Latin Modern Roman 10" w:hAnsi="Latin Modern Roman 10"/>
            <w:noProof/>
            <w:webHidden/>
          </w:rPr>
          <w:fldChar w:fldCharType="end"/>
        </w:r>
      </w:hyperlink>
    </w:p>
    <w:p w14:paraId="4E544BCD" w14:textId="5C001A31"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48" w:history="1">
        <w:r w:rsidR="00EC2E22" w:rsidRPr="006E426F">
          <w:rPr>
            <w:rStyle w:val="Hyperlink"/>
            <w:rFonts w:ascii="Latin Modern Roman 10" w:hAnsi="Latin Modern Roman 10"/>
            <w:noProof/>
          </w:rPr>
          <w:t xml:space="preserve">4.3 Applying UDT to the </w:t>
        </w:r>
        <w:r w:rsidR="006E426F">
          <w:rPr>
            <w:rStyle w:val="Hyperlink"/>
            <w:rFonts w:ascii="Latin Modern Roman 10" w:hAnsi="Latin Modern Roman 10"/>
            <w:noProof/>
          </w:rPr>
          <w:t>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5</w:t>
        </w:r>
        <w:r w:rsidR="00EC2E22" w:rsidRPr="006E426F">
          <w:rPr>
            <w:rFonts w:ascii="Latin Modern Roman 10" w:hAnsi="Latin Modern Roman 10"/>
            <w:noProof/>
            <w:webHidden/>
          </w:rPr>
          <w:fldChar w:fldCharType="end"/>
        </w:r>
      </w:hyperlink>
    </w:p>
    <w:p w14:paraId="12ECE1F3"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49" w:history="1">
        <w:r w:rsidR="00EC2E22" w:rsidRPr="006E426F">
          <w:rPr>
            <w:rStyle w:val="Hyperlink"/>
            <w:rFonts w:ascii="Latin Modern Roman 10" w:hAnsi="Latin Modern Roman 10"/>
            <w:noProof/>
          </w:rPr>
          <w:t>4.4 Egoistic and altruistic valu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4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6</w:t>
        </w:r>
        <w:r w:rsidR="00EC2E22" w:rsidRPr="006E426F">
          <w:rPr>
            <w:rFonts w:ascii="Latin Modern Roman 10" w:hAnsi="Latin Modern Roman 10"/>
            <w:noProof/>
            <w:webHidden/>
          </w:rPr>
          <w:fldChar w:fldCharType="end"/>
        </w:r>
      </w:hyperlink>
    </w:p>
    <w:p w14:paraId="24A4DF07"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0" w:history="1">
        <w:r w:rsidR="00EC2E22" w:rsidRPr="006E426F">
          <w:rPr>
            <w:rStyle w:val="Hyperlink"/>
            <w:rFonts w:ascii="Latin Modern Roman 10" w:hAnsi="Latin Modern Roman 10"/>
            <w:noProof/>
          </w:rPr>
          <w:t>4.5 Discounting non-existence: another thought experiment</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6</w:t>
        </w:r>
        <w:r w:rsidR="00EC2E22" w:rsidRPr="006E426F">
          <w:rPr>
            <w:rFonts w:ascii="Latin Modern Roman 10" w:hAnsi="Latin Modern Roman 10"/>
            <w:noProof/>
            <w:webHidden/>
          </w:rPr>
          <w:fldChar w:fldCharType="end"/>
        </w:r>
      </w:hyperlink>
    </w:p>
    <w:p w14:paraId="640CC869"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1" w:history="1">
        <w:r w:rsidR="00EC2E22" w:rsidRPr="006E426F">
          <w:rPr>
            <w:rStyle w:val="Hyperlink"/>
            <w:rFonts w:ascii="Latin Modern Roman 10" w:hAnsi="Latin Modern Roman 10"/>
            <w:noProof/>
          </w:rPr>
          <w:t>4.6 Multiverse-immortality and small chance of survival from decision point of view</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6</w:t>
        </w:r>
        <w:r w:rsidR="00EC2E22" w:rsidRPr="006E426F">
          <w:rPr>
            <w:rFonts w:ascii="Latin Modern Roman 10" w:hAnsi="Latin Modern Roman 10"/>
            <w:noProof/>
            <w:webHidden/>
          </w:rPr>
          <w:fldChar w:fldCharType="end"/>
        </w:r>
      </w:hyperlink>
    </w:p>
    <w:p w14:paraId="59715F2D"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2" w:history="1">
        <w:r w:rsidR="00EC2E22" w:rsidRPr="006E426F">
          <w:rPr>
            <w:rStyle w:val="Hyperlink"/>
            <w:rFonts w:ascii="Latin Modern Roman 10" w:hAnsi="Latin Modern Roman 10"/>
            <w:noProof/>
          </w:rPr>
          <w:t>4.7 Value of existence and joy of QI</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7</w:t>
        </w:r>
        <w:r w:rsidR="00EC2E22" w:rsidRPr="006E426F">
          <w:rPr>
            <w:rFonts w:ascii="Latin Modern Roman 10" w:hAnsi="Latin Modern Roman 10"/>
            <w:noProof/>
            <w:webHidden/>
          </w:rPr>
          <w:fldChar w:fldCharType="end"/>
        </w:r>
      </w:hyperlink>
    </w:p>
    <w:p w14:paraId="6D5D24ED"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3" w:history="1">
        <w:r w:rsidR="00EC2E22" w:rsidRPr="006E426F">
          <w:rPr>
            <w:rStyle w:val="Hyperlink"/>
            <w:rFonts w:ascii="Latin Modern Roman 10" w:hAnsi="Latin Modern Roman 10"/>
            <w:noProof/>
          </w:rPr>
          <w:t>4.8 Is multiverse immortality only a belief?</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7</w:t>
        </w:r>
        <w:r w:rsidR="00EC2E22" w:rsidRPr="006E426F">
          <w:rPr>
            <w:rFonts w:ascii="Latin Modern Roman 10" w:hAnsi="Latin Modern Roman 10"/>
            <w:noProof/>
            <w:webHidden/>
          </w:rPr>
          <w:fldChar w:fldCharType="end"/>
        </w:r>
      </w:hyperlink>
    </w:p>
    <w:p w14:paraId="295E814C"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4" w:history="1">
        <w:r w:rsidR="00EC2E22" w:rsidRPr="006E426F">
          <w:rPr>
            <w:rStyle w:val="Hyperlink"/>
            <w:rFonts w:ascii="Latin Modern Roman 10" w:hAnsi="Latin Modern Roman 10"/>
            <w:noProof/>
          </w:rPr>
          <w:t>4.9 “Believer against one’s will” thought experiment</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7</w:t>
        </w:r>
        <w:r w:rsidR="00EC2E22" w:rsidRPr="006E426F">
          <w:rPr>
            <w:rFonts w:ascii="Latin Modern Roman 10" w:hAnsi="Latin Modern Roman 10"/>
            <w:noProof/>
            <w:webHidden/>
          </w:rPr>
          <w:fldChar w:fldCharType="end"/>
        </w:r>
      </w:hyperlink>
    </w:p>
    <w:p w14:paraId="29931B59"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5" w:history="1">
        <w:r w:rsidR="00EC2E22" w:rsidRPr="006E426F">
          <w:rPr>
            <w:rStyle w:val="Hyperlink"/>
            <w:rFonts w:ascii="Latin Modern Roman 10" w:hAnsi="Latin Modern Roman 10"/>
            <w:noProof/>
          </w:rPr>
          <w:t>4.10 Making decisions under logical uncertain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8</w:t>
        </w:r>
        <w:r w:rsidR="00EC2E22" w:rsidRPr="006E426F">
          <w:rPr>
            <w:rFonts w:ascii="Latin Modern Roman 10" w:hAnsi="Latin Modern Roman 10"/>
            <w:noProof/>
            <w:webHidden/>
          </w:rPr>
          <w:fldChar w:fldCharType="end"/>
        </w:r>
      </w:hyperlink>
    </w:p>
    <w:p w14:paraId="0B8CFDE7"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6" w:history="1">
        <w:r w:rsidR="00EC2E22" w:rsidRPr="006E426F">
          <w:rPr>
            <w:rStyle w:val="Hyperlink"/>
            <w:rFonts w:ascii="Latin Modern Roman 10" w:hAnsi="Latin Modern Roman 10"/>
            <w:noProof/>
          </w:rPr>
          <w:t>4.11 Merging timelines compensate the decline of measur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8</w:t>
        </w:r>
        <w:r w:rsidR="00EC2E22" w:rsidRPr="006E426F">
          <w:rPr>
            <w:rFonts w:ascii="Latin Modern Roman 10" w:hAnsi="Latin Modern Roman 10"/>
            <w:noProof/>
            <w:webHidden/>
          </w:rPr>
          <w:fldChar w:fldCharType="end"/>
        </w:r>
      </w:hyperlink>
    </w:p>
    <w:p w14:paraId="3AF52EDB"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57" w:history="1">
        <w:r w:rsidR="00EC2E22" w:rsidRPr="006E426F">
          <w:rPr>
            <w:rStyle w:val="Hyperlink"/>
            <w:rFonts w:ascii="Latin Modern Roman 10" w:hAnsi="Latin Modern Roman 10"/>
            <w:noProof/>
          </w:rPr>
          <w:t>5. Possible negative effects of QI</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9</w:t>
        </w:r>
        <w:r w:rsidR="00EC2E22" w:rsidRPr="006E426F">
          <w:rPr>
            <w:rFonts w:ascii="Latin Modern Roman 10" w:hAnsi="Latin Modern Roman 10"/>
            <w:noProof/>
            <w:webHidden/>
          </w:rPr>
          <w:fldChar w:fldCharType="end"/>
        </w:r>
      </w:hyperlink>
    </w:p>
    <w:p w14:paraId="6B135A47"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8" w:history="1">
        <w:r w:rsidR="00EC2E22" w:rsidRPr="006E426F">
          <w:rPr>
            <w:rStyle w:val="Hyperlink"/>
            <w:rFonts w:ascii="Latin Modern Roman 10" w:eastAsia="Times New Roman" w:hAnsi="Latin Modern Roman 10"/>
            <w:noProof/>
            <w:shd w:val="clear" w:color="auto" w:fill="FFFFFF"/>
          </w:rPr>
          <w:t>5.1 The idea of QI is an informational hazard</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9</w:t>
        </w:r>
        <w:r w:rsidR="00EC2E22" w:rsidRPr="006E426F">
          <w:rPr>
            <w:rFonts w:ascii="Latin Modern Roman 10" w:hAnsi="Latin Modern Roman 10"/>
            <w:noProof/>
            <w:webHidden/>
          </w:rPr>
          <w:fldChar w:fldCharType="end"/>
        </w:r>
      </w:hyperlink>
    </w:p>
    <w:p w14:paraId="607B4403"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59" w:history="1">
        <w:r w:rsidR="00EC2E22" w:rsidRPr="006E426F">
          <w:rPr>
            <w:rStyle w:val="Hyperlink"/>
            <w:rFonts w:ascii="Latin Modern Roman 10" w:eastAsia="Times New Roman" w:hAnsi="Latin Modern Roman 10"/>
            <w:noProof/>
            <w:shd w:val="clear" w:color="auto" w:fill="FFFFFF"/>
          </w:rPr>
          <w:t>5.2 Impossibility to die may be bad</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5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9</w:t>
        </w:r>
        <w:r w:rsidR="00EC2E22" w:rsidRPr="006E426F">
          <w:rPr>
            <w:rFonts w:ascii="Latin Modern Roman 10" w:hAnsi="Latin Modern Roman 10"/>
            <w:noProof/>
            <w:webHidden/>
          </w:rPr>
          <w:fldChar w:fldCharType="end"/>
        </w:r>
      </w:hyperlink>
    </w:p>
    <w:p w14:paraId="73ED086B"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0" w:history="1">
        <w:r w:rsidR="00EC2E22" w:rsidRPr="006E426F">
          <w:rPr>
            <w:rStyle w:val="Hyperlink"/>
            <w:rFonts w:ascii="Latin Modern Roman 10" w:hAnsi="Latin Modern Roman 10"/>
            <w:noProof/>
          </w:rPr>
          <w:t>5.3 Long-term unescapable sufferings (s-risks) are possibl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19</w:t>
        </w:r>
        <w:r w:rsidR="00EC2E22" w:rsidRPr="006E426F">
          <w:rPr>
            <w:rFonts w:ascii="Latin Modern Roman 10" w:hAnsi="Latin Modern Roman 10"/>
            <w:noProof/>
            <w:webHidden/>
          </w:rPr>
          <w:fldChar w:fldCharType="end"/>
        </w:r>
      </w:hyperlink>
    </w:p>
    <w:p w14:paraId="6768EF33"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1" w:history="1">
        <w:r w:rsidR="00EC2E22" w:rsidRPr="006E426F">
          <w:rPr>
            <w:rStyle w:val="Hyperlink"/>
            <w:rFonts w:ascii="Latin Modern Roman 10" w:eastAsia="Times New Roman" w:hAnsi="Latin Modern Roman 10"/>
            <w:noProof/>
          </w:rPr>
          <w:t>5.4 Bad infinites and bad circl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0</w:t>
        </w:r>
        <w:r w:rsidR="00EC2E22" w:rsidRPr="006E426F">
          <w:rPr>
            <w:rFonts w:ascii="Latin Modern Roman 10" w:hAnsi="Latin Modern Roman 10"/>
            <w:noProof/>
            <w:webHidden/>
          </w:rPr>
          <w:fldChar w:fldCharType="end"/>
        </w:r>
      </w:hyperlink>
    </w:p>
    <w:p w14:paraId="3FAD5AF5"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2" w:history="1">
        <w:r w:rsidR="00EC2E22" w:rsidRPr="006E426F">
          <w:rPr>
            <w:rStyle w:val="Hyperlink"/>
            <w:rFonts w:ascii="Latin Modern Roman 10" w:hAnsi="Latin Modern Roman 10"/>
            <w:noProof/>
          </w:rPr>
          <w:t>5.5 Marginalisation of measure, strange worlds and infinite tortur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0</w:t>
        </w:r>
        <w:r w:rsidR="00EC2E22" w:rsidRPr="006E426F">
          <w:rPr>
            <w:rFonts w:ascii="Latin Modern Roman 10" w:hAnsi="Latin Modern Roman 10"/>
            <w:noProof/>
            <w:webHidden/>
          </w:rPr>
          <w:fldChar w:fldCharType="end"/>
        </w:r>
      </w:hyperlink>
    </w:p>
    <w:p w14:paraId="78874443"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3" w:history="1">
        <w:r w:rsidR="00EC2E22" w:rsidRPr="006E426F">
          <w:rPr>
            <w:rStyle w:val="Hyperlink"/>
            <w:rFonts w:ascii="Latin Modern Roman 10" w:hAnsi="Latin Modern Roman 10"/>
            <w:noProof/>
          </w:rPr>
          <w:t>5.6 Dangers of mistakenly ignoring QI</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1</w:t>
        </w:r>
        <w:r w:rsidR="00EC2E22" w:rsidRPr="006E426F">
          <w:rPr>
            <w:rFonts w:ascii="Latin Modern Roman 10" w:hAnsi="Latin Modern Roman 10"/>
            <w:noProof/>
            <w:webHidden/>
          </w:rPr>
          <w:fldChar w:fldCharType="end"/>
        </w:r>
      </w:hyperlink>
    </w:p>
    <w:p w14:paraId="7852C7AE"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4" w:history="1">
        <w:r w:rsidR="00EC2E22" w:rsidRPr="006E426F">
          <w:rPr>
            <w:rStyle w:val="Hyperlink"/>
            <w:rFonts w:ascii="Latin Modern Roman 10" w:hAnsi="Latin Modern Roman 10"/>
            <w:noProof/>
          </w:rPr>
          <w:t>5.7 Dangers of QI-euphoria</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1</w:t>
        </w:r>
        <w:r w:rsidR="00EC2E22" w:rsidRPr="006E426F">
          <w:rPr>
            <w:rFonts w:ascii="Latin Modern Roman 10" w:hAnsi="Latin Modern Roman 10"/>
            <w:noProof/>
            <w:webHidden/>
          </w:rPr>
          <w:fldChar w:fldCharType="end"/>
        </w:r>
      </w:hyperlink>
    </w:p>
    <w:p w14:paraId="1AC35C78"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65" w:history="1">
        <w:r w:rsidR="00EC2E22" w:rsidRPr="006E426F">
          <w:rPr>
            <w:rStyle w:val="Hyperlink"/>
            <w:rFonts w:ascii="Latin Modern Roman 10" w:hAnsi="Latin Modern Roman 10"/>
            <w:noProof/>
          </w:rPr>
          <w:t>6. Possible practical applications of the multiverse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1</w:t>
        </w:r>
        <w:r w:rsidR="00EC2E22" w:rsidRPr="006E426F">
          <w:rPr>
            <w:rFonts w:ascii="Latin Modern Roman 10" w:hAnsi="Latin Modern Roman 10"/>
            <w:noProof/>
            <w:webHidden/>
          </w:rPr>
          <w:fldChar w:fldCharType="end"/>
        </w:r>
      </w:hyperlink>
    </w:p>
    <w:p w14:paraId="53BF1D9E"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6" w:history="1">
        <w:r w:rsidR="00EC2E22" w:rsidRPr="006E426F">
          <w:rPr>
            <w:rStyle w:val="Hyperlink"/>
            <w:rFonts w:ascii="Latin Modern Roman 10" w:hAnsi="Latin Modern Roman 10"/>
            <w:noProof/>
          </w:rPr>
          <w:t>6.1 Surviving until life extension technologi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1</w:t>
        </w:r>
        <w:r w:rsidR="00EC2E22" w:rsidRPr="006E426F">
          <w:rPr>
            <w:rFonts w:ascii="Latin Modern Roman 10" w:hAnsi="Latin Modern Roman 10"/>
            <w:noProof/>
            <w:webHidden/>
          </w:rPr>
          <w:fldChar w:fldCharType="end"/>
        </w:r>
      </w:hyperlink>
    </w:p>
    <w:p w14:paraId="65E00ED0"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7" w:history="1">
        <w:r w:rsidR="00EC2E22" w:rsidRPr="006E426F">
          <w:rPr>
            <w:rStyle w:val="Hyperlink"/>
            <w:rFonts w:ascii="Latin Modern Roman 10" w:hAnsi="Latin Modern Roman 10"/>
            <w:noProof/>
          </w:rPr>
          <w:t>6.2 Multiverse-immortality significantly increases the chances of the success of cryonic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1</w:t>
        </w:r>
        <w:r w:rsidR="00EC2E22" w:rsidRPr="006E426F">
          <w:rPr>
            <w:rFonts w:ascii="Latin Modern Roman 10" w:hAnsi="Latin Modern Roman 10"/>
            <w:noProof/>
            <w:webHidden/>
          </w:rPr>
          <w:fldChar w:fldCharType="end"/>
        </w:r>
      </w:hyperlink>
    </w:p>
    <w:p w14:paraId="5FA5284A"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8" w:history="1">
        <w:r w:rsidR="00EC2E22" w:rsidRPr="006E426F">
          <w:rPr>
            <w:rStyle w:val="Hyperlink"/>
            <w:rFonts w:ascii="Latin Modern Roman 10" w:hAnsi="Latin Modern Roman 10"/>
            <w:noProof/>
          </w:rPr>
          <w:t>6.3 The impossibility of euthanasia and the need for cryothanasia</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2</w:t>
        </w:r>
        <w:r w:rsidR="00EC2E22" w:rsidRPr="006E426F">
          <w:rPr>
            <w:rFonts w:ascii="Latin Modern Roman 10" w:hAnsi="Latin Modern Roman 10"/>
            <w:noProof/>
            <w:webHidden/>
          </w:rPr>
          <w:fldChar w:fldCharType="end"/>
        </w:r>
      </w:hyperlink>
    </w:p>
    <w:p w14:paraId="5E0779D8"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69" w:history="1">
        <w:r w:rsidR="00EC2E22" w:rsidRPr="006E426F">
          <w:rPr>
            <w:rStyle w:val="Hyperlink"/>
            <w:rFonts w:ascii="Latin Modern Roman 10" w:hAnsi="Latin Modern Roman 10"/>
            <w:noProof/>
          </w:rPr>
          <w:t>6.4 Multiverse-immortality increases the chances of the success of digital immortality, and of the acausal trade between branch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6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2</w:t>
        </w:r>
        <w:r w:rsidR="00EC2E22" w:rsidRPr="006E426F">
          <w:rPr>
            <w:rFonts w:ascii="Latin Modern Roman 10" w:hAnsi="Latin Modern Roman 10"/>
            <w:noProof/>
            <w:webHidden/>
          </w:rPr>
          <w:fldChar w:fldCharType="end"/>
        </w:r>
      </w:hyperlink>
    </w:p>
    <w:p w14:paraId="5FDA40F0"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0" w:history="1">
        <w:r w:rsidR="00EC2E22" w:rsidRPr="006E426F">
          <w:rPr>
            <w:rStyle w:val="Hyperlink"/>
            <w:rFonts w:ascii="Latin Modern Roman 10" w:hAnsi="Latin Modern Roman 10"/>
            <w:noProof/>
          </w:rPr>
          <w:t>6.5 “Universal problem solver” as an example of a bad idea</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3</w:t>
        </w:r>
        <w:r w:rsidR="00EC2E22" w:rsidRPr="006E426F">
          <w:rPr>
            <w:rFonts w:ascii="Latin Modern Roman 10" w:hAnsi="Latin Modern Roman 10"/>
            <w:noProof/>
            <w:webHidden/>
          </w:rPr>
          <w:fldChar w:fldCharType="end"/>
        </w:r>
      </w:hyperlink>
    </w:p>
    <w:p w14:paraId="52FA1F7D"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1" w:history="1">
        <w:r w:rsidR="00EC2E22" w:rsidRPr="006E426F">
          <w:rPr>
            <w:rStyle w:val="Hyperlink"/>
            <w:rFonts w:ascii="Latin Modern Roman 10" w:hAnsi="Latin Modern Roman 10"/>
            <w:noProof/>
          </w:rPr>
          <w:t>6.6 Collective survival from a global catastroph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3</w:t>
        </w:r>
        <w:r w:rsidR="00EC2E22" w:rsidRPr="006E426F">
          <w:rPr>
            <w:rFonts w:ascii="Latin Modern Roman 10" w:hAnsi="Latin Modern Roman 10"/>
            <w:noProof/>
            <w:webHidden/>
          </w:rPr>
          <w:fldChar w:fldCharType="end"/>
        </w:r>
      </w:hyperlink>
    </w:p>
    <w:p w14:paraId="6096D241"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2" w:history="1">
        <w:r w:rsidR="00EC2E22" w:rsidRPr="006E426F">
          <w:rPr>
            <w:rStyle w:val="Hyperlink"/>
            <w:rFonts w:ascii="Latin Modern Roman 10" w:hAnsi="Latin Modern Roman 10"/>
            <w:noProof/>
          </w:rPr>
          <w:t>6.7 Civilizational level QS as a universal problem solver, or an instrument for calculation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3</w:t>
        </w:r>
        <w:r w:rsidR="00EC2E22" w:rsidRPr="006E426F">
          <w:rPr>
            <w:rFonts w:ascii="Latin Modern Roman 10" w:hAnsi="Latin Modern Roman 10"/>
            <w:noProof/>
            <w:webHidden/>
          </w:rPr>
          <w:fldChar w:fldCharType="end"/>
        </w:r>
      </w:hyperlink>
    </w:p>
    <w:p w14:paraId="150CEB45"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3" w:history="1">
        <w:r w:rsidR="00EC2E22" w:rsidRPr="006E426F">
          <w:rPr>
            <w:rStyle w:val="Hyperlink"/>
            <w:rFonts w:ascii="Latin Modern Roman 10" w:hAnsi="Latin Modern Roman 10"/>
            <w:noProof/>
          </w:rPr>
          <w:t>6.8 Multiverse-immortality in the age of superintelligence: Will I become AI?</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4</w:t>
        </w:r>
        <w:r w:rsidR="00EC2E22" w:rsidRPr="006E426F">
          <w:rPr>
            <w:rFonts w:ascii="Latin Modern Roman 10" w:hAnsi="Latin Modern Roman 10"/>
            <w:noProof/>
            <w:webHidden/>
          </w:rPr>
          <w:fldChar w:fldCharType="end"/>
        </w:r>
      </w:hyperlink>
    </w:p>
    <w:p w14:paraId="2BAA7FDF"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4" w:history="1">
        <w:r w:rsidR="00EC2E22" w:rsidRPr="006E426F">
          <w:rPr>
            <w:rStyle w:val="Hyperlink"/>
            <w:rFonts w:ascii="Latin Modern Roman 10" w:hAnsi="Latin Modern Roman 10"/>
            <w:noProof/>
          </w:rPr>
          <w:t>6.9 Multiverse-immortality for computer algorithm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4</w:t>
        </w:r>
        <w:r w:rsidR="00EC2E22" w:rsidRPr="006E426F">
          <w:rPr>
            <w:rFonts w:ascii="Latin Modern Roman 10" w:hAnsi="Latin Modern Roman 10"/>
            <w:noProof/>
            <w:webHidden/>
          </w:rPr>
          <w:fldChar w:fldCharType="end"/>
        </w:r>
      </w:hyperlink>
    </w:p>
    <w:p w14:paraId="46F864A1"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5" w:history="1">
        <w:r w:rsidR="00EC2E22" w:rsidRPr="006E426F">
          <w:rPr>
            <w:rStyle w:val="Hyperlink"/>
            <w:rFonts w:ascii="Latin Modern Roman 10" w:hAnsi="Latin Modern Roman 10"/>
            <w:noProof/>
          </w:rPr>
          <w:t>6.10 QI and Unfriendly AI</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4</w:t>
        </w:r>
        <w:r w:rsidR="00EC2E22" w:rsidRPr="006E426F">
          <w:rPr>
            <w:rFonts w:ascii="Latin Modern Roman 10" w:hAnsi="Latin Modern Roman 10"/>
            <w:noProof/>
            <w:webHidden/>
          </w:rPr>
          <w:fldChar w:fldCharType="end"/>
        </w:r>
      </w:hyperlink>
    </w:p>
    <w:p w14:paraId="42394D6E"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76" w:history="1">
        <w:r w:rsidR="00EC2E22" w:rsidRPr="006E426F">
          <w:rPr>
            <w:rStyle w:val="Hyperlink"/>
            <w:rFonts w:ascii="Latin Modern Roman 10" w:hAnsi="Latin Modern Roman 10"/>
            <w:noProof/>
          </w:rPr>
          <w:t>Conclusion</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4</w:t>
        </w:r>
        <w:r w:rsidR="00EC2E22" w:rsidRPr="006E426F">
          <w:rPr>
            <w:rFonts w:ascii="Latin Modern Roman 10" w:hAnsi="Latin Modern Roman 10"/>
            <w:noProof/>
            <w:webHidden/>
          </w:rPr>
          <w:fldChar w:fldCharType="end"/>
        </w:r>
      </w:hyperlink>
    </w:p>
    <w:p w14:paraId="2B5C3FBE"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77" w:history="1">
        <w:r w:rsidR="00EC2E22" w:rsidRPr="006E426F">
          <w:rPr>
            <w:rStyle w:val="Hyperlink"/>
            <w:rFonts w:ascii="Latin Modern Roman 10" w:hAnsi="Latin Modern Roman 10"/>
            <w:noProof/>
          </w:rPr>
          <w:t>Appendix 1. Many-worlds immortality and probabiliti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4</w:t>
        </w:r>
        <w:r w:rsidR="00EC2E22" w:rsidRPr="006E426F">
          <w:rPr>
            <w:rFonts w:ascii="Latin Modern Roman 10" w:hAnsi="Latin Modern Roman 10"/>
            <w:noProof/>
            <w:webHidden/>
          </w:rPr>
          <w:fldChar w:fldCharType="end"/>
        </w:r>
      </w:hyperlink>
    </w:p>
    <w:p w14:paraId="0D061A24"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8" w:history="1">
        <w:r w:rsidR="00EC2E22" w:rsidRPr="006E426F">
          <w:rPr>
            <w:rStyle w:val="Hyperlink"/>
            <w:rFonts w:ascii="Latin Modern Roman 10" w:hAnsi="Latin Modern Roman 10"/>
            <w:noProof/>
          </w:rPr>
          <w:t>Does survival in the quantum suicide experiment present an evidence for MW-interpretation of QM?</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5</w:t>
        </w:r>
        <w:r w:rsidR="00EC2E22" w:rsidRPr="006E426F">
          <w:rPr>
            <w:rFonts w:ascii="Latin Modern Roman 10" w:hAnsi="Latin Modern Roman 10"/>
            <w:noProof/>
            <w:webHidden/>
          </w:rPr>
          <w:fldChar w:fldCharType="end"/>
        </w:r>
      </w:hyperlink>
    </w:p>
    <w:p w14:paraId="3E25A0CF"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79" w:history="1">
        <w:r w:rsidR="00EC2E22" w:rsidRPr="006E426F">
          <w:rPr>
            <w:rStyle w:val="Hyperlink"/>
            <w:rFonts w:ascii="Latin Modern Roman 10" w:hAnsi="Latin Modern Roman 10"/>
            <w:noProof/>
          </w:rPr>
          <w:t>Does unexpected survival present an evidence for QI?</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7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5</w:t>
        </w:r>
        <w:r w:rsidR="00EC2E22" w:rsidRPr="006E426F">
          <w:rPr>
            <w:rFonts w:ascii="Latin Modern Roman 10" w:hAnsi="Latin Modern Roman 10"/>
            <w:noProof/>
            <w:webHidden/>
          </w:rPr>
          <w:fldChar w:fldCharType="end"/>
        </w:r>
      </w:hyperlink>
    </w:p>
    <w:p w14:paraId="4496F4D9"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0" w:history="1">
        <w:r w:rsidR="00EC2E22" w:rsidRPr="006E426F">
          <w:rPr>
            <w:rStyle w:val="Hyperlink"/>
            <w:rFonts w:ascii="Latin Modern Roman 10" w:hAnsi="Latin Modern Roman 10"/>
            <w:noProof/>
          </w:rPr>
          <w:t>Uncertainty in multiverse immortality theor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6</w:t>
        </w:r>
        <w:r w:rsidR="00EC2E22" w:rsidRPr="006E426F">
          <w:rPr>
            <w:rFonts w:ascii="Latin Modern Roman 10" w:hAnsi="Latin Modern Roman 10"/>
            <w:noProof/>
            <w:webHidden/>
          </w:rPr>
          <w:fldChar w:fldCharType="end"/>
        </w:r>
      </w:hyperlink>
    </w:p>
    <w:p w14:paraId="6E3C05E4"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1" w:history="1">
        <w:r w:rsidR="00EC2E22" w:rsidRPr="006E426F">
          <w:rPr>
            <w:rStyle w:val="Hyperlink"/>
            <w:rFonts w:ascii="Latin Modern Roman 10" w:hAnsi="Latin Modern Roman 10"/>
            <w:noProof/>
          </w:rPr>
          <w:t>The problem of measur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6</w:t>
        </w:r>
        <w:r w:rsidR="00EC2E22" w:rsidRPr="006E426F">
          <w:rPr>
            <w:rFonts w:ascii="Latin Modern Roman 10" w:hAnsi="Latin Modern Roman 10"/>
            <w:noProof/>
            <w:webHidden/>
          </w:rPr>
          <w:fldChar w:fldCharType="end"/>
        </w:r>
      </w:hyperlink>
    </w:p>
    <w:p w14:paraId="0FBAEC99"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2" w:history="1">
        <w:r w:rsidR="00EC2E22" w:rsidRPr="006E426F">
          <w:rPr>
            <w:rStyle w:val="Hyperlink"/>
            <w:rFonts w:ascii="Latin Modern Roman 10" w:hAnsi="Latin Modern Roman 10"/>
            <w:noProof/>
          </w:rPr>
          <w:t>Difference in the probabilities of outcomes in the multiverse and quantum immort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7</w:t>
        </w:r>
        <w:r w:rsidR="00EC2E22" w:rsidRPr="006E426F">
          <w:rPr>
            <w:rFonts w:ascii="Latin Modern Roman 10" w:hAnsi="Latin Modern Roman 10"/>
            <w:noProof/>
            <w:webHidden/>
          </w:rPr>
          <w:fldChar w:fldCharType="end"/>
        </w:r>
      </w:hyperlink>
    </w:p>
    <w:p w14:paraId="11136B4C"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3" w:history="1">
        <w:r w:rsidR="00EC2E22" w:rsidRPr="006E426F">
          <w:rPr>
            <w:rStyle w:val="Hyperlink"/>
            <w:rFonts w:ascii="Latin Modern Roman 10" w:hAnsi="Latin Modern Roman 10"/>
            <w:noProof/>
          </w:rPr>
          <w:t>The nature of physical experiment</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7</w:t>
        </w:r>
        <w:r w:rsidR="00EC2E22" w:rsidRPr="006E426F">
          <w:rPr>
            <w:rFonts w:ascii="Latin Modern Roman 10" w:hAnsi="Latin Modern Roman 10"/>
            <w:noProof/>
            <w:webHidden/>
          </w:rPr>
          <w:fldChar w:fldCharType="end"/>
        </w:r>
      </w:hyperlink>
    </w:p>
    <w:p w14:paraId="3108018D"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4" w:history="1">
        <w:r w:rsidR="00EC2E22" w:rsidRPr="006E426F">
          <w:rPr>
            <w:rStyle w:val="Hyperlink"/>
            <w:rFonts w:ascii="Latin Modern Roman 10" w:hAnsi="Latin Modern Roman 10"/>
            <w:noProof/>
          </w:rPr>
          <w:t>QI and presumptuous philosopher</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8</w:t>
        </w:r>
        <w:r w:rsidR="00EC2E22" w:rsidRPr="006E426F">
          <w:rPr>
            <w:rFonts w:ascii="Latin Modern Roman 10" w:hAnsi="Latin Modern Roman 10"/>
            <w:noProof/>
            <w:webHidden/>
          </w:rPr>
          <w:fldChar w:fldCharType="end"/>
        </w:r>
      </w:hyperlink>
    </w:p>
    <w:p w14:paraId="1B3047E1"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5" w:history="1">
        <w:r w:rsidR="00EC2E22" w:rsidRPr="006E426F">
          <w:rPr>
            <w:rStyle w:val="Hyperlink"/>
            <w:rFonts w:ascii="Latin Modern Roman 10" w:hAnsi="Latin Modern Roman 10"/>
            <w:noProof/>
          </w:rPr>
          <w:t>Marginalization: Strange outcomes will dominate after several QS experiment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8</w:t>
        </w:r>
        <w:r w:rsidR="00EC2E22" w:rsidRPr="006E426F">
          <w:rPr>
            <w:rFonts w:ascii="Latin Modern Roman 10" w:hAnsi="Latin Modern Roman 10"/>
            <w:noProof/>
            <w:webHidden/>
          </w:rPr>
          <w:fldChar w:fldCharType="end"/>
        </w:r>
      </w:hyperlink>
    </w:p>
    <w:p w14:paraId="26424B6C"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86" w:history="1">
        <w:r w:rsidR="00EC2E22" w:rsidRPr="006E426F">
          <w:rPr>
            <w:rStyle w:val="Hyperlink"/>
            <w:rFonts w:ascii="Latin Modern Roman 10" w:hAnsi="Latin Modern Roman 10"/>
            <w:noProof/>
          </w:rPr>
          <w:t>Appendix 2. Multiverse immortality and other similar probabilistic argument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8</w:t>
        </w:r>
        <w:r w:rsidR="00EC2E22" w:rsidRPr="006E426F">
          <w:rPr>
            <w:rFonts w:ascii="Latin Modern Roman 10" w:hAnsi="Latin Modern Roman 10"/>
            <w:noProof/>
            <w:webHidden/>
          </w:rPr>
          <w:fldChar w:fldCharType="end"/>
        </w:r>
      </w:hyperlink>
    </w:p>
    <w:p w14:paraId="5854290D"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7" w:history="1">
        <w:r w:rsidR="00EC2E22" w:rsidRPr="006E426F">
          <w:rPr>
            <w:rStyle w:val="Hyperlink"/>
            <w:rFonts w:ascii="Latin Modern Roman 10" w:hAnsi="Latin Modern Roman 10"/>
            <w:noProof/>
          </w:rPr>
          <w:t>Multiverse-immortality and the anthropic principl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8</w:t>
        </w:r>
        <w:r w:rsidR="00EC2E22" w:rsidRPr="006E426F">
          <w:rPr>
            <w:rFonts w:ascii="Latin Modern Roman 10" w:hAnsi="Latin Modern Roman 10"/>
            <w:noProof/>
            <w:webHidden/>
          </w:rPr>
          <w:fldChar w:fldCharType="end"/>
        </w:r>
      </w:hyperlink>
    </w:p>
    <w:p w14:paraId="2FB7C81E"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8" w:history="1">
        <w:r w:rsidR="00EC2E22" w:rsidRPr="006E426F">
          <w:rPr>
            <w:rStyle w:val="Hyperlink"/>
            <w:rFonts w:ascii="Latin Modern Roman 10" w:hAnsi="Latin Modern Roman 10"/>
            <w:noProof/>
          </w:rPr>
          <w:t>Multiverse-immortality and simulation argument</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9</w:t>
        </w:r>
        <w:r w:rsidR="00EC2E22" w:rsidRPr="006E426F">
          <w:rPr>
            <w:rFonts w:ascii="Latin Modern Roman 10" w:hAnsi="Latin Modern Roman 10"/>
            <w:noProof/>
            <w:webHidden/>
          </w:rPr>
          <w:fldChar w:fldCharType="end"/>
        </w:r>
      </w:hyperlink>
    </w:p>
    <w:p w14:paraId="3884EC0F"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89" w:history="1">
        <w:r w:rsidR="00EC2E22" w:rsidRPr="006E426F">
          <w:rPr>
            <w:rStyle w:val="Hyperlink"/>
            <w:rFonts w:ascii="Latin Modern Roman 10" w:hAnsi="Latin Modern Roman 10"/>
            <w:noProof/>
          </w:rPr>
          <w:t>Multiverse-immortality and Doomsday argument</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8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29</w:t>
        </w:r>
        <w:r w:rsidR="00EC2E22" w:rsidRPr="006E426F">
          <w:rPr>
            <w:rFonts w:ascii="Latin Modern Roman 10" w:hAnsi="Latin Modern Roman 10"/>
            <w:noProof/>
            <w:webHidden/>
          </w:rPr>
          <w:fldChar w:fldCharType="end"/>
        </w:r>
      </w:hyperlink>
    </w:p>
    <w:p w14:paraId="5E60C806"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0" w:history="1">
        <w:r w:rsidR="00EC2E22" w:rsidRPr="006E426F">
          <w:rPr>
            <w:rStyle w:val="Hyperlink"/>
            <w:rFonts w:ascii="Latin Modern Roman 10" w:hAnsi="Latin Modern Roman 10"/>
            <w:noProof/>
          </w:rPr>
          <w:t>Modal realism and back causation</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0</w:t>
        </w:r>
        <w:r w:rsidR="00EC2E22" w:rsidRPr="006E426F">
          <w:rPr>
            <w:rFonts w:ascii="Latin Modern Roman 10" w:hAnsi="Latin Modern Roman 10"/>
            <w:noProof/>
            <w:webHidden/>
          </w:rPr>
          <w:fldChar w:fldCharType="end"/>
        </w:r>
      </w:hyperlink>
    </w:p>
    <w:p w14:paraId="41E68072"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1" w:history="1">
        <w:r w:rsidR="00EC2E22" w:rsidRPr="006E426F">
          <w:rPr>
            <w:rStyle w:val="Hyperlink"/>
            <w:rFonts w:ascii="Latin Modern Roman 10" w:hAnsi="Latin Modern Roman 10"/>
            <w:noProof/>
          </w:rPr>
          <w:t>Multiverse-immortality resetting and infinite timelines in the space of possible mind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0</w:t>
        </w:r>
        <w:r w:rsidR="00EC2E22" w:rsidRPr="006E426F">
          <w:rPr>
            <w:rFonts w:ascii="Latin Modern Roman 10" w:hAnsi="Latin Modern Roman 10"/>
            <w:noProof/>
            <w:webHidden/>
          </w:rPr>
          <w:fldChar w:fldCharType="end"/>
        </w:r>
      </w:hyperlink>
    </w:p>
    <w:p w14:paraId="42DA6F54"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2" w:history="1">
        <w:r w:rsidR="00EC2E22" w:rsidRPr="006E426F">
          <w:rPr>
            <w:rStyle w:val="Hyperlink"/>
            <w:rFonts w:ascii="Latin Modern Roman 10" w:hAnsi="Latin Modern Roman 10"/>
            <w:noProof/>
          </w:rPr>
          <w:t>The same “me” in different worlds and superposition of interpretation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0</w:t>
        </w:r>
        <w:r w:rsidR="00EC2E22" w:rsidRPr="006E426F">
          <w:rPr>
            <w:rFonts w:ascii="Latin Modern Roman 10" w:hAnsi="Latin Modern Roman 10"/>
            <w:noProof/>
            <w:webHidden/>
          </w:rPr>
          <w:fldChar w:fldCharType="end"/>
        </w:r>
      </w:hyperlink>
    </w:p>
    <w:p w14:paraId="50EDC228"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3" w:history="1">
        <w:r w:rsidR="00EC2E22" w:rsidRPr="006E426F">
          <w:rPr>
            <w:rStyle w:val="Hyperlink"/>
            <w:rFonts w:ascii="Latin Modern Roman 10" w:eastAsia="Times New Roman" w:hAnsi="Latin Modern Roman 10"/>
            <w:noProof/>
          </w:rPr>
          <w:t>QI and the reference class problem</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0</w:t>
        </w:r>
        <w:r w:rsidR="00EC2E22" w:rsidRPr="006E426F">
          <w:rPr>
            <w:rFonts w:ascii="Latin Modern Roman 10" w:hAnsi="Latin Modern Roman 10"/>
            <w:noProof/>
            <w:webHidden/>
          </w:rPr>
          <w:fldChar w:fldCharType="end"/>
        </w:r>
      </w:hyperlink>
    </w:p>
    <w:p w14:paraId="4C3E4DCD"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4" w:history="1">
        <w:r w:rsidR="00EC2E22" w:rsidRPr="006E426F">
          <w:rPr>
            <w:rStyle w:val="Hyperlink"/>
            <w:rFonts w:ascii="Latin Modern Roman 10" w:eastAsia="Times New Roman" w:hAnsi="Latin Modern Roman 10"/>
            <w:noProof/>
          </w:rPr>
          <w:t>Multiverse-immortality and qualia</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0</w:t>
        </w:r>
        <w:r w:rsidR="00EC2E22" w:rsidRPr="006E426F">
          <w:rPr>
            <w:rFonts w:ascii="Latin Modern Roman 10" w:hAnsi="Latin Modern Roman 10"/>
            <w:noProof/>
            <w:webHidden/>
          </w:rPr>
          <w:fldChar w:fldCharType="end"/>
        </w:r>
      </w:hyperlink>
    </w:p>
    <w:p w14:paraId="0D3B8013"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595" w:history="1">
        <w:r w:rsidR="00EC2E22" w:rsidRPr="006E426F">
          <w:rPr>
            <w:rStyle w:val="Hyperlink"/>
            <w:rFonts w:ascii="Latin Modern Roman 10" w:hAnsi="Latin Modern Roman 10"/>
            <w:noProof/>
          </w:rPr>
          <w:t>Appendix 3. Next step of QI theory: Dust theory and Boltzmann brain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1</w:t>
        </w:r>
        <w:r w:rsidR="00EC2E22" w:rsidRPr="006E426F">
          <w:rPr>
            <w:rFonts w:ascii="Latin Modern Roman 10" w:hAnsi="Latin Modern Roman 10"/>
            <w:noProof/>
            <w:webHidden/>
          </w:rPr>
          <w:fldChar w:fldCharType="end"/>
        </w:r>
      </w:hyperlink>
    </w:p>
    <w:p w14:paraId="3EAD2122"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6" w:history="1">
        <w:r w:rsidR="00EC2E22" w:rsidRPr="006E426F">
          <w:rPr>
            <w:rStyle w:val="Hyperlink"/>
            <w:rFonts w:ascii="Latin Modern Roman 10" w:hAnsi="Latin Modern Roman 10"/>
            <w:noProof/>
          </w:rPr>
          <w:t>Multiverse-immortality and Boltzmann brain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1</w:t>
        </w:r>
        <w:r w:rsidR="00EC2E22" w:rsidRPr="006E426F">
          <w:rPr>
            <w:rFonts w:ascii="Latin Modern Roman 10" w:hAnsi="Latin Modern Roman 10"/>
            <w:noProof/>
            <w:webHidden/>
          </w:rPr>
          <w:fldChar w:fldCharType="end"/>
        </w:r>
      </w:hyperlink>
    </w:p>
    <w:p w14:paraId="12DCF317"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7" w:history="1">
        <w:r w:rsidR="00EC2E22" w:rsidRPr="006E426F">
          <w:rPr>
            <w:rStyle w:val="Hyperlink"/>
            <w:rFonts w:ascii="Latin Modern Roman 10" w:hAnsi="Latin Modern Roman 10"/>
            <w:noProof/>
          </w:rPr>
          <w:t>Multiverse-immortality and Dust-theory univers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2</w:t>
        </w:r>
        <w:r w:rsidR="00EC2E22" w:rsidRPr="006E426F">
          <w:rPr>
            <w:rFonts w:ascii="Latin Modern Roman 10" w:hAnsi="Latin Modern Roman 10"/>
            <w:noProof/>
            <w:webHidden/>
          </w:rPr>
          <w:fldChar w:fldCharType="end"/>
        </w:r>
      </w:hyperlink>
    </w:p>
    <w:p w14:paraId="416675BF"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8" w:history="1">
        <w:r w:rsidR="00EC2E22" w:rsidRPr="006E426F">
          <w:rPr>
            <w:rStyle w:val="Hyperlink"/>
            <w:rFonts w:ascii="Latin Modern Roman 10" w:hAnsi="Latin Modern Roman 10"/>
            <w:noProof/>
          </w:rPr>
          <w:t>Dust theory and Flux-univers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3</w:t>
        </w:r>
        <w:r w:rsidR="00EC2E22" w:rsidRPr="006E426F">
          <w:rPr>
            <w:rFonts w:ascii="Latin Modern Roman 10" w:hAnsi="Latin Modern Roman 10"/>
            <w:noProof/>
            <w:webHidden/>
          </w:rPr>
          <w:fldChar w:fldCharType="end"/>
        </w:r>
      </w:hyperlink>
    </w:p>
    <w:p w14:paraId="12C009AA"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599" w:history="1">
        <w:r w:rsidR="00EC2E22" w:rsidRPr="006E426F">
          <w:rPr>
            <w:rStyle w:val="Hyperlink"/>
            <w:rFonts w:ascii="Latin Modern Roman 10" w:hAnsi="Latin Modern Roman 10"/>
            <w:noProof/>
          </w:rPr>
          <w:t>Miracles and glitches in the observer-moments chain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59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4</w:t>
        </w:r>
        <w:r w:rsidR="00EC2E22" w:rsidRPr="006E426F">
          <w:rPr>
            <w:rFonts w:ascii="Latin Modern Roman 10" w:hAnsi="Latin Modern Roman 10"/>
            <w:noProof/>
            <w:webHidden/>
          </w:rPr>
          <w:fldChar w:fldCharType="end"/>
        </w:r>
      </w:hyperlink>
    </w:p>
    <w:p w14:paraId="6C3F7A19"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600" w:history="1">
        <w:r w:rsidR="00EC2E22" w:rsidRPr="006E426F">
          <w:rPr>
            <w:rStyle w:val="Hyperlink"/>
            <w:rFonts w:ascii="Latin Modern Roman 10" w:hAnsi="Latin Modern Roman 10"/>
            <w:noProof/>
          </w:rPr>
          <w:t>Appendix 4. Other objections to QI and wrong interpretation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4</w:t>
        </w:r>
        <w:r w:rsidR="00EC2E22" w:rsidRPr="006E426F">
          <w:rPr>
            <w:rFonts w:ascii="Latin Modern Roman 10" w:hAnsi="Latin Modern Roman 10"/>
            <w:noProof/>
            <w:webHidden/>
          </w:rPr>
          <w:fldChar w:fldCharType="end"/>
        </w:r>
      </w:hyperlink>
    </w:p>
    <w:p w14:paraId="5A3C0BE3"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1" w:history="1">
        <w:r w:rsidR="00EC2E22" w:rsidRPr="006E426F">
          <w:rPr>
            <w:rStyle w:val="Hyperlink"/>
            <w:rFonts w:ascii="Latin Modern Roman 10" w:hAnsi="Latin Modern Roman 10"/>
            <w:noProof/>
          </w:rPr>
          <w:t>Respawning and quantum woo</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1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4</w:t>
        </w:r>
        <w:r w:rsidR="00EC2E22" w:rsidRPr="006E426F">
          <w:rPr>
            <w:rFonts w:ascii="Latin Modern Roman 10" w:hAnsi="Latin Modern Roman 10"/>
            <w:noProof/>
            <w:webHidden/>
          </w:rPr>
          <w:fldChar w:fldCharType="end"/>
        </w:r>
      </w:hyperlink>
    </w:p>
    <w:p w14:paraId="4CA0F894"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2" w:history="1">
        <w:r w:rsidR="00EC2E22" w:rsidRPr="006E426F">
          <w:rPr>
            <w:rStyle w:val="Hyperlink"/>
            <w:rFonts w:ascii="Latin Modern Roman 10" w:hAnsi="Latin Modern Roman 10"/>
            <w:noProof/>
          </w:rPr>
          <w:t>Aging and slow death</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2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4</w:t>
        </w:r>
        <w:r w:rsidR="00EC2E22" w:rsidRPr="006E426F">
          <w:rPr>
            <w:rFonts w:ascii="Latin Modern Roman 10" w:hAnsi="Latin Modern Roman 10"/>
            <w:noProof/>
            <w:webHidden/>
          </w:rPr>
          <w:fldChar w:fldCharType="end"/>
        </w:r>
      </w:hyperlink>
    </w:p>
    <w:p w14:paraId="566D1BEF"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3" w:history="1">
        <w:r w:rsidR="00EC2E22" w:rsidRPr="006E426F">
          <w:rPr>
            <w:rStyle w:val="Hyperlink"/>
            <w:rFonts w:ascii="Latin Modern Roman 10" w:hAnsi="Latin Modern Roman 10"/>
            <w:noProof/>
          </w:rPr>
          <w:t>Not-exactly-me copi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3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5</w:t>
        </w:r>
        <w:r w:rsidR="00EC2E22" w:rsidRPr="006E426F">
          <w:rPr>
            <w:rFonts w:ascii="Latin Modern Roman 10" w:hAnsi="Latin Modern Roman 10"/>
            <w:noProof/>
            <w:webHidden/>
          </w:rPr>
          <w:fldChar w:fldCharType="end"/>
        </w:r>
      </w:hyperlink>
    </w:p>
    <w:p w14:paraId="32D57552"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4" w:history="1">
        <w:r w:rsidR="00EC2E22" w:rsidRPr="006E426F">
          <w:rPr>
            <w:rStyle w:val="Hyperlink"/>
            <w:rFonts w:ascii="Latin Modern Roman 10" w:eastAsia="Times New Roman" w:hAnsi="Latin Modern Roman 10"/>
            <w:noProof/>
          </w:rPr>
          <w:t>Resetting of timeclock, respawning and reference class problem</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4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6</w:t>
        </w:r>
        <w:r w:rsidR="00EC2E22" w:rsidRPr="006E426F">
          <w:rPr>
            <w:rFonts w:ascii="Latin Modern Roman 10" w:hAnsi="Latin Modern Roman 10"/>
            <w:noProof/>
            <w:webHidden/>
          </w:rPr>
          <w:fldChar w:fldCharType="end"/>
        </w:r>
      </w:hyperlink>
    </w:p>
    <w:p w14:paraId="420287EE"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5" w:history="1">
        <w:r w:rsidR="00EC2E22" w:rsidRPr="006E426F">
          <w:rPr>
            <w:rStyle w:val="Hyperlink"/>
            <w:rFonts w:ascii="Latin Modern Roman 10" w:hAnsi="Latin Modern Roman 10"/>
            <w:noProof/>
          </w:rPr>
          <w:t>General anti-immortality principle based on observed age</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5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7</w:t>
        </w:r>
        <w:r w:rsidR="00EC2E22" w:rsidRPr="006E426F">
          <w:rPr>
            <w:rFonts w:ascii="Latin Modern Roman 10" w:hAnsi="Latin Modern Roman 10"/>
            <w:noProof/>
            <w:webHidden/>
          </w:rPr>
          <w:fldChar w:fldCharType="end"/>
        </w:r>
      </w:hyperlink>
    </w:p>
    <w:p w14:paraId="762597B0"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6" w:history="1">
        <w:r w:rsidR="00EC2E22" w:rsidRPr="006E426F">
          <w:rPr>
            <w:rStyle w:val="Hyperlink"/>
            <w:rFonts w:ascii="Latin Modern Roman 10" w:hAnsi="Latin Modern Roman 10"/>
            <w:noProof/>
          </w:rPr>
          <w:t>The impossibility of sleep</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6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7</w:t>
        </w:r>
        <w:r w:rsidR="00EC2E22" w:rsidRPr="006E426F">
          <w:rPr>
            <w:rFonts w:ascii="Latin Modern Roman 10" w:hAnsi="Latin Modern Roman 10"/>
            <w:noProof/>
            <w:webHidden/>
          </w:rPr>
          <w:fldChar w:fldCharType="end"/>
        </w:r>
      </w:hyperlink>
    </w:p>
    <w:p w14:paraId="1B39402A"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7" w:history="1">
        <w:r w:rsidR="00EC2E22" w:rsidRPr="006E426F">
          <w:rPr>
            <w:rStyle w:val="Hyperlink"/>
            <w:rFonts w:ascii="Latin Modern Roman 10" w:hAnsi="Latin Modern Roman 10"/>
            <w:noProof/>
          </w:rPr>
          <w:t>Many futur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7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7</w:t>
        </w:r>
        <w:r w:rsidR="00EC2E22" w:rsidRPr="006E426F">
          <w:rPr>
            <w:rFonts w:ascii="Latin Modern Roman 10" w:hAnsi="Latin Modern Roman 10"/>
            <w:noProof/>
            <w:webHidden/>
          </w:rPr>
          <w:fldChar w:fldCharType="end"/>
        </w:r>
      </w:hyperlink>
    </w:p>
    <w:p w14:paraId="7E5F3D3B"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8" w:history="1">
        <w:r w:rsidR="00EC2E22" w:rsidRPr="006E426F">
          <w:rPr>
            <w:rStyle w:val="Hyperlink"/>
            <w:rFonts w:ascii="Latin Modern Roman 10" w:hAnsi="Latin Modern Roman 10"/>
            <w:noProof/>
          </w:rPr>
          <w:t>QI is only artefact of thinking, not the property of the world</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8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8</w:t>
        </w:r>
        <w:r w:rsidR="00EC2E22" w:rsidRPr="006E426F">
          <w:rPr>
            <w:rFonts w:ascii="Latin Modern Roman 10" w:hAnsi="Latin Modern Roman 10"/>
            <w:noProof/>
            <w:webHidden/>
          </w:rPr>
          <w:fldChar w:fldCharType="end"/>
        </w:r>
      </w:hyperlink>
    </w:p>
    <w:p w14:paraId="26BD068F" w14:textId="77777777" w:rsidR="00EC2E22" w:rsidRPr="006E426F" w:rsidRDefault="00620D0A">
      <w:pPr>
        <w:pStyle w:val="TOC2"/>
        <w:tabs>
          <w:tab w:val="right" w:leader="dot" w:pos="9339"/>
        </w:tabs>
        <w:rPr>
          <w:rFonts w:ascii="Latin Modern Roman 10" w:eastAsiaTheme="minorEastAsia" w:hAnsi="Latin Modern Roman 10" w:cstheme="minorBidi"/>
          <w:noProof/>
        </w:rPr>
      </w:pPr>
      <w:hyperlink w:anchor="_Toc508042609" w:history="1">
        <w:r w:rsidR="00EC2E22" w:rsidRPr="006E426F">
          <w:rPr>
            <w:rStyle w:val="Hyperlink"/>
            <w:rFonts w:ascii="Latin Modern Roman 10" w:hAnsi="Latin Modern Roman 10"/>
            <w:noProof/>
          </w:rPr>
          <w:t>Adding up to normality</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09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8</w:t>
        </w:r>
        <w:r w:rsidR="00EC2E22" w:rsidRPr="006E426F">
          <w:rPr>
            <w:rFonts w:ascii="Latin Modern Roman 10" w:hAnsi="Latin Modern Roman 10"/>
            <w:noProof/>
            <w:webHidden/>
          </w:rPr>
          <w:fldChar w:fldCharType="end"/>
        </w:r>
      </w:hyperlink>
    </w:p>
    <w:p w14:paraId="3CB154D2" w14:textId="77777777" w:rsidR="00EC2E22" w:rsidRPr="006E426F" w:rsidRDefault="00620D0A">
      <w:pPr>
        <w:pStyle w:val="TOC1"/>
        <w:tabs>
          <w:tab w:val="right" w:leader="dot" w:pos="9339"/>
        </w:tabs>
        <w:rPr>
          <w:rFonts w:ascii="Latin Modern Roman 10" w:eastAsiaTheme="minorEastAsia" w:hAnsi="Latin Modern Roman 10" w:cstheme="minorBidi"/>
          <w:noProof/>
        </w:rPr>
      </w:pPr>
      <w:hyperlink w:anchor="_Toc508042610" w:history="1">
        <w:r w:rsidR="00EC2E22" w:rsidRPr="006E426F">
          <w:rPr>
            <w:rStyle w:val="Hyperlink"/>
            <w:rFonts w:ascii="Latin Modern Roman 10" w:hAnsi="Latin Modern Roman 10"/>
            <w:noProof/>
          </w:rPr>
          <w:t>References:</w:t>
        </w:r>
        <w:r w:rsidR="00EC2E22" w:rsidRPr="006E426F">
          <w:rPr>
            <w:rFonts w:ascii="Latin Modern Roman 10" w:hAnsi="Latin Modern Roman 10"/>
            <w:noProof/>
            <w:webHidden/>
          </w:rPr>
          <w:tab/>
        </w:r>
        <w:r w:rsidR="00EC2E22" w:rsidRPr="006E426F">
          <w:rPr>
            <w:rFonts w:ascii="Latin Modern Roman 10" w:hAnsi="Latin Modern Roman 10"/>
            <w:noProof/>
            <w:webHidden/>
          </w:rPr>
          <w:fldChar w:fldCharType="begin"/>
        </w:r>
        <w:r w:rsidR="00EC2E22" w:rsidRPr="006E426F">
          <w:rPr>
            <w:rFonts w:ascii="Latin Modern Roman 10" w:hAnsi="Latin Modern Roman 10"/>
            <w:noProof/>
            <w:webHidden/>
          </w:rPr>
          <w:instrText xml:space="preserve"> PAGEREF _Toc508042610 \h </w:instrText>
        </w:r>
        <w:r w:rsidR="00EC2E22" w:rsidRPr="006E426F">
          <w:rPr>
            <w:rFonts w:ascii="Latin Modern Roman 10" w:hAnsi="Latin Modern Roman 10"/>
            <w:noProof/>
            <w:webHidden/>
          </w:rPr>
        </w:r>
        <w:r w:rsidR="00EC2E22" w:rsidRPr="006E426F">
          <w:rPr>
            <w:rFonts w:ascii="Latin Modern Roman 10" w:hAnsi="Latin Modern Roman 10"/>
            <w:noProof/>
            <w:webHidden/>
          </w:rPr>
          <w:fldChar w:fldCharType="separate"/>
        </w:r>
        <w:r w:rsidR="00EC2E22" w:rsidRPr="006E426F">
          <w:rPr>
            <w:rFonts w:ascii="Latin Modern Roman 10" w:hAnsi="Latin Modern Roman 10"/>
            <w:noProof/>
            <w:webHidden/>
          </w:rPr>
          <w:t>38</w:t>
        </w:r>
        <w:r w:rsidR="00EC2E22" w:rsidRPr="006E426F">
          <w:rPr>
            <w:rFonts w:ascii="Latin Modern Roman 10" w:hAnsi="Latin Modern Roman 10"/>
            <w:noProof/>
            <w:webHidden/>
          </w:rPr>
          <w:fldChar w:fldCharType="end"/>
        </w:r>
      </w:hyperlink>
    </w:p>
    <w:p w14:paraId="7B267C6E" w14:textId="77777777" w:rsidR="00EB4239" w:rsidRPr="006E426F" w:rsidRDefault="007F47EA" w:rsidP="00EB4239">
      <w:pPr>
        <w:jc w:val="both"/>
        <w:rPr>
          <w:rFonts w:ascii="Latin Modern Roman 10" w:hAnsi="Latin Modern Roman 10"/>
        </w:rPr>
      </w:pPr>
      <w:r w:rsidRPr="006E426F">
        <w:rPr>
          <w:rFonts w:ascii="Latin Modern Roman 10" w:hAnsi="Latin Modern Roman 10"/>
        </w:rPr>
        <w:fldChar w:fldCharType="end"/>
      </w:r>
    </w:p>
    <w:p w14:paraId="0E808F36" w14:textId="77777777" w:rsidR="00EB4239" w:rsidRPr="006E426F" w:rsidRDefault="00EB4239" w:rsidP="00EB4239">
      <w:pPr>
        <w:pStyle w:val="Heading1"/>
        <w:numPr>
          <w:ilvl w:val="0"/>
          <w:numId w:val="3"/>
        </w:numPr>
        <w:rPr>
          <w:rFonts w:ascii="Latin Modern Roman 10" w:hAnsi="Latin Modern Roman 10"/>
        </w:rPr>
      </w:pPr>
      <w:bookmarkStart w:id="1" w:name="_Toc503132410"/>
      <w:bookmarkStart w:id="2" w:name="_Toc505530446"/>
      <w:bookmarkStart w:id="3" w:name="_Toc508042523"/>
      <w:r w:rsidRPr="006E426F">
        <w:rPr>
          <w:rFonts w:ascii="Latin Modern Roman 10" w:hAnsi="Latin Modern Roman 10"/>
        </w:rPr>
        <w:t>Introduction</w:t>
      </w:r>
      <w:bookmarkEnd w:id="1"/>
      <w:bookmarkEnd w:id="2"/>
      <w:bookmarkEnd w:id="3"/>
    </w:p>
    <w:p w14:paraId="7502B8D8" w14:textId="38A3BD3D"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The idea of quantum immortality (QI) is that our world is constantly branching according to the many worlds interpretation of quantum mechanics, and thus in any situation of choice between life and death, an observer will find himself in a branch of the multiverse, where he didn’t die. The idea was suggested</w:t>
      </w:r>
      <w:r w:rsidR="0092589B" w:rsidRPr="006E426F">
        <w:rPr>
          <w:rFonts w:ascii="Latin Modern Roman 10" w:hAnsi="Latin Modern Roman 10"/>
        </w:rPr>
        <w:t xml:space="preserve"> in a form of a quantum suicide</w:t>
      </w:r>
      <w:r w:rsidRPr="006E426F">
        <w:rPr>
          <w:rFonts w:ascii="Latin Modern Roman 10" w:hAnsi="Latin Modern Roman 10"/>
        </w:rPr>
        <w:t xml:space="preserve"> (QS) thought experiment by </w:t>
      </w:r>
      <w:proofErr w:type="spellStart"/>
      <w:r w:rsidRPr="006E426F">
        <w:rPr>
          <w:rFonts w:ascii="Latin Modern Roman 10" w:hAnsi="Latin Modern Roman 10"/>
        </w:rPr>
        <w:t>Tegmark</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o8800stfg","properties":{"formattedCitation":"(Max Tegmark, 1998)","plainCitation":"(Max Tegmark, 1998)"},"citationItems":[{"id":3458,"uris":["http://zotero.org/users/3736454/items/PMEFZFZ9"],"uri":["http://zotero.org/users/3736454/items/PMEFZFZ9"],"itemData":{"id":3458,"type":"article-journal","title":"The Interpretation of Quantum Mechanics: Many Worlds or Many Words?","container-title":"Fortschritte der Physik","page":"855-862","volume":"46","issue":"6-8","source":"arXiv.org","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DOI":"10.1002/(SICI)1521-3978(199811)46:6/8&lt;855::AID-PROP855&gt;3.0.CO;2-Q","ISSN":"0015-8208, 1521-3978","note":"arXiv: quant-ph/9709032","shortTitle":"The Interpretation of Quantum Mechanics","author":[{"family":"Tegmark","given":"Max"}],"issued":{"date-parts":[["1998",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ax Tegmark, 1998)</w:t>
      </w:r>
      <w:r w:rsidRPr="006E426F">
        <w:rPr>
          <w:rFonts w:ascii="Latin Modern Roman 10" w:hAnsi="Latin Modern Roman 10"/>
        </w:rPr>
        <w:fldChar w:fldCharType="end"/>
      </w:r>
      <w:r w:rsidRPr="006E426F">
        <w:rPr>
          <w:rFonts w:ascii="Latin Modern Roman 10" w:hAnsi="Latin Modern Roman 10"/>
        </w:rPr>
        <w:t xml:space="preserve"> and others.</w:t>
      </w:r>
    </w:p>
    <w:p w14:paraId="047A3973" w14:textId="11AE9581"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Most scientists who wrote about the idea of quantum immortality felt the obligation to disprove it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1lnivel537","properties":{"formattedCitation":"(Mallah, 2009)","plainCitation":"(Mallah, 2009)"},"citationItems":[{"id":6280,"uris":["http://zotero.org/users/3736454/items/VPZ2RQAG"],"uri":["http://zotero.org/users/3736454/items/VPZ2RQAG"],"itemData":{"id":6280,"type":"article-journal","title":"Many-Worlds Interpretations Can Not Imply 'Quantum Immortality'","container-title":"arXiv:0902.0187 [quant-ph]","source":"arXiv.org","abstract":"The fallacy that the many worlds intepretation (MWI) of quantum mechanics implies certain survival in quantum Russian roulette-like situations (the 'Quantum Suicide' (QS) thought experiment) has become common enough that it is now necessary to publicly debunk this belief despite the risk of further publicizing it. 'Quantum Immortality' is an extension of the QS Fallacy (QSF) with some additional unlikely assumptions. The QS/QI ideas are examined here and shown to be false.","URL":"http://arxiv.org/abs/0902.0187","note":"arXiv: 0902.0187","author":[{"family":"Mallah","given":"Jacques"}],"issued":{"date-parts":[["2009",2,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allah, 2009)</w:t>
      </w:r>
      <w:r w:rsidRPr="006E426F">
        <w:rPr>
          <w:rFonts w:ascii="Latin Modern Roman 10" w:hAnsi="Latin Modern Roman 10"/>
        </w:rPr>
        <w:fldChar w:fldCharType="end"/>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hd2d7h2b1","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Aranyosi, 2012)</w:t>
      </w:r>
      <w:r w:rsidRPr="006E426F">
        <w:rPr>
          <w:rFonts w:ascii="Latin Modern Roman 10" w:hAnsi="Latin Modern Roman 10"/>
        </w:rPr>
        <w:fldChar w:fldCharType="end"/>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3t34q3edh","properties":{"formattedCitation":"(Randall, 2004)","plainCitation":"(Randall, 2004)"},"citationItems":[{"id":6438,"uris":["http://zotero.org/users/3736454/items/N4YWGTJN"],"uri":["http://zotero.org/users/3736454/items/N4YWGTJN"],"itemData":{"id":6438,"type":"article-journal","title":"Quantum miracles and immortality","container-title":"Quantum","page":"8","volume":"5","source":"Google Scholar","author":[{"family":"Randall","given":"Allan F."}],"issued":{"date-parts":[["2004"]]}}}],"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Randall, 2004)</w:t>
      </w:r>
      <w:r w:rsidRPr="006E426F">
        <w:rPr>
          <w:rFonts w:ascii="Latin Modern Roman 10" w:hAnsi="Latin Modern Roman 10"/>
        </w:rPr>
        <w:fldChar w:fldCharType="end"/>
      </w:r>
      <w:r w:rsidRPr="006E426F">
        <w:rPr>
          <w:rFonts w:ascii="Latin Modern Roman 10" w:hAnsi="Latin Modern Roman 10"/>
        </w:rPr>
        <w:t>, in a similar wa</w:t>
      </w:r>
      <w:r w:rsidR="0092589B" w:rsidRPr="006E426F">
        <w:rPr>
          <w:rFonts w:ascii="Latin Modern Roman 10" w:hAnsi="Latin Modern Roman 10"/>
        </w:rPr>
        <w:t xml:space="preserve">y to the </w:t>
      </w:r>
      <w:r w:rsidR="0092589B" w:rsidRPr="006E426F">
        <w:rPr>
          <w:rFonts w:ascii="Latin Modern Roman 10" w:hAnsi="Latin Modern Roman 10"/>
        </w:rPr>
        <w:lastRenderedPageBreak/>
        <w:t>Doomsday argument (DA)</w:t>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pvc2oc42e","properties":{"formattedCitation":"(N. Bostrom, 1999)","plainCitation":"(N. Bostrom, 1999)"},"citationItems":[{"id":3345,"uris":["http://zotero.org/users/3736454/items/CNHAB6P7"],"uri":["http://zotero.org/users/3736454/items/CNHAB6P7"],"itemData":{"id":3345,"type":"article-journal","title":"The doomsday argument is alive and kicking","container-title":"Mind","page":"539–551","volume":"108","issue":"431","source":"Google Scholar","author":[{"family":"Bostrom","given":"N."}],"issued":{"date-parts":[["1999"]]}}}],"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N. Bostrom, 1999)</w:t>
      </w:r>
      <w:r w:rsidRPr="006E426F">
        <w:rPr>
          <w:rFonts w:ascii="Latin Modern Roman 10" w:hAnsi="Latin Modern Roman 10"/>
        </w:rPr>
        <w:fldChar w:fldCharType="end"/>
      </w:r>
      <w:r w:rsidRPr="006E426F">
        <w:rPr>
          <w:rFonts w:ascii="Latin Modern Roman 10" w:hAnsi="Latin Modern Roman 10"/>
        </w:rPr>
        <w:t>, where most articles try to demonstrate the best way to kill the DA, but do not analyze the implications of the small probability that it is true. As a result, the possible practical consequences of quantum immortality were underexplored.</w:t>
      </w:r>
    </w:p>
    <w:p w14:paraId="5FFA915F"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In this article, we suggest that there is some probability that quantum immortality is valid; we check the conditions necessary for it to be true, and the possible practical consequences. </w:t>
      </w:r>
    </w:p>
    <w:p w14:paraId="2AA7C3E0"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In other words, we transform counter-arguments into conditions which explain when quantum immortality could happen and what it will be like, and based on this, we analyze the practical consequences of the possibility that this theory is true. </w:t>
      </w:r>
    </w:p>
    <w:p w14:paraId="01124477"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QI is closely related to the effective altruism circle of problems. If quantum immortality is true, it means possible infinite future suffering for any sentient being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vdu56k2cj","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Aranyosi, 2012)</w:t>
      </w:r>
      <w:r w:rsidRPr="006E426F">
        <w:rPr>
          <w:rFonts w:ascii="Latin Modern Roman 10" w:hAnsi="Latin Modern Roman 10"/>
        </w:rPr>
        <w:fldChar w:fldCharType="end"/>
      </w:r>
      <w:r w:rsidRPr="006E426F">
        <w:rPr>
          <w:rFonts w:ascii="Latin Modern Roman 10" w:hAnsi="Latin Modern Roman 10"/>
        </w:rPr>
        <w:t xml:space="preserve">, as he will not be able to die, but will age. So it is an </w:t>
      </w:r>
      <w:r w:rsidRPr="006E426F">
        <w:rPr>
          <w:rFonts w:ascii="Latin Modern Roman 10" w:hAnsi="Latin Modern Roman 10"/>
          <w:i/>
        </w:rPr>
        <w:t>s-risk</w:t>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gm1ol18ki","properties":{"formattedCitation":"(Daniel, 2017)","plainCitation":"(Daniel, 2017)"},"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rPr>
        <w:t>(Daniel, 2017)</w:t>
      </w:r>
      <w:r w:rsidRPr="006E426F">
        <w:rPr>
          <w:rFonts w:ascii="Latin Modern Roman 10" w:hAnsi="Latin Modern Roman 10"/>
        </w:rPr>
        <w:fldChar w:fldCharType="end"/>
      </w:r>
      <w:r w:rsidRPr="006E426F">
        <w:rPr>
          <w:rFonts w:ascii="Latin Modern Roman 10" w:hAnsi="Latin Modern Roman 10"/>
        </w:rPr>
        <w:t>. However, there is a way to prevent this s-risk for currently living people, by choosing positive infinite outcomes (basically, by signing to cryonics).</w:t>
      </w:r>
    </w:p>
    <w:p w14:paraId="34D945C6"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In Section 2 we present an overview of the history of the idea, its formalism, and its relation to the idea of death. In Section 3 we explore the difference between “quantum immortality” and “big world immortality” and will analyze the conditions necessary for them to be true. In Section 4 we will look at QI from the point of view of decision theory. In Section 5 we will explore the possible bad consequences of “natural” QI. In Section 6 we will give an overview of the practical applications of QI, including overcoming the negative effects of natural QI and </w:t>
      </w:r>
      <w:proofErr w:type="spellStart"/>
      <w:r w:rsidRPr="006E426F">
        <w:rPr>
          <w:rFonts w:ascii="Latin Modern Roman 10" w:hAnsi="Latin Modern Roman 10"/>
        </w:rPr>
        <w:t>cryothanasia</w:t>
      </w:r>
      <w:proofErr w:type="spellEnd"/>
      <w:r w:rsidRPr="006E426F">
        <w:rPr>
          <w:rFonts w:ascii="Latin Modern Roman 10" w:hAnsi="Latin Modern Roman 10"/>
        </w:rPr>
        <w:t xml:space="preserve">. </w:t>
      </w:r>
    </w:p>
    <w:p w14:paraId="0E568DC8" w14:textId="6C58BC1B"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Some long discussions are moved into Appendixes. In App 1 we look into a probabilities discussion connected with QI, where we show that the well-known problem of measure </w:t>
      </w:r>
      <w:r w:rsidR="0092589B" w:rsidRPr="006E426F">
        <w:rPr>
          <w:rFonts w:ascii="Latin Modern Roman 10" w:hAnsi="Latin Modern Roman 10"/>
        </w:rPr>
        <w:t xml:space="preserve">decrease </w:t>
      </w:r>
      <w:r w:rsidRPr="006E426F">
        <w:rPr>
          <w:rFonts w:ascii="Latin Modern Roman 10" w:hAnsi="Latin Modern Roman 10"/>
        </w:rPr>
        <w:t xml:space="preserve">is compensated by measure increase through merging timelines. In App 2 we will look into the connections of QI with some other weird probabilistic effects, like the Doomsday argument, the simulation argument, and Boltzmann brains. In App 3 we will look on what could be the next evolutionary step of the QI idea, which is chains of possible observer-moments, also known as “Dust theor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lkcdc85op","properties":{"formattedCitation":"(Egan, 2009)","plainCitation":"(Egan, 2009)"},"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Egan, 2009)</w:t>
      </w:r>
      <w:r w:rsidRPr="006E426F">
        <w:rPr>
          <w:rFonts w:ascii="Latin Modern Roman 10" w:hAnsi="Latin Modern Roman 10"/>
        </w:rPr>
        <w:fldChar w:fldCharType="end"/>
      </w:r>
      <w:r w:rsidRPr="006E426F">
        <w:rPr>
          <w:rFonts w:ascii="Latin Modern Roman 10" w:hAnsi="Latin Modern Roman 10"/>
        </w:rPr>
        <w:t xml:space="preserve">. In App 4 we present some counter-arguments to several well-known objections to QI, as well as misinterpretations like “respawning”. </w:t>
      </w:r>
    </w:p>
    <w:p w14:paraId="2989F043" w14:textId="68A29D06" w:rsidR="00EB4239" w:rsidRPr="006E426F" w:rsidRDefault="00EB4239" w:rsidP="00EB4239">
      <w:pPr>
        <w:ind w:firstLine="567"/>
        <w:jc w:val="both"/>
        <w:rPr>
          <w:rFonts w:ascii="Latin Modern Roman 10" w:hAnsi="Latin Modern Roman 10"/>
        </w:rPr>
      </w:pPr>
      <w:r w:rsidRPr="006E426F">
        <w:rPr>
          <w:rFonts w:ascii="Latin Modern Roman 10" w:hAnsi="Latin Modern Roman 10"/>
          <w:i/>
        </w:rPr>
        <w:t>Use of terms</w:t>
      </w:r>
      <w:r w:rsidRPr="006E426F">
        <w:rPr>
          <w:rFonts w:ascii="Latin Modern Roman 10" w:hAnsi="Latin Modern Roman 10"/>
        </w:rPr>
        <w:t xml:space="preserve">: “multiverse immortality” is the technically correct term, which is an umbrella term for two separate subtypes: “big world immortality” and “quantum immortality”. But as </w:t>
      </w:r>
      <w:r w:rsidR="00AE6A54" w:rsidRPr="006E426F">
        <w:rPr>
          <w:rFonts w:ascii="Latin Modern Roman 10" w:hAnsi="Latin Modern Roman 10"/>
        </w:rPr>
        <w:t>“</w:t>
      </w:r>
      <w:r w:rsidRPr="006E426F">
        <w:rPr>
          <w:rFonts w:ascii="Latin Modern Roman 10" w:hAnsi="Latin Modern Roman 10"/>
        </w:rPr>
        <w:t>quantum immortality</w:t>
      </w:r>
      <w:r w:rsidR="00AE6A54" w:rsidRPr="006E426F">
        <w:rPr>
          <w:rFonts w:ascii="Latin Modern Roman 10" w:hAnsi="Latin Modern Roman 10"/>
        </w:rPr>
        <w:t>”</w:t>
      </w:r>
      <w:r w:rsidRPr="006E426F">
        <w:rPr>
          <w:rFonts w:ascii="Latin Modern Roman 10" w:hAnsi="Latin Modern Roman 10"/>
        </w:rPr>
        <w:t xml:space="preserve"> is the most accepted term, we use it often.</w:t>
      </w:r>
    </w:p>
    <w:p w14:paraId="2BD2F7D2" w14:textId="77777777" w:rsidR="00EB4239" w:rsidRPr="006E426F" w:rsidRDefault="00EB4239" w:rsidP="00EB4239">
      <w:pPr>
        <w:ind w:firstLine="567"/>
        <w:jc w:val="both"/>
        <w:rPr>
          <w:rFonts w:ascii="Latin Modern Roman 10" w:hAnsi="Latin Modern Roman 10"/>
        </w:rPr>
      </w:pPr>
    </w:p>
    <w:p w14:paraId="5779FB55" w14:textId="77777777" w:rsidR="00EB4239" w:rsidRPr="006E426F" w:rsidRDefault="00EB4239" w:rsidP="00EB4239">
      <w:pPr>
        <w:ind w:firstLine="567"/>
        <w:jc w:val="both"/>
        <w:rPr>
          <w:rFonts w:ascii="Latin Modern Roman 10" w:hAnsi="Latin Modern Roman 10"/>
        </w:rPr>
      </w:pPr>
    </w:p>
    <w:p w14:paraId="7DABCB5F" w14:textId="77777777" w:rsidR="00EB4239" w:rsidRPr="006E426F" w:rsidRDefault="00EB4239" w:rsidP="00EB4239">
      <w:pPr>
        <w:tabs>
          <w:tab w:val="left" w:pos="993"/>
        </w:tabs>
        <w:jc w:val="both"/>
        <w:rPr>
          <w:rFonts w:ascii="Latin Modern Roman 10" w:hAnsi="Latin Modern Roman 10"/>
        </w:rPr>
      </w:pPr>
    </w:p>
    <w:p w14:paraId="42A5FBCA" w14:textId="77777777" w:rsidR="00EB4239" w:rsidRPr="006E426F" w:rsidRDefault="00EB4239" w:rsidP="00EB4239">
      <w:pPr>
        <w:tabs>
          <w:tab w:val="left" w:pos="993"/>
        </w:tabs>
        <w:jc w:val="both"/>
        <w:rPr>
          <w:rFonts w:ascii="Latin Modern Roman 10" w:hAnsi="Latin Modern Roman 10"/>
        </w:rPr>
      </w:pPr>
      <w:r w:rsidRPr="006E426F">
        <w:rPr>
          <w:rFonts w:ascii="Latin Modern Roman 10" w:hAnsi="Latin Modern Roman 10"/>
          <w:noProof/>
        </w:rPr>
        <w:lastRenderedPageBreak/>
        <w:drawing>
          <wp:inline distT="0" distB="0" distL="0" distR="0" wp14:anchorId="0F1D3F62" wp14:editId="70153C8F">
            <wp:extent cx="3544143" cy="2306748"/>
            <wp:effectExtent l="0" t="0" r="1206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natum immortality .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54156" cy="2313265"/>
                    </a:xfrm>
                    <a:prstGeom prst="rect">
                      <a:avLst/>
                    </a:prstGeom>
                  </pic:spPr>
                </pic:pic>
              </a:graphicData>
            </a:graphic>
          </wp:inline>
        </w:drawing>
      </w:r>
    </w:p>
    <w:p w14:paraId="74B94D05" w14:textId="12253D04" w:rsidR="00EB4239" w:rsidRPr="00ED30D7" w:rsidRDefault="00EB4239" w:rsidP="00EB4239">
      <w:pPr>
        <w:tabs>
          <w:tab w:val="left" w:pos="993"/>
        </w:tabs>
        <w:jc w:val="both"/>
        <w:rPr>
          <w:rFonts w:ascii="Latin Modern Roman 10" w:hAnsi="Latin Modern Roman 10"/>
          <w:i/>
          <w:sz w:val="20"/>
          <w:szCs w:val="20"/>
        </w:rPr>
      </w:pPr>
      <w:r w:rsidRPr="00ED30D7">
        <w:rPr>
          <w:rFonts w:ascii="Latin Modern Roman 10" w:hAnsi="Latin Modern Roman 10"/>
          <w:i/>
          <w:sz w:val="20"/>
          <w:szCs w:val="20"/>
        </w:rPr>
        <w:t xml:space="preserve">Picture 1. Quantum suicide experiment. One can observe oneself existing only in those </w:t>
      </w:r>
      <w:r w:rsidR="007F47EA" w:rsidRPr="00ED30D7">
        <w:rPr>
          <w:rFonts w:ascii="Latin Modern Roman 10" w:hAnsi="Latin Modern Roman 10"/>
          <w:i/>
          <w:sz w:val="20"/>
          <w:szCs w:val="20"/>
        </w:rPr>
        <w:t>timelines, where one didn’t die.</w:t>
      </w:r>
    </w:p>
    <w:p w14:paraId="03CCB474" w14:textId="77777777" w:rsidR="00EB4239" w:rsidRPr="006E426F" w:rsidRDefault="00EB4239" w:rsidP="00EB4239">
      <w:pPr>
        <w:tabs>
          <w:tab w:val="left" w:pos="993"/>
        </w:tabs>
        <w:jc w:val="both"/>
        <w:rPr>
          <w:rFonts w:ascii="Latin Modern Roman 10" w:hAnsi="Latin Modern Roman 10"/>
        </w:rPr>
      </w:pPr>
    </w:p>
    <w:p w14:paraId="5F336E87" w14:textId="77777777" w:rsidR="00EB4239" w:rsidRPr="006E426F" w:rsidRDefault="00EB4239" w:rsidP="00EB4239">
      <w:pPr>
        <w:rPr>
          <w:rFonts w:ascii="Latin Modern Roman 10" w:hAnsi="Latin Modern Roman 10"/>
        </w:rPr>
      </w:pPr>
    </w:p>
    <w:p w14:paraId="53240736" w14:textId="77777777" w:rsidR="00EB4239" w:rsidRPr="006E426F" w:rsidRDefault="00EB4239" w:rsidP="00EB4239">
      <w:pPr>
        <w:pStyle w:val="Heading1"/>
        <w:numPr>
          <w:ilvl w:val="0"/>
          <w:numId w:val="3"/>
        </w:numPr>
        <w:rPr>
          <w:rFonts w:ascii="Latin Modern Roman 10" w:hAnsi="Latin Modern Roman 10"/>
        </w:rPr>
      </w:pPr>
      <w:bookmarkStart w:id="4" w:name="_Toc505530447"/>
      <w:bookmarkStart w:id="5" w:name="_Toc508042524"/>
      <w:r w:rsidRPr="006E426F">
        <w:rPr>
          <w:rFonts w:ascii="Latin Modern Roman 10" w:hAnsi="Latin Modern Roman 10"/>
        </w:rPr>
        <w:t>The nature and formalism of the multiverse immortality</w:t>
      </w:r>
      <w:bookmarkEnd w:id="4"/>
      <w:bookmarkEnd w:id="5"/>
    </w:p>
    <w:p w14:paraId="2835781D" w14:textId="77777777" w:rsidR="00EB4239" w:rsidRPr="006E426F" w:rsidRDefault="00EB4239" w:rsidP="00EB4239">
      <w:pPr>
        <w:rPr>
          <w:rFonts w:ascii="Latin Modern Roman 10" w:hAnsi="Latin Modern Roman 10"/>
        </w:rPr>
      </w:pPr>
    </w:p>
    <w:p w14:paraId="264DADAE" w14:textId="77777777" w:rsidR="00EB4239" w:rsidRPr="006E426F" w:rsidRDefault="00EB4239" w:rsidP="00EB4239">
      <w:pPr>
        <w:pStyle w:val="Heading2"/>
        <w:rPr>
          <w:rFonts w:ascii="Latin Modern Roman 10" w:hAnsi="Latin Modern Roman 10"/>
        </w:rPr>
      </w:pPr>
      <w:bookmarkStart w:id="6" w:name="_Toc505530448"/>
      <w:bookmarkStart w:id="7" w:name="_Toc508042525"/>
      <w:r w:rsidRPr="006E426F">
        <w:rPr>
          <w:rFonts w:ascii="Latin Modern Roman 10" w:hAnsi="Latin Modern Roman 10"/>
        </w:rPr>
        <w:t>2.1 History of the idea</w:t>
      </w:r>
      <w:bookmarkEnd w:id="6"/>
      <w:bookmarkEnd w:id="7"/>
    </w:p>
    <w:p w14:paraId="4F8AA07A" w14:textId="35D85F4B" w:rsidR="00563C41" w:rsidRPr="006E426F" w:rsidRDefault="00EB0DD7" w:rsidP="00EB4239">
      <w:pPr>
        <w:tabs>
          <w:tab w:val="left" w:pos="993"/>
        </w:tabs>
        <w:ind w:firstLine="567"/>
        <w:jc w:val="both"/>
        <w:rPr>
          <w:rFonts w:ascii="Latin Modern Roman 10" w:hAnsi="Latin Modern Roman 10"/>
        </w:rPr>
      </w:pPr>
      <w:r w:rsidRPr="006E426F">
        <w:rPr>
          <w:rFonts w:ascii="Latin Modern Roman 10" w:hAnsi="Latin Modern Roman 10"/>
        </w:rPr>
        <w:t xml:space="preserve">The </w:t>
      </w:r>
      <w:r w:rsidR="008F555B" w:rsidRPr="006E426F">
        <w:rPr>
          <w:rFonts w:ascii="Latin Modern Roman 10" w:hAnsi="Latin Modern Roman 10"/>
        </w:rPr>
        <w:t>earliest</w:t>
      </w:r>
      <w:r w:rsidRPr="006E426F">
        <w:rPr>
          <w:rFonts w:ascii="Latin Modern Roman 10" w:hAnsi="Latin Modern Roman 10"/>
        </w:rPr>
        <w:t xml:space="preserve"> idea that infinite size of the universe implies some form of</w:t>
      </w:r>
      <w:r w:rsidR="008F555B" w:rsidRPr="006E426F">
        <w:rPr>
          <w:rFonts w:ascii="Latin Modern Roman 10" w:hAnsi="Latin Modern Roman 10"/>
        </w:rPr>
        <w:t xml:space="preserve"> immortality was the idea of so-</w:t>
      </w:r>
      <w:r w:rsidRPr="006E426F">
        <w:rPr>
          <w:rFonts w:ascii="Latin Modern Roman 10" w:hAnsi="Latin Modern Roman 10"/>
        </w:rPr>
        <w:t xml:space="preserve">called “eternal return”, that is appearing of the same observers again and again. </w:t>
      </w:r>
      <w:r w:rsidR="00563C41" w:rsidRPr="006E426F">
        <w:rPr>
          <w:rFonts w:ascii="Latin Modern Roman 10" w:hAnsi="Latin Modern Roman 10"/>
        </w:rPr>
        <w:t>The early versions of</w:t>
      </w:r>
      <w:r w:rsidR="008F555B" w:rsidRPr="006E426F">
        <w:rPr>
          <w:rFonts w:ascii="Latin Modern Roman 10" w:hAnsi="Latin Modern Roman 10"/>
        </w:rPr>
        <w:t xml:space="preserve"> the</w:t>
      </w:r>
      <w:r w:rsidR="00563C41" w:rsidRPr="006E426F">
        <w:rPr>
          <w:rFonts w:ascii="Latin Modern Roman 10" w:hAnsi="Latin Modern Roman 10"/>
        </w:rPr>
        <w:t xml:space="preserve"> eternal return </w:t>
      </w:r>
      <w:r w:rsidR="008F555B" w:rsidRPr="006E426F">
        <w:rPr>
          <w:rFonts w:ascii="Latin Modern Roman 10" w:hAnsi="Latin Modern Roman 10"/>
        </w:rPr>
        <w:t xml:space="preserve">theory </w:t>
      </w:r>
      <w:r w:rsidR="00563C41" w:rsidRPr="006E426F">
        <w:rPr>
          <w:rFonts w:ascii="Latin Modern Roman 10" w:hAnsi="Latin Modern Roman 10"/>
        </w:rPr>
        <w:t xml:space="preserve">existed in ancient philosophy </w:t>
      </w:r>
      <w:r w:rsidR="003357A0" w:rsidRPr="006E426F">
        <w:rPr>
          <w:rFonts w:ascii="Latin Modern Roman 10" w:hAnsi="Latin Modern Roman 10"/>
        </w:rPr>
        <w:fldChar w:fldCharType="begin"/>
      </w:r>
      <w:r w:rsidR="003357A0" w:rsidRPr="006E426F">
        <w:rPr>
          <w:rFonts w:ascii="Latin Modern Roman 10" w:hAnsi="Latin Modern Roman 10"/>
        </w:rPr>
        <w:instrText xml:space="preserve"> ADDIN ZOTERO_ITEM CSL_CITATION {"citationID":"a184hrg2u37","properties":{"formattedCitation":"(Eliade, 1949)","plainCitation":"(Eliade, 1949)"},"citationItems":[{"id":6980,"uris":["http://zotero.org/users/3736454/items/V4H6YR9P"],"uri":["http://zotero.org/users/3736454/items/V4H6YR9P"],"itemData":{"id":6980,"type":"article-journal","title":"The Myth of the Eternal Recurrence","container-title":"translation Feb Srkaraty,","source":"Google Scholar","author":[{"family":"Eliade","given":"Mircea"}],"issued":{"date-parts":[["1949"]]}}}],"schema":"https://github.com/citation-style-language/schema/raw/master/csl-citation.json"} </w:instrText>
      </w:r>
      <w:r w:rsidR="003357A0" w:rsidRPr="006E426F">
        <w:rPr>
          <w:rFonts w:ascii="Latin Modern Roman 10" w:hAnsi="Latin Modern Roman 10"/>
        </w:rPr>
        <w:fldChar w:fldCharType="separate"/>
      </w:r>
      <w:r w:rsidR="003357A0" w:rsidRPr="006E426F">
        <w:rPr>
          <w:rFonts w:ascii="Latin Modern Roman 10" w:hAnsi="Latin Modern Roman 10"/>
          <w:noProof/>
        </w:rPr>
        <w:t>(Eliade, 1949)</w:t>
      </w:r>
      <w:r w:rsidR="003357A0" w:rsidRPr="006E426F">
        <w:rPr>
          <w:rFonts w:ascii="Latin Modern Roman 10" w:hAnsi="Latin Modern Roman 10"/>
        </w:rPr>
        <w:fldChar w:fldCharType="end"/>
      </w:r>
      <w:r w:rsidR="003357A0" w:rsidRPr="006E426F">
        <w:rPr>
          <w:rFonts w:ascii="Latin Modern Roman 10" w:hAnsi="Latin Modern Roman 10"/>
        </w:rPr>
        <w:t xml:space="preserve"> </w:t>
      </w:r>
      <w:r w:rsidR="00C964A1" w:rsidRPr="006E426F">
        <w:rPr>
          <w:rFonts w:ascii="Latin Modern Roman 10" w:hAnsi="Latin Modern Roman 10"/>
        </w:rPr>
        <w:t xml:space="preserve">and still attract interest of philosophers </w:t>
      </w:r>
      <w:r w:rsidR="00C964A1" w:rsidRPr="006E426F">
        <w:rPr>
          <w:rFonts w:ascii="Latin Modern Roman 10" w:hAnsi="Latin Modern Roman 10"/>
        </w:rPr>
        <w:fldChar w:fldCharType="begin"/>
      </w:r>
      <w:r w:rsidR="00C964A1" w:rsidRPr="006E426F">
        <w:rPr>
          <w:rFonts w:ascii="Latin Modern Roman 10" w:hAnsi="Latin Modern Roman 10"/>
        </w:rPr>
        <w:instrText xml:space="preserve"> ADDIN ZOTERO_ITEM CSL_CITATION {"citationID":"a192746cmph","properties":{"formattedCitation":"{\\rtf (Bergstr\\uc0\\u246{}m, 2012)}","plainCitation":"(Bergström, 2012)"},"citationItems":[{"id":6752,"uris":["http://zotero.org/users/3736454/items/ENMXCSGE"],"uri":["http://zotero.org/users/3736454/items/ENMXCSGE"],"itemData":{"id":6752,"type":"article-journal","title":"Death and eternal recurrence","container-title":"The Oxford Handbook of Philosophy of Death","source":"Google Scholar","author":[{"family":"Bergström","given":"Lars"}],"issued":{"date-parts":[["2012"]]}}}],"schema":"https://github.com/citation-style-language/schema/raw/master/csl-citation.json"} </w:instrText>
      </w:r>
      <w:r w:rsidR="00C964A1" w:rsidRPr="006E426F">
        <w:rPr>
          <w:rFonts w:ascii="Latin Modern Roman 10" w:hAnsi="Latin Modern Roman 10"/>
        </w:rPr>
        <w:fldChar w:fldCharType="separate"/>
      </w:r>
      <w:r w:rsidR="00C964A1" w:rsidRPr="006E426F">
        <w:rPr>
          <w:rFonts w:ascii="Latin Modern Roman 10" w:eastAsia="Times New Roman" w:hAnsi="Latin Modern Roman 10"/>
        </w:rPr>
        <w:t>(Bergström, 2012)</w:t>
      </w:r>
      <w:r w:rsidR="00C964A1" w:rsidRPr="006E426F">
        <w:rPr>
          <w:rFonts w:ascii="Latin Modern Roman 10" w:hAnsi="Latin Modern Roman 10"/>
        </w:rPr>
        <w:fldChar w:fldCharType="end"/>
      </w:r>
      <w:r w:rsidR="00C964A1" w:rsidRPr="006E426F">
        <w:rPr>
          <w:rFonts w:ascii="Latin Modern Roman 10" w:hAnsi="Latin Modern Roman 10"/>
        </w:rPr>
        <w:t>.</w:t>
      </w:r>
      <w:r w:rsidR="00563C41" w:rsidRPr="006E426F">
        <w:rPr>
          <w:rFonts w:ascii="Latin Modern Roman 10" w:hAnsi="Latin Modern Roman 10"/>
        </w:rPr>
        <w:t xml:space="preserve"> </w:t>
      </w:r>
    </w:p>
    <w:p w14:paraId="0D0CA815" w14:textId="508F9A11" w:rsidR="00EB4239" w:rsidRPr="006E426F" w:rsidRDefault="003357A0" w:rsidP="00EB4239">
      <w:pPr>
        <w:tabs>
          <w:tab w:val="left" w:pos="993"/>
        </w:tabs>
        <w:ind w:firstLine="567"/>
        <w:jc w:val="both"/>
        <w:rPr>
          <w:rFonts w:ascii="Latin Modern Roman 10" w:hAnsi="Latin Modern Roman 10"/>
        </w:rPr>
      </w:pPr>
      <w:r w:rsidRPr="006E426F">
        <w:rPr>
          <w:rFonts w:ascii="Latin Modern Roman 10" w:hAnsi="Latin Modern Roman 10"/>
        </w:rPr>
        <w:t>In new times, t</w:t>
      </w:r>
      <w:r w:rsidR="00EB4239" w:rsidRPr="006E426F">
        <w:rPr>
          <w:rFonts w:ascii="Latin Modern Roman 10" w:hAnsi="Latin Modern Roman 10"/>
        </w:rPr>
        <w:t>he idea that an infinite universe implies some form of immortality first came to Romantic poet Hein</w:t>
      </w:r>
      <w:r w:rsidRPr="006E426F">
        <w:rPr>
          <w:rFonts w:ascii="Latin Modern Roman 10" w:hAnsi="Latin Modern Roman 10"/>
        </w:rPr>
        <w:t>e in the first half of the 19th</w:t>
      </w:r>
      <w:r w:rsidR="00EB4239" w:rsidRPr="006E426F">
        <w:rPr>
          <w:rFonts w:ascii="Latin Modern Roman 10" w:hAnsi="Latin Modern Roman 10"/>
        </w:rPr>
        <w:t xml:space="preserve"> century, who wrote: </w:t>
      </w:r>
    </w:p>
    <w:p w14:paraId="3998E620" w14:textId="77777777" w:rsidR="00EB4239" w:rsidRPr="006E426F" w:rsidRDefault="00EB4239" w:rsidP="00EB4239">
      <w:pPr>
        <w:tabs>
          <w:tab w:val="left" w:pos="993"/>
        </w:tabs>
        <w:ind w:left="567" w:firstLine="567"/>
        <w:jc w:val="both"/>
        <w:rPr>
          <w:rFonts w:ascii="Latin Modern Roman 10" w:hAnsi="Latin Modern Roman 10"/>
          <w:sz w:val="20"/>
          <w:szCs w:val="20"/>
        </w:rPr>
      </w:pPr>
      <w:r w:rsidRPr="006E426F">
        <w:rPr>
          <w:rFonts w:ascii="Latin Modern Roman 10" w:hAnsi="Latin Modern Roman 10"/>
          <w:sz w:val="20"/>
          <w:szCs w:val="20"/>
        </w:rPr>
        <w:t>“</w:t>
      </w:r>
      <w:r w:rsidRPr="006E426F">
        <w:rPr>
          <w:rFonts w:ascii="Latin Modern Roman 10" w:hAnsi="Latin Modern Roman 10"/>
          <w:i/>
          <w:sz w:val="20"/>
          <w:szCs w:val="20"/>
        </w:rPr>
        <w:t>Time is infinite, but the things in time, the concrete bodies, are finite. They may indeed disperse into the smallest particles; but these particles, the atoms, have their determinate numbers, and the numbers of the configurations which, all of themselves, are formed out of them is also determinate. Now, however long a time may pass, according to the eternal laws governing the combinations of this eternal play of repetition, all configurations which have previously existed on this earth must yet meet, attract, repulse, kiss, and corrupt each other again</w:t>
      </w:r>
      <w:r w:rsidRPr="006E426F">
        <w:rPr>
          <w:rFonts w:ascii="Latin Modern Roman 10" w:hAnsi="Latin Modern Roman 10"/>
          <w:sz w:val="20"/>
          <w:szCs w:val="20"/>
        </w:rPr>
        <w:t xml:space="preserve">” </w:t>
      </w:r>
      <w:r w:rsidRPr="006E426F">
        <w:rPr>
          <w:rFonts w:ascii="Latin Modern Roman 10" w:hAnsi="Latin Modern Roman 10"/>
          <w:sz w:val="20"/>
          <w:szCs w:val="20"/>
        </w:rPr>
        <w:fldChar w:fldCharType="begin"/>
      </w:r>
      <w:r w:rsidRPr="006E426F">
        <w:rPr>
          <w:rFonts w:ascii="Latin Modern Roman 10" w:hAnsi="Latin Modern Roman 10"/>
          <w:sz w:val="20"/>
          <w:szCs w:val="20"/>
        </w:rPr>
        <w:instrText xml:space="preserve"> ADDIN ZOTERO_ITEM CSL_CITATION {"citationID":"a25er3v09pj","properties":{"formattedCitation":"(Kaufmann, 2013)","plainCitation":"(Kaufmann, 2013)"},"citationItems":[{"id":6431,"uris":["http://zotero.org/users/3736454/items/MHRQNPDF"],"uri":["http://zotero.org/users/3736454/items/MHRQNPDF"],"itemData":{"id":6431,"type":"book","title":"Nietzsche: Philosopher, psychologist, antichrist","publisher":"Princeton University Press","source":"Google Scholar","shortTitle":"Nietzsche","author":[{"family":"Kaufmann","given":"Walter A."}],"issued":{"date-parts":[["2013"]]}}}],"schema":"https://github.com/citation-style-language/schema/raw/master/csl-citation.json"} </w:instrText>
      </w:r>
      <w:r w:rsidRPr="006E426F">
        <w:rPr>
          <w:rFonts w:ascii="Latin Modern Roman 10" w:hAnsi="Latin Modern Roman 10"/>
          <w:sz w:val="20"/>
          <w:szCs w:val="20"/>
        </w:rPr>
        <w:fldChar w:fldCharType="separate"/>
      </w:r>
      <w:r w:rsidRPr="006E426F">
        <w:rPr>
          <w:rFonts w:ascii="Latin Modern Roman 10" w:hAnsi="Latin Modern Roman 10"/>
          <w:sz w:val="20"/>
          <w:szCs w:val="20"/>
        </w:rPr>
        <w:t>(Kaufmann, 2013)</w:t>
      </w:r>
      <w:r w:rsidRPr="006E426F">
        <w:rPr>
          <w:rFonts w:ascii="Latin Modern Roman 10" w:hAnsi="Latin Modern Roman 10"/>
          <w:sz w:val="20"/>
          <w:szCs w:val="20"/>
        </w:rPr>
        <w:fldChar w:fldCharType="end"/>
      </w:r>
      <w:r w:rsidRPr="006E426F">
        <w:rPr>
          <w:rFonts w:ascii="Latin Modern Roman 10" w:hAnsi="Latin Modern Roman 10"/>
          <w:sz w:val="20"/>
          <w:szCs w:val="20"/>
        </w:rPr>
        <w:t xml:space="preserve">. </w:t>
      </w:r>
    </w:p>
    <w:p w14:paraId="39C131D1"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The idea was formalized by French socialist </w:t>
      </w:r>
      <w:proofErr w:type="spellStart"/>
      <w:r w:rsidRPr="006E426F">
        <w:rPr>
          <w:rFonts w:ascii="Latin Modern Roman 10" w:hAnsi="Latin Modern Roman 10"/>
        </w:rPr>
        <w:t>Blanqui</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1d1gh9mrst","properties":{"formattedCitation":"(Blanqui, 1872)","plainCitation":"(Blanqui, 1872)"},"citationItems":[{"id":6314,"uris":["http://zotero.org/users/3736454/items/ZBAF69IE"],"uri":["http://zotero.org/users/3736454/items/ZBAF69IE"],"itemData":{"id":6314,"type":"webpage","title":"Eternity Through the Stars by Auguste Blanqui","URL":"https://www.marxists.org/reference/archive/blanqui/1872/astres.htm","author":[{"family":"Blanqui","given":"A."}],"issued":{"date-parts":[["1872"]]},"accessed":{"date-parts":[["2017",12,29]]}}}],"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Blanqui, 1872)</w:t>
      </w:r>
      <w:r w:rsidRPr="006E426F">
        <w:rPr>
          <w:rFonts w:ascii="Latin Modern Roman 10" w:hAnsi="Latin Modern Roman 10"/>
        </w:rPr>
        <w:fldChar w:fldCharType="end"/>
      </w:r>
      <w:r w:rsidRPr="006E426F">
        <w:rPr>
          <w:rFonts w:ascii="Latin Modern Roman 10" w:hAnsi="Latin Modern Roman 10"/>
        </w:rPr>
        <w:t xml:space="preserve"> in the book “Immortality through the stars.”  </w:t>
      </w:r>
    </w:p>
    <w:p w14:paraId="43A0F0BF" w14:textId="6D682257" w:rsidR="00EB4239" w:rsidRPr="006E426F" w:rsidRDefault="00EB4239" w:rsidP="00EB4239">
      <w:pPr>
        <w:tabs>
          <w:tab w:val="left" w:pos="993"/>
        </w:tabs>
        <w:ind w:firstLine="567"/>
        <w:jc w:val="both"/>
        <w:rPr>
          <w:rFonts w:ascii="Latin Modern Roman 10" w:hAnsi="Latin Modern Roman 10"/>
        </w:rPr>
      </w:pPr>
      <w:proofErr w:type="spellStart"/>
      <w:r w:rsidRPr="006E426F">
        <w:rPr>
          <w:rFonts w:ascii="Latin Modern Roman 10" w:hAnsi="Latin Modern Roman 10"/>
        </w:rPr>
        <w:t>F.Nietzsche</w:t>
      </w:r>
      <w:proofErr w:type="spellEnd"/>
      <w:r w:rsidRPr="006E426F">
        <w:rPr>
          <w:rFonts w:ascii="Latin Modern Roman 10" w:hAnsi="Latin Modern Roman 10"/>
        </w:rPr>
        <w:t xml:space="preserve"> came to the same idea in 1881 when he suggested his famous “</w:t>
      </w:r>
      <w:r w:rsidRPr="006E426F">
        <w:rPr>
          <w:rFonts w:ascii="Latin Modern Roman 10" w:hAnsi="Latin Modern Roman 10"/>
          <w:i/>
        </w:rPr>
        <w:t>eternal return</w:t>
      </w:r>
      <w:r w:rsidRPr="006E426F">
        <w:rPr>
          <w:rFonts w:ascii="Latin Modern Roman 10" w:hAnsi="Latin Modern Roman 10"/>
        </w:rPr>
        <w:t xml:space="preserve">” theor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24i7fneqko","properties":{"formattedCitation":"(Nietzsche, 1883)","plainCitation":"(Nietzsche, 1883)"},"citationItems":[{"id":6325,"uris":["http://zotero.org/users/3736454/items/98RIK4T3"],"uri":["http://zotero.org/users/3736454/items/98RIK4T3"],"itemData":{"id":6325,"type":"book","title":"Thus spoke zarathustra","publisher":"Jester House Publishing","source":"Google Scholar","author":[{"family":"Nietzsche","given":"Friedrich"}],"issued":{"date-parts":[["1883"]]}}}],"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Nietzsche, 1883)</w:t>
      </w:r>
      <w:r w:rsidRPr="006E426F">
        <w:rPr>
          <w:rFonts w:ascii="Latin Modern Roman 10" w:hAnsi="Latin Modern Roman 10"/>
        </w:rPr>
        <w:fldChar w:fldCharType="end"/>
      </w:r>
      <w:r w:rsidRPr="006E426F">
        <w:rPr>
          <w:rFonts w:ascii="Latin Modern Roman 10" w:hAnsi="Latin Modern Roman 10"/>
        </w:rPr>
        <w:t xml:space="preserve">. However, Nietzsche didn’t understand (or ignored) the obvious consequences of the eternal return: </w:t>
      </w:r>
      <w:r w:rsidR="008F555B" w:rsidRPr="006E426F">
        <w:rPr>
          <w:rFonts w:ascii="Latin Modern Roman 10" w:hAnsi="Latin Modern Roman 10"/>
          <w:i/>
        </w:rPr>
        <w:t>that</w:t>
      </w:r>
      <w:r w:rsidRPr="006E426F">
        <w:rPr>
          <w:rFonts w:ascii="Latin Modern Roman 10" w:hAnsi="Latin Modern Roman 10"/>
          <w:i/>
        </w:rPr>
        <w:t xml:space="preserve"> there will be always a world, similar to our world until the moment of the observer’s death, but differ in the moment of the death in the way that the observer will not die</w:t>
      </w:r>
      <w:r w:rsidRPr="006E426F">
        <w:rPr>
          <w:rFonts w:ascii="Latin Modern Roman 10" w:hAnsi="Latin Modern Roman 10"/>
        </w:rPr>
        <w:t xml:space="preserve">, which basically means immortality from the subjective view of any observer. </w:t>
      </w:r>
    </w:p>
    <w:p w14:paraId="1040B6B7"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This is the idea of </w:t>
      </w:r>
      <w:r w:rsidRPr="006E426F">
        <w:rPr>
          <w:rFonts w:ascii="Latin Modern Roman 10" w:hAnsi="Latin Modern Roman 10"/>
          <w:i/>
        </w:rPr>
        <w:t xml:space="preserve">multiverse immortality (MI) </w:t>
      </w:r>
      <w:r w:rsidRPr="006E426F">
        <w:rPr>
          <w:rFonts w:ascii="Latin Modern Roman 10" w:hAnsi="Latin Modern Roman 10"/>
        </w:rPr>
        <w:t xml:space="preserve">(of which </w:t>
      </w:r>
      <w:r w:rsidRPr="006E426F">
        <w:rPr>
          <w:rFonts w:ascii="Latin Modern Roman 10" w:hAnsi="Latin Modern Roman 10"/>
          <w:i/>
        </w:rPr>
        <w:t>quantum</w:t>
      </w:r>
      <w:r w:rsidRPr="006E426F">
        <w:rPr>
          <w:rFonts w:ascii="Latin Modern Roman 10" w:hAnsi="Latin Modern Roman 10"/>
        </w:rPr>
        <w:t xml:space="preserve"> </w:t>
      </w:r>
      <w:r w:rsidRPr="006E426F">
        <w:rPr>
          <w:rFonts w:ascii="Latin Modern Roman 10" w:hAnsi="Latin Modern Roman 10"/>
          <w:i/>
        </w:rPr>
        <w:t>immortality</w:t>
      </w:r>
      <w:r w:rsidRPr="006E426F">
        <w:rPr>
          <w:rFonts w:ascii="Latin Modern Roman 10" w:hAnsi="Latin Modern Roman 10"/>
        </w:rPr>
        <w:t xml:space="preserve"> is an important particular case) in a nutshell, and it is a natural development of the idea of the “eternal return”. </w:t>
      </w:r>
    </w:p>
    <w:p w14:paraId="1DAE5077" w14:textId="77777777" w:rsidR="00EB4239" w:rsidRPr="006E426F" w:rsidRDefault="00EB4239" w:rsidP="00EB4239">
      <w:pPr>
        <w:tabs>
          <w:tab w:val="left" w:pos="993"/>
        </w:tabs>
        <w:ind w:firstLine="567"/>
        <w:jc w:val="both"/>
        <w:rPr>
          <w:rFonts w:ascii="Latin Modern Roman 10" w:hAnsi="Latin Modern Roman 10"/>
        </w:rPr>
      </w:pPr>
      <w:proofErr w:type="spellStart"/>
      <w:r w:rsidRPr="006E426F">
        <w:rPr>
          <w:rFonts w:ascii="Latin Modern Roman 10" w:hAnsi="Latin Modern Roman 10"/>
        </w:rPr>
        <w:t>H.Everett</w:t>
      </w:r>
      <w:proofErr w:type="spellEnd"/>
      <w:r w:rsidRPr="006E426F">
        <w:rPr>
          <w:rFonts w:ascii="Latin Modern Roman 10" w:hAnsi="Latin Modern Roman 10"/>
        </w:rPr>
        <w:t xml:space="preserve"> was probably the first to come to the idea that an infinite universe implies immortality from the subjective point of view, based on his discovery of the many worlds </w:t>
      </w:r>
      <w:r w:rsidRPr="006E426F">
        <w:rPr>
          <w:rFonts w:ascii="Latin Modern Roman 10" w:hAnsi="Latin Modern Roman 10"/>
        </w:rPr>
        <w:lastRenderedPageBreak/>
        <w:t xml:space="preserve">interpretation (MWI) of quantum mechanics (QM), but never stated this publicl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u624h89q2","properties":{"formattedCitation":"(Shikhovtsev, 2003)","plainCitation":"(Shikhovtsev, 2003)"},"citationItems":[{"id":6433,"uris":["http://zotero.org/users/3736454/items/88GRXEDV"],"uri":["http://zotero.org/users/3736454/items/88GRXEDV"],"itemData":{"id":6433,"type":"article","title":"Biographical Sketch Of Hugh Everett, III","URL":"http://space.mit.edu/home/tegmark/everett/everett.html#contents","author":[{"family":"Shikhovtsev","given":"E."}],"issued":{"date-parts":[["2003"]]}}}],"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Shikhovtsev, 2003)</w:t>
      </w:r>
      <w:r w:rsidRPr="006E426F">
        <w:rPr>
          <w:rFonts w:ascii="Latin Modern Roman 10" w:hAnsi="Latin Modern Roman 10"/>
        </w:rPr>
        <w:fldChar w:fldCharType="end"/>
      </w:r>
      <w:r w:rsidRPr="006E426F">
        <w:rPr>
          <w:rFonts w:ascii="Latin Modern Roman 10" w:hAnsi="Latin Modern Roman 10"/>
        </w:rPr>
        <w:t xml:space="preserve">. </w:t>
      </w:r>
    </w:p>
    <w:p w14:paraId="4351B1BB" w14:textId="6C2F34D8"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The idea become known as “quantum immortality” after the “</w:t>
      </w:r>
      <w:r w:rsidRPr="006E426F">
        <w:rPr>
          <w:rFonts w:ascii="Latin Modern Roman 10" w:eastAsia="Times New Roman" w:hAnsi="Latin Modern Roman 10"/>
        </w:rPr>
        <w:t xml:space="preserve">quantum suicide” thought experiment that was proposed by Squires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a9bk2gdpt5","properties":{"formattedCitation":"(Squires, 1994)","plainCitation":"(Squires, 1994)"},"citationItems":[{"id":6447,"uris":["http://zotero.org/users/3736454/items/WHZ5TE5B"],"uri":["http://zotero.org/users/3736454/items/WHZ5TE5B"],"itemData":{"id":6447,"type":"book","title":"The Mystery of the Quantum World","publisher":"CRC Press","publisher-place":"Bristol ; Philadelphia","number-of-pages":"208","edition":"2 edition","source":"Amazon","event-place":"Bristol ; Philadelphia","abstract":"Quantum mechanics stands as one of the most remarkable achievements of the 20th century, providing startling insight into the nature of matter and a spectacularly successful predictive theory. However, while the predictive ability of the quantum theory has been rigorously tested time and again, so that it now satisfies any criterion of reliability as a tool of scientific inquiry, fundamental difficulties remain with its interpretation.The Mystery of the Quantum World, Second Edition introduces the philosophical issues raised by the success of the quantum theory and lucidly outlines the different points of view adopted by various physicists striving to understand the meaning underlying the theories used every day. The author encourages you to see how the most successful of physical theories is relevant to issues outside physics. Revised and expanded, this edition includes a new chapter that introduces the most important of the recent developments in quantum theory. The authoritative selection of topics ensures that readers already familiar with the first edition of the book will extend their knowledge of quantum theory, and those with no previous knowledge acquire an insight into this fascinating world.","ISBN":"978-0-7503-0178-7","language":"English","author":[{"family":"Squires","given":"Euan J."}],"issued":{"date-parts":[["1994",1,3]]}}}],"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Squires, 1994)</w:t>
      </w:r>
      <w:r w:rsidRPr="006E426F">
        <w:rPr>
          <w:rFonts w:ascii="Latin Modern Roman 10" w:eastAsia="Times New Roman" w:hAnsi="Latin Modern Roman 10"/>
        </w:rPr>
        <w:fldChar w:fldCharType="end"/>
      </w:r>
      <w:r w:rsidRPr="006E426F">
        <w:rPr>
          <w:rFonts w:ascii="Latin Modern Roman 10" w:eastAsia="Times New Roman" w:hAnsi="Latin Modern Roman 10"/>
        </w:rPr>
        <w:t xml:space="preserve">, Hans </w:t>
      </w:r>
      <w:proofErr w:type="spellStart"/>
      <w:r w:rsidRPr="006E426F">
        <w:rPr>
          <w:rFonts w:ascii="Latin Modern Roman 10" w:eastAsia="Times New Roman" w:hAnsi="Latin Modern Roman 10"/>
        </w:rPr>
        <w:t>Moravec</w:t>
      </w:r>
      <w:proofErr w:type="spellEnd"/>
      <w:r w:rsidRPr="006E426F">
        <w:rPr>
          <w:rFonts w:ascii="Latin Modern Roman 10" w:eastAsia="Times New Roman" w:hAnsi="Latin Modern Roman 10"/>
        </w:rPr>
        <w:t xml:space="preserve">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jp79qhn7m","properties":{"formattedCitation":"(Moravec, 1988)","plainCitation":"(Moravec, 1988)"},"citationItems":[{"id":3379,"uris":["http://zotero.org/users/3736454/items/G5J4MHZ8"],"uri":["http://zotero.org/users/3736454/items/G5J4MHZ8"],"itemData":{"id":3379,"type":"book","title":"Mind children: The future of robot and human intelligence","publisher":"Harvard University Press","source":"Google Scholar","shortTitle":"Mind children","author":[{"family":"Moravec","given":"Hans"}],"issued":{"date-parts":[["1988"]]}}}],"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Moravec, 1988)</w:t>
      </w:r>
      <w:r w:rsidRPr="006E426F">
        <w:rPr>
          <w:rFonts w:ascii="Latin Modern Roman 10" w:eastAsia="Times New Roman" w:hAnsi="Latin Modern Roman 10"/>
        </w:rPr>
        <w:fldChar w:fldCharType="end"/>
      </w:r>
      <w:r w:rsidRPr="006E426F">
        <w:rPr>
          <w:rFonts w:ascii="Latin Modern Roman 10" w:eastAsia="Times New Roman" w:hAnsi="Latin Modern Roman 10"/>
        </w:rPr>
        <w:t xml:space="preserve">, and </w:t>
      </w:r>
      <w:proofErr w:type="spellStart"/>
      <w:r w:rsidRPr="006E426F">
        <w:rPr>
          <w:rFonts w:ascii="Latin Modern Roman 10" w:eastAsia="Times New Roman" w:hAnsi="Latin Modern Roman 10"/>
        </w:rPr>
        <w:t>Marchal</w:t>
      </w:r>
      <w:proofErr w:type="spellEnd"/>
      <w:r w:rsidRPr="006E426F">
        <w:rPr>
          <w:rFonts w:ascii="Latin Modern Roman 10" w:eastAsia="Times New Roman" w:hAnsi="Latin Modern Roman 10"/>
        </w:rPr>
        <w:t xml:space="preserve">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j7t0o4f38","properties":{"formattedCitation":"(Marchal, 1991)","plainCitation":"(Marchal, 1991)"},"citationItems":[{"id":6317,"uris":["http://zotero.org/users/3736454/items/JI56ZZAD"],"uri":["http://zotero.org/users/3736454/items/JI56ZZAD"],"itemData":{"id":6317,"type":"paper-conference","title":"Mechanism and personal identity","container-title":"Proceedings of WOCFAI","page":"335–345","volume":"91","source":"Google Scholar","author":[{"family":"Marchal","given":"Bruno"}],"issued":{"date-parts":[["199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Marchal, 1991)</w:t>
      </w:r>
      <w:r w:rsidRPr="006E426F">
        <w:rPr>
          <w:rFonts w:ascii="Latin Modern Roman 10" w:eastAsia="Times New Roman" w:hAnsi="Latin Modern Roman 10"/>
        </w:rPr>
        <w:fldChar w:fldCharType="end"/>
      </w:r>
      <w:r w:rsidRPr="006E426F">
        <w:rPr>
          <w:rFonts w:ascii="Latin Modern Roman 10" w:eastAsia="Times New Roman" w:hAnsi="Latin Modern Roman 10"/>
        </w:rPr>
        <w:t xml:space="preserve">, and was </w:t>
      </w:r>
      <w:r w:rsidRPr="006E426F">
        <w:rPr>
          <w:rFonts w:ascii="Latin Modern Roman 10" w:hAnsi="Latin Modern Roman 10"/>
        </w:rPr>
        <w:t xml:space="preserve">popularized by </w:t>
      </w:r>
      <w:proofErr w:type="spellStart"/>
      <w:r w:rsidRPr="006E426F">
        <w:rPr>
          <w:rFonts w:ascii="Latin Modern Roman 10" w:hAnsi="Latin Modern Roman 10"/>
        </w:rPr>
        <w:t>Tegmark</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22gmrbq0uu","properties":{"formattedCitation":"(Max Tegmark, 1998)","plainCitation":"(Max Tegmark, 1998)"},"citationItems":[{"id":3458,"uris":["http://zotero.org/users/3736454/items/PMEFZFZ9"],"uri":["http://zotero.org/users/3736454/items/PMEFZFZ9"],"itemData":{"id":3458,"type":"article-journal","title":"The Interpretation of Quantum Mechanics: Many Worlds or Many Words?","container-title":"Fortschritte der Physik","page":"855-862","volume":"46","issue":"6-8","source":"arXiv.org","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DOI":"10.1002/(SICI)1521-3978(199811)46:6/8&lt;855::AID-PROP855&gt;3.0.CO;2-Q","ISSN":"0015-8208, 1521-3978","note":"arXiv: quant-ph/9709032","shortTitle":"The Interpretation of Quantum Mechanics","author":[{"family":"Tegmark","given":"Max"}],"issued":{"date-parts":[["1998",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ax Tegmark, 1998)</w:t>
      </w:r>
      <w:r w:rsidRPr="006E426F">
        <w:rPr>
          <w:rFonts w:ascii="Latin Modern Roman 10" w:hAnsi="Latin Modern Roman 10"/>
        </w:rPr>
        <w:fldChar w:fldCharType="end"/>
      </w:r>
      <w:r w:rsidRPr="006E426F">
        <w:rPr>
          <w:rFonts w:ascii="Latin Modern Roman 10" w:hAnsi="Latin Modern Roman 10"/>
        </w:rPr>
        <w:t>. However, the idea of MI is older than quantum mechanics and, as we will show later, doesn’t require a many worlds interpretation of QM.  (If you are interested in a more layman explanation of the quantum immortality idea, see</w:t>
      </w:r>
      <w:r w:rsidR="00BF3B57" w:rsidRPr="006E426F">
        <w:rPr>
          <w:rFonts w:ascii="Latin Modern Roman 10" w:hAnsi="Latin Modern Roman 10"/>
        </w:rPr>
        <w:t xml:space="preserve"> </w:t>
      </w:r>
      <w:r w:rsidR="00BB2623" w:rsidRPr="006E426F">
        <w:rPr>
          <w:rFonts w:ascii="Latin Modern Roman 10" w:hAnsi="Latin Modern Roman 10"/>
        </w:rPr>
        <w:t xml:space="preserve">article in </w:t>
      </w:r>
      <w:hyperlink r:id="rId9" w:history="1">
        <w:proofErr w:type="spellStart"/>
        <w:r w:rsidR="00BB2623" w:rsidRPr="006E426F">
          <w:rPr>
            <w:rStyle w:val="Hyperlink"/>
            <w:rFonts w:ascii="Latin Modern Roman 10" w:hAnsi="Latin Modern Roman 10"/>
          </w:rPr>
          <w:t>Gizmondo</w:t>
        </w:r>
        <w:proofErr w:type="spellEnd"/>
      </w:hyperlink>
      <w:r w:rsidRPr="006E426F">
        <w:rPr>
          <w:rFonts w:ascii="Latin Modern Roman 10" w:hAnsi="Latin Modern Roman 10"/>
        </w:rPr>
        <w:t xml:space="preserve"> or see picture 1.)</w:t>
      </w:r>
    </w:p>
    <w:p w14:paraId="301C3E3B"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J. </w:t>
      </w:r>
      <w:proofErr w:type="spellStart"/>
      <w:r w:rsidRPr="006E426F">
        <w:rPr>
          <w:rFonts w:ascii="Latin Modern Roman 10" w:hAnsi="Latin Modern Roman 10"/>
        </w:rPr>
        <w:t>Huggo</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2cb2k1vf3n","properties":{"formattedCitation":"(Higgo, 1998)","plainCitation":"(Higgo, 1998)"},"citationItems":[{"id":6284,"uris":["http://zotero.org/users/3736454/items/X2CTT6GW"],"uri":["http://zotero.org/users/3736454/items/X2CTT6GW"],"itemData":{"id":6284,"type":"article","title":"Does the 'many-worlds' interpretation of quantum mechanics imply immortality?","URL":"https://web.archive.org/web/20050203192203/http://higgo.com:80/quantum/qti.htm","author":[{"family":"Higgo","given":"J."}],"issued":{"date-parts":[["1998"]]}}}],"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Higgo, 1998)</w:t>
      </w:r>
      <w:r w:rsidRPr="006E426F">
        <w:rPr>
          <w:rFonts w:ascii="Latin Modern Roman 10" w:hAnsi="Latin Modern Roman 10"/>
        </w:rPr>
        <w:fldChar w:fldCharType="end"/>
      </w:r>
      <w:r w:rsidRPr="006E426F">
        <w:rPr>
          <w:rFonts w:ascii="Latin Modern Roman 10" w:hAnsi="Latin Modern Roman 10"/>
        </w:rPr>
        <w:t xml:space="preserve"> was the first to try to present the idea of quantum immortality coherently as a valid theory of immortality, but his analysis is not deep.</w:t>
      </w:r>
    </w:p>
    <w:p w14:paraId="468C3B78"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One important step towards understanding the idea is </w:t>
      </w:r>
      <w:proofErr w:type="spellStart"/>
      <w:r w:rsidRPr="006E426F">
        <w:rPr>
          <w:rFonts w:ascii="Latin Modern Roman 10" w:hAnsi="Latin Modern Roman 10"/>
        </w:rPr>
        <w:t>Tegmark’s</w:t>
      </w:r>
      <w:proofErr w:type="spellEnd"/>
      <w:r w:rsidRPr="006E426F">
        <w:rPr>
          <w:rFonts w:ascii="Latin Modern Roman 10" w:hAnsi="Latin Modern Roman 10"/>
        </w:rPr>
        <w:t xml:space="preserve"> four-level classification of the Multivers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bbvugcnm2","properties":{"formattedCitation":"(Max Tegmark, 2009)","plainCitation":"(Max Tegmark, 2009)"},"citationItems":[{"id":6435,"uris":["http://zotero.org/users/3736454/items/KZJ8RAX5"],"uri":["http://zotero.org/users/3736454/items/KZJ8RAX5"],"itemData":{"id":6435,"type":"article-journal","title":"The multiverse hierarchy","container-title":"arXiv preprint arXiv:0905.1283","source":"Google Scholar","author":[{"family":"Tegmark","given":"Max"}],"issued":{"date-parts":[["2009"]]}}}],"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ax Tegmark, 2009)</w:t>
      </w:r>
      <w:r w:rsidRPr="006E426F">
        <w:rPr>
          <w:rFonts w:ascii="Latin Modern Roman 10" w:hAnsi="Latin Modern Roman 10"/>
        </w:rPr>
        <w:fldChar w:fldCharType="end"/>
      </w:r>
      <w:r w:rsidRPr="006E426F">
        <w:rPr>
          <w:rFonts w:ascii="Latin Modern Roman 10" w:hAnsi="Latin Modern Roman 10"/>
        </w:rPr>
        <w:t xml:space="preserve">. </w:t>
      </w:r>
    </w:p>
    <w:p w14:paraId="0CD242DD" w14:textId="77777777" w:rsidR="00EB4239" w:rsidRPr="006E426F" w:rsidRDefault="00EB4239" w:rsidP="00EB4239">
      <w:pPr>
        <w:tabs>
          <w:tab w:val="left" w:pos="993"/>
        </w:tabs>
        <w:ind w:firstLine="567"/>
        <w:jc w:val="both"/>
        <w:rPr>
          <w:rFonts w:ascii="Latin Modern Roman 10" w:hAnsi="Latin Modern Roman 10"/>
        </w:rPr>
      </w:pPr>
      <w:proofErr w:type="spellStart"/>
      <w:r w:rsidRPr="006E426F">
        <w:rPr>
          <w:rFonts w:ascii="Latin Modern Roman 10" w:hAnsi="Latin Modern Roman 10"/>
        </w:rPr>
        <w:t>Bevers</w:t>
      </w:r>
      <w:proofErr w:type="spellEnd"/>
      <w:r w:rsidRPr="006E426F">
        <w:rPr>
          <w:rFonts w:ascii="Latin Modern Roman 10" w:hAnsi="Latin Modern Roman 10"/>
        </w:rPr>
        <w:t xml:space="preserve"> explored how QI relates to the Born rule and apparently breaks it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lnhpofg8t","properties":{"formattedCitation":"(Bevers, 2011)","plainCitation":"(Bevers, 2011)"},"citationItems":[{"id":6287,"uris":["http://zotero.org/users/3736454/items/2UCPUFP5"],"uri":["http://zotero.org/users/3736454/items/2UCPUFP5"],"itemData":{"id":6287,"type":"article-journal","title":"Can Many-Worlds Survive a Quantum Doomsday","source":"Google Scholar","author":[{"family":"Bevers","given":"Brett"}],"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Bevers, 2011)</w:t>
      </w:r>
      <w:r w:rsidRPr="006E426F">
        <w:rPr>
          <w:rFonts w:ascii="Latin Modern Roman 10" w:hAnsi="Latin Modern Roman 10"/>
        </w:rPr>
        <w:fldChar w:fldCharType="end"/>
      </w:r>
      <w:r w:rsidRPr="006E426F">
        <w:rPr>
          <w:rFonts w:ascii="Latin Modern Roman 10" w:hAnsi="Latin Modern Roman 10"/>
        </w:rPr>
        <w:t xml:space="preserve">. </w:t>
      </w:r>
    </w:p>
    <w:p w14:paraId="795BCAB5"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Randall criticized QI from the point of view that most likely outcomes are neither “technological resurrection” nor “eternal decrepitude”, but chaotic random observers, similar to Boltzmann brains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lwGtjmy8","properties":{"formattedCitation":"(Randall, 2004)","plainCitation":"(Randall, 2004)"},"citationItems":[{"id":6438,"uris":["http://zotero.org/users/3736454/items/N4YWGTJN"],"uri":["http://zotero.org/users/3736454/items/N4YWGTJN"],"itemData":{"id":6438,"type":"article-journal","title":"Quantum miracles and immortality","container-title":"Quantum","page":"8","volume":"5","source":"Google Scholar","author":[{"family":"Randall","given":"Allan F."}],"issued":{"date-parts":[["2004"]]}}}],"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Randall, 2004)</w:t>
      </w:r>
      <w:r w:rsidRPr="006E426F">
        <w:rPr>
          <w:rFonts w:ascii="Latin Modern Roman 10" w:hAnsi="Latin Modern Roman 10"/>
        </w:rPr>
        <w:fldChar w:fldCharType="end"/>
      </w:r>
      <w:r w:rsidRPr="006E426F">
        <w:rPr>
          <w:rFonts w:ascii="Latin Modern Roman 10" w:hAnsi="Latin Modern Roman 10"/>
        </w:rPr>
        <w:t>, but notes the usefulness of QI for cryonics. We will show that there is a self-stabilizing mechanism in the random sets of experience at the end of the article (Appendix about dust theory).</w:t>
      </w:r>
    </w:p>
    <w:p w14:paraId="517C8B52" w14:textId="77777777" w:rsidR="00EB4239" w:rsidRPr="006E426F" w:rsidRDefault="00EB4239" w:rsidP="00EB4239">
      <w:pPr>
        <w:tabs>
          <w:tab w:val="left" w:pos="993"/>
        </w:tabs>
        <w:ind w:firstLine="567"/>
        <w:jc w:val="both"/>
        <w:rPr>
          <w:rFonts w:ascii="Latin Modern Roman 10" w:hAnsi="Latin Modern Roman 10"/>
        </w:rPr>
      </w:pPr>
      <w:proofErr w:type="spellStart"/>
      <w:r w:rsidRPr="006E426F">
        <w:rPr>
          <w:rFonts w:ascii="Latin Modern Roman 10" w:hAnsi="Latin Modern Roman 10"/>
        </w:rPr>
        <w:t>Circovic</w:t>
      </w:r>
      <w:proofErr w:type="spellEnd"/>
      <w:r w:rsidRPr="006E426F">
        <w:rPr>
          <w:rFonts w:ascii="Latin Modern Roman 10" w:hAnsi="Latin Modern Roman 10"/>
        </w:rPr>
        <w:t xml:space="preserve"> correctly mentions that the theory of personal identity is critical for QI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7r318si4r","properties":{"formattedCitation":"(Cirkovic, 2004)","plainCitation":"(Cirkovic, 2004)"},"citationItems":[{"id":6449,"uris":["http://zotero.org/users/3736454/items/WBNUDT55"],"uri":["http://zotero.org/users/3736454/items/WBNUDT55"],"itemData":{"id":6449,"type":"article-journal","title":"Is Quantum Suicide Painless? On an Apparent Violation of The Principal Principle","container-title":"arXiv:quant-ph/0412147","source":"arXiv.org","abstract":"The experimental setup of the self-referential quantum measurement, jovially known as the \"quantum suicide\" or the \"quantum Russian roulette\" is analyzed from the point of view of the Principal Principle of David Lewis. It is shown that the apparent violation of this principle--relating objective probabilities and subjective chance--in this type of thought experiment is just an illusion due to the usage of some terms and concepts ill-defined in the quantum context. We conclude that even in the case that Everett's (or some other \"no-collapse\") theory is a correct description of reality, we can coherently believe in equating subjective credence with objective chance in quantum-mechanical experiments. This is in agreement with results of the research on personal identity in the quantum context by Parfit and Tappenden.","URL":"http://arxiv.org/abs/quant-ph/0412147","note":"arXiv: quant-ph/0412147","shortTitle":"Is Quantum Suicide Painless?","author":[{"family":"Cirkovic","given":"Milan M."}],"issued":{"date-parts":[["2004",12,19]]},"accessed":{"date-parts":[["2018",1,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Cirkovic, 2004)</w:t>
      </w:r>
      <w:r w:rsidRPr="006E426F">
        <w:rPr>
          <w:rFonts w:ascii="Latin Modern Roman 10" w:hAnsi="Latin Modern Roman 10"/>
        </w:rPr>
        <w:fldChar w:fldCharType="end"/>
      </w:r>
      <w:r w:rsidRPr="006E426F">
        <w:rPr>
          <w:rFonts w:ascii="Latin Modern Roman 10" w:hAnsi="Latin Modern Roman 10"/>
        </w:rPr>
        <w:t>. He proceeds with proving that subjective credence should be equal to objective probabilities in the case of QI.</w:t>
      </w:r>
    </w:p>
    <w:p w14:paraId="31F9B583"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Almond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7coq8tnk9","properties":{"formattedCitation":"(P. Almond, 2011)","plainCitation":"(P. Almond, 2011)"},"citationItems":[{"id":6312,"uris":["http://zotero.org/users/3736454/items/AWXKDB9S"],"uri":["http://zotero.org/users/3736454/items/AWXKDB9S"],"itemData":{"id":6312,"type":"article","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Almond, 2011)</w:t>
      </w:r>
      <w:r w:rsidRPr="006E426F">
        <w:rPr>
          <w:rFonts w:ascii="Latin Modern Roman 10" w:hAnsi="Latin Modern Roman 10"/>
        </w:rPr>
        <w:fldChar w:fldCharType="end"/>
      </w:r>
      <w:r w:rsidRPr="006E426F">
        <w:rPr>
          <w:rFonts w:ascii="Latin Modern Roman 10" w:hAnsi="Latin Modern Roman 10"/>
        </w:rPr>
        <w:t xml:space="preserve"> wrote a lot criticizing the idea that the quantum suicide thought experiment could be used as a proof of the many worlds interpretation of quantum mechanics. He also suggested that quantum suicide could be a “universal problem solver,” and civilizational level quantum suicide could be used to explain the Fermi paradox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ak49f894q","properties":{"formattedCitation":"(P. Almond, 2008)","plainCitation":"(P. Almond, 2008)"},"citationItems":[{"id":6306,"uris":["http://zotero.org/users/3736454/items/MSN2JIMS"],"uri":["http://zotero.org/users/3736454/items/MSN2JIMS"],"itemData":{"id":6306,"type":"article","title":"Civilization-Level Quantum Suicide","URL":"https://web.archive.org/web/20120310105846/http://www.paul-almond.com/CivilizationLevelQuantumSuicide.htm","author":[{"family":"Almond","given":"P."}],"issued":{"date-parts":[["2008"]]}}}],"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Almond, 2008)</w:t>
      </w:r>
      <w:r w:rsidRPr="006E426F">
        <w:rPr>
          <w:rFonts w:ascii="Latin Modern Roman 10" w:hAnsi="Latin Modern Roman 10"/>
        </w:rPr>
        <w:fldChar w:fldCharType="end"/>
      </w:r>
      <w:r w:rsidRPr="006E426F">
        <w:rPr>
          <w:rFonts w:ascii="Latin Modern Roman 10" w:hAnsi="Latin Modern Roman 10"/>
        </w:rPr>
        <w:t>.</w:t>
      </w:r>
    </w:p>
    <w:p w14:paraId="53B52B92" w14:textId="77777777" w:rsidR="00EB4239" w:rsidRPr="006E426F" w:rsidRDefault="00EB4239" w:rsidP="00EB4239">
      <w:pPr>
        <w:tabs>
          <w:tab w:val="left" w:pos="993"/>
        </w:tabs>
        <w:ind w:firstLine="567"/>
        <w:jc w:val="both"/>
        <w:rPr>
          <w:rFonts w:ascii="Latin Modern Roman 10" w:hAnsi="Latin Modern Roman 10"/>
        </w:rPr>
      </w:pPr>
      <w:r w:rsidRPr="006E426F">
        <w:rPr>
          <w:rFonts w:ascii="Latin Modern Roman 10" w:hAnsi="Latin Modern Roman 10"/>
        </w:rPr>
        <w:t xml:space="preserve">“Dust theor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ngitdsujm","properties":{"formattedCitation":"(Egan, 2009)","plainCitation":"(Egan, 2009)"},"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Egan, 2009)</w:t>
      </w:r>
      <w:r w:rsidRPr="006E426F">
        <w:rPr>
          <w:rFonts w:ascii="Latin Modern Roman 10" w:hAnsi="Latin Modern Roman 10"/>
        </w:rPr>
        <w:fldChar w:fldCharType="end"/>
      </w:r>
      <w:r w:rsidRPr="006E426F">
        <w:rPr>
          <w:rFonts w:ascii="Latin Modern Roman 10" w:hAnsi="Latin Modern Roman 10"/>
        </w:rPr>
        <w:t xml:space="preserve"> seems to be the next step developing the same idea, similar in significance to the step from the “eternal return” in the 19th century to the “quantum suicide” thought experiment. In the dust theory, something similar to quantum immortality is happening in every observer-moment.</w:t>
      </w:r>
    </w:p>
    <w:p w14:paraId="685556BB" w14:textId="77777777" w:rsidR="00EB4239" w:rsidRPr="006E426F" w:rsidRDefault="00EB4239" w:rsidP="00EB4239">
      <w:pPr>
        <w:rPr>
          <w:rFonts w:ascii="Latin Modern Roman 10" w:hAnsi="Latin Modern Roman 10"/>
        </w:rPr>
      </w:pPr>
    </w:p>
    <w:p w14:paraId="2CED23D8" w14:textId="77777777" w:rsidR="00EB4239" w:rsidRPr="006E426F" w:rsidRDefault="00EB4239" w:rsidP="00EB4239">
      <w:pPr>
        <w:pStyle w:val="Heading2"/>
        <w:rPr>
          <w:rFonts w:ascii="Latin Modern Roman 10" w:hAnsi="Latin Modern Roman 10"/>
        </w:rPr>
      </w:pPr>
      <w:bookmarkStart w:id="8" w:name="_Toc503132412"/>
      <w:bookmarkStart w:id="9" w:name="_Toc505530449"/>
      <w:bookmarkStart w:id="10" w:name="_Toc508042526"/>
      <w:r w:rsidRPr="006E426F">
        <w:rPr>
          <w:rFonts w:ascii="Latin Modern Roman 10" w:hAnsi="Latin Modern Roman 10"/>
        </w:rPr>
        <w:t>2.2 Formalism of the multiverse immortality</w:t>
      </w:r>
      <w:bookmarkEnd w:id="8"/>
      <w:bookmarkEnd w:id="9"/>
      <w:bookmarkEnd w:id="10"/>
    </w:p>
    <w:p w14:paraId="2084DC21" w14:textId="3A22D59B"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There are several explanations of the quantum suicide thought experiment, and we expect that the reader already knows them. The main idea is that a quantum event is like radioactive decay triggering a powerful bomb near me. As a result, two timelines are possible, where either the bomb exploded or it did not, and if we agree with the many world</w:t>
      </w:r>
      <w:r w:rsidR="0090726B" w:rsidRPr="006E426F">
        <w:rPr>
          <w:rFonts w:ascii="Latin Modern Roman 10" w:hAnsi="Latin Modern Roman 10"/>
        </w:rPr>
        <w:t>s</w:t>
      </w:r>
      <w:r w:rsidRPr="006E426F">
        <w:rPr>
          <w:rFonts w:ascii="Latin Modern Roman 10" w:hAnsi="Latin Modern Roman 10"/>
        </w:rPr>
        <w:t xml:space="preserve"> interpretation of QM by Everett, this means that there will be two future timelines for me. In one I will exist, and in the another I will be instantly destroyed. Thus, I will be able to observe only the timeline where the bomb didn’t explode. (The experiment </w:t>
      </w:r>
      <w:r w:rsidRPr="006E426F">
        <w:rPr>
          <w:rFonts w:ascii="Latin Modern Roman 10" w:hAnsi="Latin Modern Roman 10"/>
        </w:rPr>
        <w:lastRenderedPageBreak/>
        <w:t xml:space="preserve">seems similar to the Schrodinger cat thought experiment, but here we ignore the tantalizing idea that I could be in a superposition of a dead and alive state.) </w:t>
      </w:r>
    </w:p>
    <w:p w14:paraId="23FD9C7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 quantum suicide experiment means that I will always observe winning in “Russian roulette”, if it is built the same way, so I will observe that I have surprising survival skills. The main question is equality of the inevitable observation of not dying to the subjective immortality. </w:t>
      </w:r>
    </w:p>
    <w:p w14:paraId="5368E0E4"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Now we will formalize this experiment in its simplest form. Imagine that any observer consists of a discrete timer T and identity block I, which is just a constant string of numbers, not changing in time. Any observer-moment O—that is the sum of the experiences of the observer in the moment T—could be described as </w:t>
      </w:r>
      <w:proofErr w:type="gramStart"/>
      <w:r w:rsidRPr="006E426F">
        <w:rPr>
          <w:rFonts w:ascii="Latin Modern Roman 10" w:hAnsi="Latin Modern Roman 10"/>
        </w:rPr>
        <w:t>O(</w:t>
      </w:r>
      <w:proofErr w:type="gramEnd"/>
      <w:r w:rsidRPr="006E426F">
        <w:rPr>
          <w:rFonts w:ascii="Latin Modern Roman 10" w:hAnsi="Latin Modern Roman 10"/>
        </w:rPr>
        <w:t>I, T).</w:t>
      </w:r>
    </w:p>
    <w:p w14:paraId="79886C3B" w14:textId="77777777" w:rsidR="00EB4239" w:rsidRPr="006E426F" w:rsidRDefault="00EB4239" w:rsidP="00EB4239">
      <w:pPr>
        <w:ind w:firstLine="720"/>
        <w:rPr>
          <w:rFonts w:ascii="Latin Modern Roman 10" w:hAnsi="Latin Modern Roman 10"/>
        </w:rPr>
      </w:pPr>
      <w:r w:rsidRPr="006E426F">
        <w:rPr>
          <w:rFonts w:ascii="Latin Modern Roman 10" w:hAnsi="Latin Modern Roman 10"/>
        </w:rPr>
        <w:t>In that case, the multiverse immorality claim is: for any O(</w:t>
      </w:r>
      <w:proofErr w:type="gramStart"/>
      <w:r w:rsidRPr="006E426F">
        <w:rPr>
          <w:rFonts w:ascii="Latin Modern Roman 10" w:hAnsi="Latin Modern Roman 10"/>
        </w:rPr>
        <w:t>I,T</w:t>
      </w:r>
      <w:proofErr w:type="gramEnd"/>
      <w:r w:rsidRPr="006E426F">
        <w:rPr>
          <w:rFonts w:ascii="Latin Modern Roman 10" w:hAnsi="Latin Modern Roman 10"/>
        </w:rPr>
        <w:t xml:space="preserve">) for any T and any I exists O(I,T+1): </w:t>
      </w:r>
    </w:p>
    <w:p w14:paraId="01AD18BC" w14:textId="77777777" w:rsidR="00EB4239" w:rsidRPr="006E426F" w:rsidRDefault="00EB4239" w:rsidP="00EB4239">
      <w:pPr>
        <w:rPr>
          <w:rFonts w:ascii="Latin Modern Roman 10" w:hAnsi="Latin Modern Roman 10"/>
        </w:rPr>
      </w:pPr>
    </w:p>
    <w:p w14:paraId="689A9D2A" w14:textId="77777777" w:rsidR="00EB4239" w:rsidRPr="006E426F" w:rsidRDefault="00EB4239" w:rsidP="00EB4239">
      <w:pPr>
        <w:jc w:val="center"/>
        <w:rPr>
          <w:rFonts w:ascii="Latin Modern Roman 10" w:hAnsi="Latin Modern Roman 10"/>
        </w:rPr>
      </w:pPr>
      <m:oMath>
        <m:r>
          <w:rPr>
            <w:rFonts w:ascii="Cambria Math" w:hAnsi="Cambria Math"/>
          </w:rPr>
          <m:t>∀O</m:t>
        </m:r>
        <m:d>
          <m:dPr>
            <m:ctrlPr>
              <w:rPr>
                <w:rFonts w:ascii="Cambria Math" w:hAnsi="Cambria Math"/>
                <w:i/>
              </w:rPr>
            </m:ctrlPr>
          </m:dPr>
          <m:e>
            <m:r>
              <w:rPr>
                <w:rFonts w:ascii="Cambria Math" w:hAnsi="Cambria Math"/>
              </w:rPr>
              <m:t>I,T</m:t>
            </m:r>
          </m:e>
        </m:d>
        <m:r>
          <w:rPr>
            <w:rFonts w:ascii="Cambria Math" w:hAnsi="Cambria Math"/>
          </w:rPr>
          <m:t>→∃O</m:t>
        </m:r>
        <m:d>
          <m:dPr>
            <m:ctrlPr>
              <w:rPr>
                <w:rFonts w:ascii="Cambria Math" w:hAnsi="Cambria Math"/>
                <w:i/>
              </w:rPr>
            </m:ctrlPr>
          </m:dPr>
          <m:e>
            <m:r>
              <w:rPr>
                <w:rFonts w:ascii="Cambria Math" w:hAnsi="Cambria Math"/>
              </w:rPr>
              <m:t>I, T+1</m:t>
            </m:r>
          </m:e>
        </m:d>
        <m:r>
          <w:rPr>
            <w:rFonts w:ascii="Cambria Math" w:hAnsi="Cambria Math"/>
          </w:rPr>
          <m:t>, for ∀I,∀T</m:t>
        </m:r>
      </m:oMath>
      <w:r w:rsidRPr="006E426F">
        <w:rPr>
          <w:rFonts w:ascii="Latin Modern Roman 10" w:eastAsiaTheme="minorEastAsia" w:hAnsi="Latin Modern Roman 10"/>
        </w:rPr>
        <w:t xml:space="preserve">                 (1)</w:t>
      </w:r>
    </w:p>
    <w:p w14:paraId="0E8C4F4C" w14:textId="77777777" w:rsidR="00EB4239" w:rsidRPr="006E426F" w:rsidRDefault="00EB4239" w:rsidP="00EB4239">
      <w:pPr>
        <w:rPr>
          <w:rFonts w:ascii="Latin Modern Roman 10" w:hAnsi="Latin Modern Roman 10"/>
        </w:rPr>
      </w:pPr>
    </w:p>
    <w:p w14:paraId="37CAC47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 proof is the following: If the universe is sufficiently larger and random, it will always generate the string of numbers O(I,T+1) for any O(I,T), based on the </w:t>
      </w:r>
      <w:proofErr w:type="spellStart"/>
      <w:r w:rsidRPr="006E426F">
        <w:rPr>
          <w:rFonts w:ascii="Latin Modern Roman 10" w:hAnsi="Latin Modern Roman 10"/>
        </w:rPr>
        <w:t>Poincaré</w:t>
      </w:r>
      <w:proofErr w:type="spellEnd"/>
      <w:r w:rsidRPr="006E426F">
        <w:rPr>
          <w:rFonts w:ascii="Latin Modern Roman 10" w:hAnsi="Latin Modern Roman 10"/>
        </w:rPr>
        <w:t xml:space="preserve"> recurrence theorem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vqmvg7dgt","properties":{"formattedCitation":"{\\rtf (Poincar\\uc0\\u233{}, 1890)}","plainCitation":"(Poincaré, 1890)"},"citationItems":[{"id":6679,"uris":["http://zotero.org/users/3736454/items/4CVUDFLP"],"uri":["http://zotero.org/users/3736454/items/4CVUDFLP"],"itemData":{"id":6679,"type":"article-journal","title":"Sur le probleme des trois corps et les équations de la dynamique","container-title":"Acta mathematica","page":"A3–A270","volume":"13","issue":"1","source":"Google Scholar","author":[{"family":"Poincaré","given":"Henri"}],"issued":{"date-parts":[["1890"]]}}}],"schema":"https://github.com/citation-style-language/schema/raw/master/csl-citation.json"} </w:instrText>
      </w:r>
      <w:r w:rsidRPr="006E426F">
        <w:rPr>
          <w:rFonts w:ascii="Latin Modern Roman 10" w:hAnsi="Latin Modern Roman 10"/>
        </w:rPr>
        <w:fldChar w:fldCharType="separate"/>
      </w:r>
      <w:r w:rsidRPr="006E426F">
        <w:rPr>
          <w:rFonts w:ascii="Latin Modern Roman 10" w:eastAsia="Times New Roman" w:hAnsi="Latin Modern Roman 10"/>
        </w:rPr>
        <w:t>(</w:t>
      </w:r>
      <w:proofErr w:type="spellStart"/>
      <w:r w:rsidRPr="006E426F">
        <w:rPr>
          <w:rFonts w:ascii="Latin Modern Roman 10" w:eastAsia="Times New Roman" w:hAnsi="Latin Modern Roman 10"/>
        </w:rPr>
        <w:t>Poincaré</w:t>
      </w:r>
      <w:proofErr w:type="spellEnd"/>
      <w:r w:rsidRPr="006E426F">
        <w:rPr>
          <w:rFonts w:ascii="Latin Modern Roman 10" w:eastAsia="Times New Roman" w:hAnsi="Latin Modern Roman 10"/>
        </w:rPr>
        <w:t>, 1890)</w:t>
      </w:r>
      <w:r w:rsidRPr="006E426F">
        <w:rPr>
          <w:rFonts w:ascii="Latin Modern Roman 10" w:hAnsi="Latin Modern Roman 10"/>
        </w:rPr>
        <w:fldChar w:fldCharType="end"/>
      </w:r>
      <w:r w:rsidRPr="006E426F">
        <w:rPr>
          <w:rFonts w:ascii="Latin Modern Roman 10" w:hAnsi="Latin Modern Roman 10"/>
        </w:rPr>
        <w:t xml:space="preserve">. </w:t>
      </w:r>
      <w:proofErr w:type="spellStart"/>
      <w:r w:rsidRPr="006E426F">
        <w:rPr>
          <w:rFonts w:ascii="Latin Modern Roman 10" w:hAnsi="Latin Modern Roman 10"/>
        </w:rPr>
        <w:t>Tegmark</w:t>
      </w:r>
      <w:proofErr w:type="spellEnd"/>
      <w:r w:rsidRPr="006E426F">
        <w:rPr>
          <w:rFonts w:ascii="Latin Modern Roman 10" w:hAnsi="Latin Modern Roman 10"/>
        </w:rPr>
        <w:t xml:space="preserve"> showed that this recurrence is applicable even to quantum systems, despite continuity of the Schrodinger equation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gb1s01t8m","properties":{"formattedCitation":"(M. Tegmark, 2017)","plainCitation":"(M. Tegmark, 2017)"},"citationItems":[{"id":6459,"uris":["http://zotero.org/users/3736454/items/HCJDI46V"],"uri":["http://zotero.org/users/3736454/items/HCJDI46V"],"itemData":{"id":6459,"type":"article","title":"The Universes of Max Tegmark","URL":"http://space.mit.edu/home/tegmark/crazy.html","author":[{"family":"Tegmark","given":"M."}],"issued":{"date-parts":[["2017"]]},"accessed":{"date-parts":[["2018",1,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 Tegmark, 2017</w:t>
      </w:r>
      <w:r w:rsidRPr="006E426F">
        <w:rPr>
          <w:rFonts w:ascii="Latin Modern Roman 10" w:hAnsi="Latin Modern Roman 10"/>
        </w:rPr>
        <w:fldChar w:fldCharType="end"/>
      </w:r>
      <w:r w:rsidRPr="006E426F">
        <w:rPr>
          <w:rFonts w:ascii="Latin Modern Roman 10" w:hAnsi="Latin Modern Roman 10"/>
        </w:rPr>
        <w:t xml:space="preserve">, also se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6baf49iqd","properties":{"formattedCitation":"(Bocchieri &amp; Loinger, 1957)","plainCitation":"(Bocchieri &amp; Loinger, 1957)"},"citationItems":[{"id":6680,"uris":["http://zotero.org/users/3736454/items/T2EYMB2Y"],"uri":["http://zotero.org/users/3736454/items/T2EYMB2Y"],"itemData":{"id":6680,"type":"article-journal","title":"Quantum recurrence theorem","container-title":"Physical Review","page":"337","volume":"107","issue":"2","source":"Google Scholar","author":[{"family":"Bocchieri","given":"P."},{"family":"Loinger","given":"A."}],"issued":{"date-parts":[["195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Bocchieri &amp; Loinger, 1957)</w:t>
      </w:r>
      <w:r w:rsidRPr="006E426F">
        <w:rPr>
          <w:rFonts w:ascii="Latin Modern Roman 10" w:hAnsi="Latin Modern Roman 10"/>
        </w:rPr>
        <w:fldChar w:fldCharType="end"/>
      </w:r>
      <w:r w:rsidRPr="006E426F">
        <w:rPr>
          <w:rFonts w:ascii="Latin Modern Roman 10" w:hAnsi="Latin Modern Roman 10"/>
        </w:rPr>
        <w:t xml:space="preserve">. </w:t>
      </w:r>
    </w:p>
    <w:p w14:paraId="78DFE95C"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Note, that there is hidden claim that the existence of O(</w:t>
      </w:r>
      <w:proofErr w:type="gramStart"/>
      <w:r w:rsidRPr="006E426F">
        <w:rPr>
          <w:rFonts w:ascii="Latin Modern Roman 10" w:hAnsi="Latin Modern Roman 10"/>
        </w:rPr>
        <w:t>I,T</w:t>
      </w:r>
      <w:proofErr w:type="gramEnd"/>
      <w:r w:rsidRPr="006E426F">
        <w:rPr>
          <w:rFonts w:ascii="Latin Modern Roman 10" w:hAnsi="Latin Modern Roman 10"/>
        </w:rPr>
        <w:t>+1) is enough for immortality. Exactly this claim typically raises the most objections.</w:t>
      </w:r>
    </w:p>
    <w:p w14:paraId="41087059" w14:textId="77777777" w:rsidR="00EB4239" w:rsidRPr="006E426F" w:rsidRDefault="00EB4239" w:rsidP="00EB4239">
      <w:pPr>
        <w:ind w:firstLine="720"/>
        <w:jc w:val="both"/>
        <w:rPr>
          <w:rFonts w:ascii="Latin Modern Roman 10" w:hAnsi="Latin Modern Roman 10"/>
        </w:rPr>
      </w:pPr>
    </w:p>
    <w:p w14:paraId="7BCADEF8" w14:textId="77777777" w:rsidR="00EB4239" w:rsidRPr="006E426F" w:rsidRDefault="00EB4239" w:rsidP="00EB4239">
      <w:pPr>
        <w:rPr>
          <w:rFonts w:ascii="Latin Modern Roman 10" w:hAnsi="Latin Modern Roman 10"/>
        </w:rPr>
      </w:pPr>
    </w:p>
    <w:p w14:paraId="30D8CBBA" w14:textId="3F7908B1" w:rsidR="00EB4239" w:rsidRPr="006E426F" w:rsidRDefault="00AE629E" w:rsidP="00EB4239">
      <w:pPr>
        <w:pStyle w:val="Heading2"/>
        <w:rPr>
          <w:rFonts w:ascii="Latin Modern Roman 10" w:hAnsi="Latin Modern Roman 10"/>
        </w:rPr>
      </w:pPr>
      <w:bookmarkStart w:id="11" w:name="_Toc503132413"/>
      <w:bookmarkStart w:id="12" w:name="_Toc505530450"/>
      <w:bookmarkStart w:id="13" w:name="_Toc508042527"/>
      <w:r w:rsidRPr="006E426F">
        <w:rPr>
          <w:rFonts w:ascii="Latin Modern Roman 10" w:hAnsi="Latin Modern Roman 10"/>
        </w:rPr>
        <w:t>2.3</w:t>
      </w:r>
      <w:r w:rsidR="00EB4239" w:rsidRPr="006E426F">
        <w:rPr>
          <w:rFonts w:ascii="Latin Modern Roman 10" w:hAnsi="Latin Modern Roman 10"/>
        </w:rPr>
        <w:t xml:space="preserve"> Atoms, infinity and combinatorial theory</w:t>
      </w:r>
      <w:bookmarkEnd w:id="11"/>
      <w:bookmarkEnd w:id="12"/>
      <w:bookmarkEnd w:id="13"/>
    </w:p>
    <w:p w14:paraId="080C6D53" w14:textId="77777777" w:rsidR="00EB4239" w:rsidRPr="006E426F" w:rsidRDefault="00EB4239" w:rsidP="00EB4239">
      <w:pPr>
        <w:ind w:firstLine="720"/>
        <w:rPr>
          <w:rFonts w:ascii="Latin Modern Roman 10" w:hAnsi="Latin Modern Roman 10"/>
        </w:rPr>
      </w:pPr>
      <w:r w:rsidRPr="006E426F">
        <w:rPr>
          <w:rFonts w:ascii="Latin Modern Roman 10" w:hAnsi="Latin Modern Roman 10"/>
        </w:rPr>
        <w:t xml:space="preserve">To apply </w:t>
      </w:r>
      <w:proofErr w:type="spellStart"/>
      <w:r w:rsidRPr="006E426F">
        <w:rPr>
          <w:rFonts w:ascii="Latin Modern Roman 10" w:hAnsi="Latin Modern Roman 10"/>
        </w:rPr>
        <w:t>Poincaré</w:t>
      </w:r>
      <w:proofErr w:type="spellEnd"/>
      <w:r w:rsidRPr="006E426F">
        <w:rPr>
          <w:rFonts w:ascii="Latin Modern Roman 10" w:hAnsi="Latin Modern Roman 10"/>
        </w:rPr>
        <w:t xml:space="preserve"> theorem to our universe, we need to show that our universe is infinite, and that it consists of finite atoms, combining in finite minds, and this was done by </w:t>
      </w:r>
      <w:proofErr w:type="spellStart"/>
      <w:r w:rsidRPr="006E426F">
        <w:rPr>
          <w:rFonts w:ascii="Latin Modern Roman 10" w:hAnsi="Latin Modern Roman 10"/>
        </w:rPr>
        <w:t>Tegmark</w:t>
      </w:r>
      <w:proofErr w:type="spellEnd"/>
      <w:r w:rsidRPr="006E426F">
        <w:rPr>
          <w:rFonts w:ascii="Latin Modern Roman 10" w:hAnsi="Latin Modern Roman 10"/>
        </w:rPr>
        <w:t>, as we can see in the next section.</w:t>
      </w:r>
    </w:p>
    <w:p w14:paraId="5FCAB8F4"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 finite universe consisting of infinitely complex minds seems to be a showstopper for the QI, but in fact, our universe is not finite in the latest version of cosmology, and quantum states do not seem to be important for mind processing, if we don’t buy the Penrose theory on the mind as an advanced quantum computer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s6oq5hrv9","properties":{"formattedCitation":"(Penrose &amp; Gardner, 2002)","plainCitation":"(Penrose &amp; Gardner, 2002)"},"citationItems":[{"id":3429,"uris":["http://zotero.org/users/3736454/items/NJM4VDU5"],"uri":["http://zotero.org/users/3736454/items/NJM4VDU5"],"itemData":{"id":3429,"type":"book","title":"The Emperor's New Mind: Concerning Computers, Minds, and the Laws of Physics","publisher":"Oxford University Press","publisher-place":"Oxford","number-of-pages":"640","edition":"1 edition","source":"Amazon","event-place":"Oxford","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ISBN":"978-0-19-286198-6","shortTitle":"The Emperor's New Mind","language":"English","author":[{"family":"Penrose","given":"Roger"},{"family":"Gardner","given":"Martin"}],"issued":{"date-parts":[["2002",12,1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enrose &amp; Gardner, 2002)</w:t>
      </w:r>
      <w:r w:rsidRPr="006E426F">
        <w:rPr>
          <w:rFonts w:ascii="Latin Modern Roman 10" w:hAnsi="Latin Modern Roman 10"/>
        </w:rPr>
        <w:fldChar w:fldCharType="end"/>
      </w:r>
      <w:r w:rsidRPr="006E426F">
        <w:rPr>
          <w:rFonts w:ascii="Latin Modern Roman 10" w:hAnsi="Latin Modern Roman 10"/>
        </w:rPr>
        <w:t xml:space="preserve">. </w:t>
      </w:r>
    </w:p>
    <w:p w14:paraId="7F26647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Even if the human mind is a classical quantum computer, the fact that it is able to exchange information with the world, without damage to its quantum coherency, means that the indestructibility of particular quantum states is not important. </w:t>
      </w:r>
    </w:p>
    <w:p w14:paraId="7B9858CE" w14:textId="65695E11" w:rsidR="00EB4239" w:rsidRPr="006E426F" w:rsidRDefault="00EB4239" w:rsidP="0090726B">
      <w:pPr>
        <w:ind w:firstLine="720"/>
        <w:jc w:val="both"/>
        <w:rPr>
          <w:rFonts w:ascii="Latin Modern Roman 10" w:hAnsi="Latin Modern Roman 10"/>
        </w:rPr>
      </w:pPr>
      <w:r w:rsidRPr="006E426F">
        <w:rPr>
          <w:rFonts w:ascii="Latin Modern Roman 10" w:hAnsi="Latin Modern Roman 10"/>
        </w:rPr>
        <w:t xml:space="preserve">In this case, if the MWI interpretation of QM is true, and the mind is a quantum computer, quantum immortality still works for it, but big world immortality may not work (or we should assume that personal identity in a quantum computer of mind could be restarted from scratch, if such a computer is restarted after being turned off, but after getting the same classical information input.) </w:t>
      </w:r>
    </w:p>
    <w:p w14:paraId="1E93DC23" w14:textId="77777777" w:rsidR="00EB4239" w:rsidRPr="006E426F" w:rsidRDefault="00EB4239" w:rsidP="00EB4239">
      <w:pPr>
        <w:rPr>
          <w:rFonts w:ascii="Latin Modern Roman 10" w:hAnsi="Latin Modern Roman 10"/>
        </w:rPr>
      </w:pPr>
    </w:p>
    <w:p w14:paraId="2970E396" w14:textId="132C56C3" w:rsidR="00EB4239" w:rsidRPr="006E426F" w:rsidRDefault="007F47EA" w:rsidP="00EB4239">
      <w:pPr>
        <w:pStyle w:val="Heading2"/>
        <w:rPr>
          <w:rFonts w:ascii="Latin Modern Roman 10" w:hAnsi="Latin Modern Roman 10"/>
        </w:rPr>
      </w:pPr>
      <w:bookmarkStart w:id="14" w:name="_Toc503132414"/>
      <w:bookmarkStart w:id="15" w:name="_Toc505530451"/>
      <w:bookmarkStart w:id="16" w:name="_Toc508042528"/>
      <w:r w:rsidRPr="006E426F">
        <w:rPr>
          <w:rFonts w:ascii="Latin Modern Roman 10" w:hAnsi="Latin Modern Roman 10"/>
        </w:rPr>
        <w:lastRenderedPageBreak/>
        <w:t>2.4</w:t>
      </w:r>
      <w:r w:rsidR="00EB4239" w:rsidRPr="006E426F">
        <w:rPr>
          <w:rFonts w:ascii="Latin Modern Roman 10" w:hAnsi="Latin Modern Roman 10"/>
        </w:rPr>
        <w:t xml:space="preserve"> The logical indefinability of the observer’s death</w:t>
      </w:r>
      <w:bookmarkEnd w:id="14"/>
      <w:bookmarkEnd w:id="15"/>
      <w:bookmarkEnd w:id="16"/>
    </w:p>
    <w:p w14:paraId="6AD7C629" w14:textId="3C69F29B"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There is a well-known conjecture: “All humans are mortal, I am a human, so I will die.” However, it has several flaws. One of them is the “fallacy of four terms”</w:t>
      </w:r>
      <w:r w:rsidR="007E5632" w:rsidRPr="006E426F">
        <w:rPr>
          <w:rFonts w:ascii="Latin Modern Roman 10" w:hAnsi="Latin Modern Roman 10"/>
        </w:rPr>
        <w:t xml:space="preserve"> </w:t>
      </w:r>
      <w:r w:rsidR="007E5632" w:rsidRPr="006E426F">
        <w:rPr>
          <w:rFonts w:ascii="Latin Modern Roman 10" w:hAnsi="Latin Modern Roman 10"/>
        </w:rPr>
        <w:fldChar w:fldCharType="begin"/>
      </w:r>
      <w:r w:rsidR="0025636B" w:rsidRPr="006E426F">
        <w:rPr>
          <w:rFonts w:ascii="Latin Modern Roman 10" w:hAnsi="Latin Modern Roman 10"/>
        </w:rPr>
        <w:instrText xml:space="preserve"> ADDIN ZOTERO_ITEM CSL_CITATION {"citationID":"a1nf52f05vg","properties":{"formattedCitation":"(Copi, n.d.)","plainCitation":"(Copi, n.d.)"},"citationItems":[{"id":6987,"uris":["http://zotero.org/users/3736454/items/YBZMBUKE"],"uri":["http://zotero.org/users/3736454/items/YBZMBUKE"],"itemData":{"id":6987,"type":"book","title":"Introduction to Logic","publisher":"New York: Macmillan. Google Scholar","source":"Google Scholar","author":[{"family":"Copi","given":"Irving"},{"family":"Cohen","given":"M."}],"issued":{"date-parts":[["1990"]]}}}],"schema":"https://github.com/citation-style-language/schema/raw/master/csl-citation.json"} </w:instrText>
      </w:r>
      <w:r w:rsidR="007E5632" w:rsidRPr="006E426F">
        <w:rPr>
          <w:rFonts w:ascii="Latin Modern Roman 10" w:hAnsi="Latin Modern Roman 10"/>
        </w:rPr>
        <w:fldChar w:fldCharType="separate"/>
      </w:r>
      <w:r w:rsidR="007E5632" w:rsidRPr="006E426F">
        <w:rPr>
          <w:rFonts w:ascii="Latin Modern Roman 10" w:hAnsi="Latin Modern Roman 10"/>
          <w:noProof/>
        </w:rPr>
        <w:t>(Copi, n.d.)</w:t>
      </w:r>
      <w:r w:rsidR="007E5632" w:rsidRPr="006E426F">
        <w:rPr>
          <w:rFonts w:ascii="Latin Modern Roman 10" w:hAnsi="Latin Modern Roman 10"/>
        </w:rPr>
        <w:fldChar w:fldCharType="end"/>
      </w:r>
      <w:r w:rsidRPr="006E426F">
        <w:rPr>
          <w:rFonts w:ascii="Latin Modern Roman 10" w:hAnsi="Latin Modern Roman 10"/>
        </w:rPr>
        <w:t xml:space="preserve"> as the word “death” has different meanings in the premises and in the conclusion. </w:t>
      </w:r>
    </w:p>
    <w:p w14:paraId="72D9F679" w14:textId="4E2E1C92"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In the premises, “death” means “death-for-others”, that is </w:t>
      </w:r>
      <w:r w:rsidRPr="006E426F">
        <w:rPr>
          <w:rFonts w:ascii="Latin Modern Roman 10" w:hAnsi="Latin Modern Roman 10"/>
          <w:i/>
        </w:rPr>
        <w:t>observation of death by the outside observers</w:t>
      </w:r>
      <w:r w:rsidRPr="006E426F">
        <w:rPr>
          <w:rFonts w:ascii="Latin Modern Roman 10" w:hAnsi="Latin Modern Roman 10"/>
        </w:rPr>
        <w:t>, that is, cessation of the living activity of the body. In the conclusion</w:t>
      </w:r>
      <w:r w:rsidR="00BB2623" w:rsidRPr="006E426F">
        <w:rPr>
          <w:rFonts w:ascii="Latin Modern Roman 10" w:hAnsi="Latin Modern Roman 10"/>
        </w:rPr>
        <w:t xml:space="preserve"> of the syllogism,</w:t>
      </w:r>
      <w:r w:rsidRPr="006E426F">
        <w:rPr>
          <w:rFonts w:ascii="Latin Modern Roman 10" w:hAnsi="Latin Modern Roman 10"/>
        </w:rPr>
        <w:t xml:space="preserve"> the term “death-for-me” is used, which means </w:t>
      </w:r>
      <w:r w:rsidRPr="006E426F">
        <w:rPr>
          <w:rFonts w:ascii="Latin Modern Roman 10" w:hAnsi="Latin Modern Roman 10"/>
          <w:i/>
        </w:rPr>
        <w:t>the death of the observer from the observer’s point of view</w:t>
      </w:r>
      <w:r w:rsidRPr="006E426F">
        <w:rPr>
          <w:rFonts w:ascii="Latin Modern Roman 10" w:hAnsi="Latin Modern Roman 10"/>
        </w:rPr>
        <w:t>, which is typically represented by the idea of “nothingness after death” or cessation of the process of the observation. However, nobody is able to experience and report anything about nothingness after death (by definition), so it is not possible to prove that it will actually happen. (Another fallacy is that not all humans are currently dead, so we can’t claim that all are mortal.)</w:t>
      </w:r>
    </w:p>
    <w:p w14:paraId="2ED1693C"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The multiverse immortality means that death—from the observer’s point of view—is impossible. This impossibility means that, for any state of any observer with time-stamp T0, there is a possible next state with T0+1, and as everything possible exists, such an observer exists. Thus, a last moment of experience is impossible, and death as the cessation of the process of experiencing, is impossible. </w:t>
      </w:r>
    </w:p>
    <w:p w14:paraId="32BEDE37"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Almond attacks this idea in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c9d5uolp5","properties":{"formattedCitation":"(Paul Almond, 2011c)","plainCitation":"(Paul Almond, 2011c)"},"citationItems":[{"id":6702,"uris":["http://zotero.org/users/3736454/items/U4RG36VD"],"uri":["http://zotero.org/users/3736454/items/U4RG36VD"],"itemData":{"id":6702,"type":"article-journal","title":"Quantum Suicide and Inconsistency: Assuming you will survive quantum suicide may be simplistic.","source":"Google Scholar","URL":"https://web.archive.org/web/20120309233248/http://www.paul-almond.com/QuantumSuicideInconsistency.pdf","shortTitle":"Quantum Suicide and Inconsistency","author":[{"family":"Almond","given":"Paul"}],"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aul Almond, 2011c)</w:t>
      </w:r>
      <w:r w:rsidRPr="006E426F">
        <w:rPr>
          <w:rFonts w:ascii="Latin Modern Roman 10" w:hAnsi="Latin Modern Roman 10"/>
        </w:rPr>
        <w:fldChar w:fldCharType="end"/>
      </w:r>
      <w:r w:rsidRPr="006E426F">
        <w:rPr>
          <w:rFonts w:ascii="Latin Modern Roman 10" w:hAnsi="Latin Modern Roman 10"/>
        </w:rPr>
        <w:t xml:space="preserve">, where he noted that if MWI is not true, the death of observer is a consistent explanation or reality, but if we assume that MWI is true, death in some branches immediately becomes an inconsistent explanation. This jump between varying descriptions of death is not logical, and undermines the idea of QI, according to Almond. In other words, according to Almond, if we agree that death is theoretically possible, because of a small world, we should also agree that the death is possible in the branching world, as the death of some branches. </w:t>
      </w:r>
    </w:p>
    <w:p w14:paraId="5F5FBF64"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This is not a question of fact, but one of interpretation: should we regard the existence of my copy as an immortality or not. The answer of the problem raised by Almond is connected with the nature of personal identity, which will be analyzed in the next section. If identity is connected with measure of existence, then lowering this measure is equal to death, with some probability. If identity depends only on information, then changes in the number of copies is irrelevant.</w:t>
      </w:r>
    </w:p>
    <w:p w14:paraId="773E503E"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I will illustrate this on the following examples: </w:t>
      </w:r>
    </w:p>
    <w:p w14:paraId="77DCE842" w14:textId="77777777" w:rsidR="00DB501F" w:rsidRPr="006E426F" w:rsidRDefault="00DB501F" w:rsidP="00EB4239">
      <w:pPr>
        <w:ind w:firstLine="567"/>
        <w:jc w:val="both"/>
        <w:rPr>
          <w:rFonts w:ascii="Latin Modern Roman 10" w:hAnsi="Latin Modern Roman 10"/>
        </w:rPr>
      </w:pPr>
    </w:p>
    <w:p w14:paraId="2C995076" w14:textId="0DD66042" w:rsidR="00EB4239" w:rsidRPr="006E426F" w:rsidRDefault="00EB4239" w:rsidP="00EB4239">
      <w:pPr>
        <w:pStyle w:val="ListParagraph"/>
        <w:numPr>
          <w:ilvl w:val="0"/>
          <w:numId w:val="15"/>
        </w:numPr>
        <w:jc w:val="both"/>
        <w:rPr>
          <w:rFonts w:ascii="Latin Modern Roman 10" w:hAnsi="Latin Modern Roman 10" w:cs="Times New Roman"/>
        </w:rPr>
      </w:pPr>
      <w:r w:rsidRPr="006E426F">
        <w:rPr>
          <w:rFonts w:ascii="Latin Modern Roman 10" w:hAnsi="Latin Modern Roman 10" w:cs="Times New Roman"/>
        </w:rPr>
        <w:t>imagine many parallel running copies, like a flat world with some thickness</w:t>
      </w:r>
      <w:r w:rsidR="004F28AD" w:rsidRPr="006E426F">
        <w:rPr>
          <w:rFonts w:ascii="Latin Modern Roman 10" w:hAnsi="Latin Modern Roman 10" w:cs="Times New Roman"/>
        </w:rPr>
        <w:t xml:space="preserve"> </w:t>
      </w:r>
      <w:r w:rsidR="004F28AD" w:rsidRPr="006E426F">
        <w:rPr>
          <w:rFonts w:ascii="Latin Modern Roman 10" w:hAnsi="Latin Modern Roman 10" w:cs="Times New Roman"/>
        </w:rPr>
        <w:fldChar w:fldCharType="begin"/>
      </w:r>
      <w:r w:rsidR="004F28AD" w:rsidRPr="006E426F">
        <w:rPr>
          <w:rFonts w:ascii="Latin Modern Roman 10" w:hAnsi="Latin Modern Roman 10" w:cs="Times New Roman"/>
        </w:rPr>
        <w:instrText xml:space="preserve"> ADDIN ZOTERO_ITEM CSL_CITATION {"citationID":"a15coo362vg","properties":{"formattedCitation":"(Yudkowsky, 2008)","plainCitation":"(Yudkowsky, 2008)"},"citationItems":[{"id":6983,"uris":["http://zotero.org/users/3736454/items/YH54SX67"],"uri":["http://zotero.org/users/3736454/items/YH54SX67"],"itemData":{"id":6983,"type":"post-weblog","title":"Where Physics Meets Experience - Less Wrong","container-title":"LessWrong","URL":"http://lesswrong.com/lw/ps/where_physics_meets_experience/","author":[{"family":"Yudkowsky","given":"E."}],"issued":{"date-parts":[["2008"]]},"accessed":{"date-parts":[["2018",2,8]]}}}],"schema":"https://github.com/citation-style-language/schema/raw/master/csl-citation.json"} </w:instrText>
      </w:r>
      <w:r w:rsidR="004F28AD" w:rsidRPr="006E426F">
        <w:rPr>
          <w:rFonts w:ascii="Latin Modern Roman 10" w:hAnsi="Latin Modern Roman 10" w:cs="Times New Roman"/>
        </w:rPr>
        <w:fldChar w:fldCharType="separate"/>
      </w:r>
      <w:r w:rsidR="004F28AD" w:rsidRPr="006E426F">
        <w:rPr>
          <w:rFonts w:ascii="Latin Modern Roman 10" w:hAnsi="Latin Modern Roman 10" w:cs="Times New Roman"/>
          <w:noProof/>
        </w:rPr>
        <w:t>(Yudkowsky, 2008)</w:t>
      </w:r>
      <w:r w:rsidR="004F28AD" w:rsidRPr="006E426F">
        <w:rPr>
          <w:rFonts w:ascii="Latin Modern Roman 10" w:hAnsi="Latin Modern Roman 10" w:cs="Times New Roman"/>
        </w:rPr>
        <w:fldChar w:fldCharType="end"/>
      </w:r>
      <w:r w:rsidRPr="006E426F">
        <w:rPr>
          <w:rFonts w:ascii="Latin Modern Roman 10" w:hAnsi="Latin Modern Roman 10" w:cs="Times New Roman"/>
        </w:rPr>
        <w:t>, like pages with the same text in a book. If I cut the copies in half, they will die completely, but the book will be just half thinner. This interpretation is based on idea of “fluid of reality”</w:t>
      </w:r>
      <w:r w:rsidR="0090726B" w:rsidRPr="006E426F">
        <w:rPr>
          <w:rFonts w:ascii="Latin Modern Roman 10" w:hAnsi="Latin Modern Roman 10" w:cs="Times New Roman"/>
        </w:rPr>
        <w:t xml:space="preserve"> </w:t>
      </w:r>
      <w:r w:rsidR="0090726B" w:rsidRPr="006E426F">
        <w:rPr>
          <w:rFonts w:ascii="Latin Modern Roman 10" w:hAnsi="Latin Modern Roman 10" w:cs="Times New Roman"/>
        </w:rPr>
        <w:fldChar w:fldCharType="begin"/>
      </w:r>
      <w:r w:rsidR="0090726B" w:rsidRPr="006E426F">
        <w:rPr>
          <w:rFonts w:ascii="Latin Modern Roman 10" w:hAnsi="Latin Modern Roman 10" w:cs="Times New Roman"/>
        </w:rPr>
        <w:instrText xml:space="preserve"> ADDIN ZOTERO_ITEM CSL_CITATION {"citationID":"a2jvjr9277r","properties":{"formattedCitation":"(Yudkowsky, 2009a)","plainCitation":"(Yudkowsky, 2009a)"},"citationItems":[{"id":6985,"uris":["http://zotero.org/users/3736454/items/FMFHRWLU"],"uri":["http://zotero.org/users/3736454/items/FMFHRWLU"],"itemData":{"id":6985,"type":"webpage","title":"Eliezer_Yudkowsky comments on Newcomb's Problem and Regret of Rationality - Less Wrong","URL":"http://lesswrong.com/lw/nc/newcombs_problem_and_regret_of_rationality/126j","author":[{"family":"Yudkowsky","given":"E."}],"issued":{"date-parts":[["2009"]]},"accessed":{"date-parts":[["2018",2,8]]}}}],"schema":"https://github.com/citation-style-language/schema/raw/master/csl-citation.json"} </w:instrText>
      </w:r>
      <w:r w:rsidR="0090726B" w:rsidRPr="006E426F">
        <w:rPr>
          <w:rFonts w:ascii="Latin Modern Roman 10" w:hAnsi="Latin Modern Roman 10" w:cs="Times New Roman"/>
        </w:rPr>
        <w:fldChar w:fldCharType="separate"/>
      </w:r>
      <w:r w:rsidR="0090726B" w:rsidRPr="006E426F">
        <w:rPr>
          <w:rFonts w:ascii="Latin Modern Roman 10" w:hAnsi="Latin Modern Roman 10" w:cs="Times New Roman"/>
          <w:noProof/>
        </w:rPr>
        <w:t>(Yudkowsky, 2009a)</w:t>
      </w:r>
      <w:r w:rsidR="0090726B" w:rsidRPr="006E426F">
        <w:rPr>
          <w:rFonts w:ascii="Latin Modern Roman 10" w:hAnsi="Latin Modern Roman 10" w:cs="Times New Roman"/>
        </w:rPr>
        <w:fldChar w:fldCharType="end"/>
      </w:r>
      <w:r w:rsidRPr="006E426F">
        <w:rPr>
          <w:rFonts w:ascii="Latin Modern Roman 10" w:hAnsi="Latin Modern Roman 10" w:cs="Times New Roman"/>
        </w:rPr>
        <w:t xml:space="preserve">, and is applicable if the mind is not a classical computer. The loss of “reality fluid” doesn’t necessary mean death, which happens only if the “reality fluid” is not inter-mixing and consists of layers. If it is intermixing, its loss will be like a loss of blood, i.e., partial death, but survivable. </w:t>
      </w:r>
    </w:p>
    <w:p w14:paraId="2D84572B" w14:textId="77777777" w:rsidR="00221905" w:rsidRPr="006E426F" w:rsidRDefault="00221905" w:rsidP="00221905">
      <w:pPr>
        <w:pStyle w:val="ListParagraph"/>
        <w:ind w:left="967"/>
        <w:jc w:val="both"/>
        <w:rPr>
          <w:rFonts w:ascii="Latin Modern Roman 10" w:hAnsi="Latin Modern Roman 10" w:cs="Times New Roman"/>
        </w:rPr>
      </w:pPr>
    </w:p>
    <w:p w14:paraId="10B0951D" w14:textId="77777777" w:rsidR="00EB4239" w:rsidRPr="006E426F" w:rsidRDefault="00EB4239" w:rsidP="00EB4239">
      <w:pPr>
        <w:pStyle w:val="ListParagraph"/>
        <w:numPr>
          <w:ilvl w:val="0"/>
          <w:numId w:val="15"/>
        </w:numPr>
        <w:jc w:val="both"/>
        <w:rPr>
          <w:rFonts w:ascii="Latin Modern Roman 10" w:hAnsi="Latin Modern Roman 10"/>
        </w:rPr>
      </w:pPr>
      <w:r w:rsidRPr="006E426F">
        <w:rPr>
          <w:rFonts w:ascii="Latin Modern Roman 10" w:hAnsi="Latin Modern Roman 10" w:cs="Times New Roman"/>
        </w:rPr>
        <w:lastRenderedPageBreak/>
        <w:t>Imagine that in the world there are many copies of the novel “War and Peace.” If some of these copies are deleted, it will not affect the plot of the book. This interpretation is based on the idea of the mind as a pure classical computer</w:t>
      </w:r>
      <w:r w:rsidRPr="006E426F">
        <w:rPr>
          <w:rFonts w:ascii="Latin Modern Roman 10" w:hAnsi="Latin Modern Roman 10"/>
        </w:rPr>
        <w:t>.</w:t>
      </w:r>
    </w:p>
    <w:p w14:paraId="61552FA2" w14:textId="77777777" w:rsidR="00EB4239" w:rsidRPr="006E426F" w:rsidRDefault="00EB4239" w:rsidP="00EB4239">
      <w:pPr>
        <w:ind w:firstLine="567"/>
        <w:jc w:val="both"/>
        <w:rPr>
          <w:rFonts w:ascii="Latin Modern Roman 10" w:hAnsi="Latin Modern Roman 10"/>
        </w:rPr>
      </w:pPr>
    </w:p>
    <w:p w14:paraId="1C11393D"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The nature of death depends on nature of personal identity and could be described as the end of identity.</w:t>
      </w:r>
    </w:p>
    <w:p w14:paraId="5BCD956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Another counter argument is that if I am not currently on Mars, that doesn’t mean that I am dead on Mars. In any given moment, there are lot of branches which are not happening with me, but it doesn’t mean that I die every moment—and if we assume non-existence of branches as deaths, I am dying every second in millions of ways.</w:t>
      </w:r>
    </w:p>
    <w:p w14:paraId="78E96BC1" w14:textId="77777777" w:rsidR="00EB4239" w:rsidRPr="006E426F" w:rsidRDefault="00EB4239" w:rsidP="00EB4239">
      <w:pPr>
        <w:ind w:firstLine="567"/>
        <w:jc w:val="both"/>
        <w:rPr>
          <w:rFonts w:ascii="Latin Modern Roman 10" w:hAnsi="Latin Modern Roman 10"/>
        </w:rPr>
      </w:pPr>
    </w:p>
    <w:p w14:paraId="2DD7B510" w14:textId="77777777" w:rsidR="00EB4239" w:rsidRPr="006E426F" w:rsidRDefault="00EB4239" w:rsidP="00EB4239">
      <w:pPr>
        <w:pStyle w:val="Heading2"/>
        <w:rPr>
          <w:rFonts w:ascii="Latin Modern Roman 10" w:hAnsi="Latin Modern Roman 10"/>
        </w:rPr>
      </w:pPr>
      <w:bookmarkStart w:id="17" w:name="_Toc505530452"/>
      <w:bookmarkStart w:id="18" w:name="_Toc508042529"/>
      <w:r w:rsidRPr="006E426F">
        <w:rPr>
          <w:rFonts w:ascii="Latin Modern Roman 10" w:hAnsi="Latin Modern Roman 10"/>
        </w:rPr>
        <w:t>2.5 Examples of the multiverse immortality</w:t>
      </w:r>
      <w:bookmarkEnd w:id="17"/>
      <w:bookmarkEnd w:id="18"/>
    </w:p>
    <w:p w14:paraId="0BB4F33E" w14:textId="77777777" w:rsidR="00221905" w:rsidRPr="006E426F" w:rsidRDefault="00EB4239" w:rsidP="00EB4239">
      <w:pPr>
        <w:ind w:firstLine="567"/>
        <w:jc w:val="both"/>
        <w:rPr>
          <w:rFonts w:ascii="Latin Modern Roman 10" w:hAnsi="Latin Modern Roman 10"/>
        </w:rPr>
      </w:pPr>
      <w:r w:rsidRPr="006E426F">
        <w:rPr>
          <w:rFonts w:ascii="Latin Modern Roman 10" w:hAnsi="Latin Modern Roman 10"/>
        </w:rPr>
        <w:t>There is nothing strange in the multiverse immortality, if we loo</w:t>
      </w:r>
      <w:r w:rsidR="00221905" w:rsidRPr="006E426F">
        <w:rPr>
          <w:rFonts w:ascii="Latin Modern Roman 10" w:hAnsi="Latin Modern Roman 10"/>
        </w:rPr>
        <w:t>k on simpler objects and beings:</w:t>
      </w:r>
    </w:p>
    <w:p w14:paraId="4749FAA8" w14:textId="37E451E3" w:rsidR="00EB4239" w:rsidRPr="006E426F" w:rsidRDefault="00EB4239" w:rsidP="00EB4239">
      <w:pPr>
        <w:ind w:firstLine="567"/>
        <w:jc w:val="both"/>
        <w:rPr>
          <w:rFonts w:ascii="Latin Modern Roman 10" w:hAnsi="Latin Modern Roman 10"/>
        </w:rPr>
      </w:pPr>
      <w:r w:rsidRPr="006E426F">
        <w:rPr>
          <w:rFonts w:ascii="Latin Modern Roman 10" w:hAnsi="Latin Modern Roman 10"/>
        </w:rPr>
        <w:t xml:space="preserve"> </w:t>
      </w:r>
    </w:p>
    <w:p w14:paraId="7C21E2AF"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b/>
        </w:rPr>
        <w:t>Numbers are immortal.</w:t>
      </w:r>
      <w:r w:rsidRPr="006E426F">
        <w:rPr>
          <w:rFonts w:ascii="Latin Modern Roman 10" w:hAnsi="Latin Modern Roman 10"/>
        </w:rPr>
        <w:t xml:space="preserve"> All numbers will appear over and over again in multiple worlds, and we could say that any number is “immortal”. The same is true for number series. The number 27 will appear again and again, but we are not surprised by this, as the number is small compared to the size of our world, where we can find 27 ships and 27 sheep. However, repetition of longer numbers becomes more and more surprising, but only because our world seems to be too small for such repetition.</w:t>
      </w:r>
    </w:p>
    <w:p w14:paraId="4D264C6D" w14:textId="77777777" w:rsidR="00221905" w:rsidRPr="006E426F" w:rsidRDefault="00221905" w:rsidP="00EB4239">
      <w:pPr>
        <w:ind w:firstLine="567"/>
        <w:jc w:val="both"/>
        <w:rPr>
          <w:rFonts w:ascii="Latin Modern Roman 10" w:hAnsi="Latin Modern Roman 10"/>
        </w:rPr>
      </w:pPr>
    </w:p>
    <w:p w14:paraId="3B0243BE"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b/>
        </w:rPr>
        <w:t xml:space="preserve">Simple molecules are immortal. A </w:t>
      </w:r>
      <w:r w:rsidRPr="006E426F">
        <w:rPr>
          <w:rFonts w:ascii="Latin Modern Roman 10" w:hAnsi="Latin Modern Roman 10"/>
        </w:rPr>
        <w:t xml:space="preserve">molecule of water will appear again and again, because it is very simple, and consists of very abundant components. But more complex compounds are rare. Some short organic molecules are likely to repeat rather often. But a molecule with around 100 randomly connected atoms will be so rare, that it will appear once in our Hubble volume. That is, the simpler the object, and the more generative is its environment, the more likely it will have something like multiverse immortality. </w:t>
      </w:r>
    </w:p>
    <w:p w14:paraId="514EDF11" w14:textId="77777777" w:rsidR="00221905" w:rsidRPr="006E426F" w:rsidRDefault="00221905" w:rsidP="00EB4239">
      <w:pPr>
        <w:ind w:firstLine="567"/>
        <w:jc w:val="both"/>
        <w:rPr>
          <w:rFonts w:ascii="Latin Modern Roman 10" w:hAnsi="Latin Modern Roman 10"/>
        </w:rPr>
      </w:pPr>
    </w:p>
    <w:p w14:paraId="60EDA6B7" w14:textId="77777777" w:rsidR="00EB4239" w:rsidRPr="006E426F" w:rsidRDefault="00EB4239" w:rsidP="00EB4239">
      <w:pPr>
        <w:ind w:firstLine="567"/>
        <w:jc w:val="both"/>
        <w:rPr>
          <w:rFonts w:ascii="Latin Modern Roman 10" w:hAnsi="Latin Modern Roman 10"/>
        </w:rPr>
      </w:pPr>
      <w:r w:rsidRPr="006E426F">
        <w:rPr>
          <w:rFonts w:ascii="Latin Modern Roman 10" w:hAnsi="Latin Modern Roman 10"/>
          <w:b/>
        </w:rPr>
        <w:t>Biological viruses</w:t>
      </w:r>
      <w:r w:rsidRPr="006E426F">
        <w:rPr>
          <w:rFonts w:ascii="Latin Modern Roman 10" w:hAnsi="Latin Modern Roman 10"/>
        </w:rPr>
        <w:t xml:space="preserve">. Even some living beings could enjoy this type of immortality in an observable way. Biological viruses of one species are all equal to each other (excluding mutations) and the death of one copy is not the death of the virus. </w:t>
      </w:r>
    </w:p>
    <w:p w14:paraId="59D0777A" w14:textId="77777777" w:rsidR="00221905" w:rsidRPr="006E426F" w:rsidRDefault="00221905" w:rsidP="00EB4239">
      <w:pPr>
        <w:ind w:firstLine="567"/>
        <w:jc w:val="both"/>
        <w:rPr>
          <w:rFonts w:ascii="Latin Modern Roman 10" w:hAnsi="Latin Modern Roman 10"/>
        </w:rPr>
      </w:pPr>
    </w:p>
    <w:p w14:paraId="18219A64" w14:textId="40E5FF03" w:rsidR="00EB4239" w:rsidRPr="006E426F" w:rsidRDefault="00EB4239" w:rsidP="00EB4239">
      <w:pPr>
        <w:ind w:firstLine="567"/>
        <w:jc w:val="both"/>
        <w:rPr>
          <w:rFonts w:ascii="Latin Modern Roman 10" w:hAnsi="Latin Modern Roman 10"/>
        </w:rPr>
      </w:pPr>
      <w:r w:rsidRPr="006E426F">
        <w:rPr>
          <w:rFonts w:ascii="Latin Modern Roman 10" w:hAnsi="Latin Modern Roman 10"/>
          <w:b/>
        </w:rPr>
        <w:t>Computer viruses’</w:t>
      </w:r>
      <w:r w:rsidRPr="006E426F">
        <w:rPr>
          <w:rFonts w:ascii="Latin Modern Roman 10" w:hAnsi="Latin Modern Roman 10"/>
        </w:rPr>
        <w:t xml:space="preserve"> copies are exactly equal to each other, and the virus is not interested in preserving any exact copy, it is only interested in the dissemination of copies. So, a virus could use reasoning similar to the </w:t>
      </w:r>
      <w:r w:rsidR="007F47EA" w:rsidRPr="006E426F">
        <w:rPr>
          <w:rFonts w:ascii="Latin Modern Roman 10" w:hAnsi="Latin Modern Roman 10"/>
        </w:rPr>
        <w:t>multiverse</w:t>
      </w:r>
      <w:r w:rsidR="0092589B" w:rsidRPr="006E426F">
        <w:rPr>
          <w:rFonts w:ascii="Latin Modern Roman 10" w:hAnsi="Latin Modern Roman 10"/>
        </w:rPr>
        <w:t xml:space="preserve"> </w:t>
      </w:r>
      <w:r w:rsidRPr="006E426F">
        <w:rPr>
          <w:rFonts w:ascii="Latin Modern Roman 10" w:hAnsi="Latin Modern Roman 10"/>
        </w:rPr>
        <w:t>immortality, that even if it disappears, the Internet is large enough for another copy of the virus exist somewhere.</w:t>
      </w:r>
    </w:p>
    <w:p w14:paraId="5C2CB4FC" w14:textId="77777777" w:rsidR="00EB4239" w:rsidRPr="006E426F" w:rsidRDefault="00EB4239" w:rsidP="00EB4239">
      <w:pPr>
        <w:jc w:val="both"/>
        <w:rPr>
          <w:rFonts w:ascii="Latin Modern Roman 10" w:hAnsi="Latin Modern Roman 10"/>
        </w:rPr>
      </w:pPr>
      <w:r w:rsidRPr="006E426F">
        <w:rPr>
          <w:rFonts w:ascii="Latin Modern Roman 10" w:hAnsi="Latin Modern Roman 10"/>
        </w:rPr>
        <w:tab/>
        <w:t>The main question is, if it this be applied to the human mind. Is the universe sufficiently large, and does the nature of human identity prevent such a form of immortality?</w:t>
      </w:r>
    </w:p>
    <w:p w14:paraId="3A280C67" w14:textId="77777777" w:rsidR="00EB4239" w:rsidRPr="006E426F" w:rsidRDefault="00EB4239" w:rsidP="00EB4239">
      <w:pPr>
        <w:jc w:val="both"/>
        <w:rPr>
          <w:rFonts w:ascii="Latin Modern Roman 10" w:hAnsi="Latin Modern Roman 10"/>
        </w:rPr>
      </w:pPr>
    </w:p>
    <w:p w14:paraId="2D7091A1" w14:textId="351CC239" w:rsidR="00EB4239" w:rsidRPr="006E426F" w:rsidRDefault="00EB4239" w:rsidP="00EB4239">
      <w:pPr>
        <w:pStyle w:val="Heading2"/>
        <w:rPr>
          <w:rFonts w:ascii="Latin Modern Roman 10" w:hAnsi="Latin Modern Roman 10"/>
        </w:rPr>
      </w:pPr>
      <w:bookmarkStart w:id="19" w:name="_Toc505530453"/>
      <w:bookmarkStart w:id="20" w:name="_Toc508042530"/>
      <w:r w:rsidRPr="006E426F">
        <w:rPr>
          <w:rFonts w:ascii="Latin Modern Roman 10" w:hAnsi="Latin Modern Roman 10"/>
        </w:rPr>
        <w:lastRenderedPageBreak/>
        <w:t>2.6 Why it is not easy to kill QI</w:t>
      </w:r>
      <w:bookmarkEnd w:id="19"/>
      <w:bookmarkEnd w:id="20"/>
      <w:r w:rsidR="00AE081B">
        <w:rPr>
          <w:rFonts w:ascii="Latin Modern Roman 10" w:hAnsi="Latin Modern Roman 10"/>
        </w:rPr>
        <w:t xml:space="preserve"> theory</w:t>
      </w:r>
    </w:p>
    <w:p w14:paraId="528F8888" w14:textId="77777777" w:rsidR="00EB4239" w:rsidRPr="006E426F" w:rsidRDefault="00EB4239" w:rsidP="00AE081B">
      <w:pPr>
        <w:ind w:firstLine="720"/>
        <w:jc w:val="both"/>
        <w:rPr>
          <w:rFonts w:ascii="Latin Modern Roman 10" w:hAnsi="Latin Modern Roman 10"/>
        </w:rPr>
      </w:pPr>
      <w:r w:rsidRPr="006E426F">
        <w:rPr>
          <w:rFonts w:ascii="Latin Modern Roman 10" w:hAnsi="Latin Modern Roman 10"/>
        </w:rPr>
        <w:t>There are a lot of objections to QI, and the idea seems to be too complex to be true. However, any attempt to kill the idea comes with a price, that we assume some properties of the world that are even more weird. For example, if we assume a small universe, we assume the existence of some strange force which is limiting its growth, and also fine-tune the remaining small part for life—which sounds similar to God.</w:t>
      </w:r>
    </w:p>
    <w:p w14:paraId="6775A857" w14:textId="77777777" w:rsidR="00EB4239" w:rsidRPr="006E426F" w:rsidRDefault="00EB4239" w:rsidP="00AE081B">
      <w:pPr>
        <w:ind w:firstLine="720"/>
        <w:jc w:val="both"/>
        <w:rPr>
          <w:rFonts w:ascii="Latin Modern Roman 10" w:hAnsi="Latin Modern Roman 10"/>
        </w:rPr>
      </w:pPr>
      <w:r w:rsidRPr="006E426F">
        <w:rPr>
          <w:rFonts w:ascii="Latin Modern Roman 10" w:hAnsi="Latin Modern Roman 10"/>
        </w:rPr>
        <w:t>If we assume that human identity is fragile, and its informational copy is not enough, we also should postulate some weird theory of personal identity based on the existence of either a soul, or at least non-informational carrier of identity, which may be qualia or quantum mind. These theories may open possibilities for other forms of immortality.</w:t>
      </w:r>
    </w:p>
    <w:p w14:paraId="27C7F0C4" w14:textId="74A03389" w:rsidR="00EB4239" w:rsidRPr="006E426F" w:rsidRDefault="00EB4239" w:rsidP="00EB4239">
      <w:pPr>
        <w:pStyle w:val="Heading1"/>
        <w:rPr>
          <w:rFonts w:ascii="Latin Modern Roman 10" w:hAnsi="Latin Modern Roman 10"/>
        </w:rPr>
      </w:pPr>
      <w:bookmarkStart w:id="21" w:name="_Toc505530454"/>
      <w:bookmarkStart w:id="22" w:name="_Toc508042531"/>
      <w:r w:rsidRPr="006E426F">
        <w:rPr>
          <w:rFonts w:ascii="Latin Modern Roman 10" w:hAnsi="Latin Modern Roman 10"/>
        </w:rPr>
        <w:t xml:space="preserve">3. </w:t>
      </w:r>
      <w:bookmarkStart w:id="23" w:name="_Toc503132415"/>
      <w:r w:rsidR="0092589B" w:rsidRPr="006E426F">
        <w:rPr>
          <w:rFonts w:ascii="Latin Modern Roman 10" w:hAnsi="Latin Modern Roman 10"/>
        </w:rPr>
        <w:t>Necessary conditions for m</w:t>
      </w:r>
      <w:r w:rsidRPr="006E426F">
        <w:rPr>
          <w:rFonts w:ascii="Latin Modern Roman 10" w:hAnsi="Latin Modern Roman 10"/>
        </w:rPr>
        <w:t>ultiverse-immortality: the very big size of the Universe and no-soul personal identity</w:t>
      </w:r>
      <w:bookmarkEnd w:id="21"/>
      <w:bookmarkEnd w:id="22"/>
      <w:bookmarkEnd w:id="23"/>
      <w:r w:rsidRPr="006E426F">
        <w:rPr>
          <w:rFonts w:ascii="Latin Modern Roman 10" w:hAnsi="Latin Modern Roman 10"/>
        </w:rPr>
        <w:t xml:space="preserve"> </w:t>
      </w:r>
    </w:p>
    <w:p w14:paraId="3C6C5CE8" w14:textId="70C73205" w:rsidR="00EB4239" w:rsidRPr="006E426F" w:rsidRDefault="00EB4239" w:rsidP="00D94DCC">
      <w:pPr>
        <w:ind w:firstLine="360"/>
        <w:jc w:val="both"/>
        <w:rPr>
          <w:rFonts w:ascii="Latin Modern Roman 10" w:hAnsi="Latin Modern Roman 10"/>
        </w:rPr>
      </w:pPr>
      <w:r w:rsidRPr="006E426F">
        <w:rPr>
          <w:rFonts w:ascii="Latin Modern Roman 10" w:hAnsi="Latin Modern Roman 10"/>
        </w:rPr>
        <w:t xml:space="preserve">For the </w:t>
      </w:r>
      <w:r w:rsidR="0090726B" w:rsidRPr="006E426F">
        <w:rPr>
          <w:rFonts w:ascii="Latin Modern Roman 10" w:hAnsi="Latin Modern Roman 10"/>
        </w:rPr>
        <w:t>multiverse</w:t>
      </w:r>
      <w:r w:rsidR="00DB501F" w:rsidRPr="006E426F">
        <w:rPr>
          <w:rFonts w:ascii="Latin Modern Roman 10" w:hAnsi="Latin Modern Roman 10"/>
        </w:rPr>
        <w:t xml:space="preserve"> </w:t>
      </w:r>
      <w:r w:rsidRPr="006E426F">
        <w:rPr>
          <w:rFonts w:ascii="Latin Modern Roman 10" w:hAnsi="Latin Modern Roman 10"/>
        </w:rPr>
        <w:t xml:space="preserve">immortality condition (1) from section 2.2 to be valid for human minds, that is to represent actual immortality, two preconditions need to be true: </w:t>
      </w:r>
    </w:p>
    <w:p w14:paraId="2434F19F" w14:textId="77777777" w:rsidR="00EB4239" w:rsidRPr="006E426F" w:rsidRDefault="00EB4239" w:rsidP="00EB4239">
      <w:pPr>
        <w:ind w:firstLine="360"/>
        <w:rPr>
          <w:rFonts w:ascii="Latin Modern Roman 10" w:hAnsi="Latin Modern Roman 10"/>
        </w:rPr>
      </w:pPr>
    </w:p>
    <w:p w14:paraId="1E26233A" w14:textId="3973456C" w:rsidR="00EB4239" w:rsidRPr="006E426F" w:rsidRDefault="00EB4239" w:rsidP="00DB501F">
      <w:pPr>
        <w:pStyle w:val="ListParagraph"/>
        <w:numPr>
          <w:ilvl w:val="0"/>
          <w:numId w:val="11"/>
        </w:numPr>
        <w:jc w:val="both"/>
        <w:rPr>
          <w:rFonts w:ascii="Latin Modern Roman 10" w:hAnsi="Latin Modern Roman 10" w:cs="Times New Roman"/>
        </w:rPr>
      </w:pPr>
      <w:r w:rsidRPr="006E426F">
        <w:rPr>
          <w:rFonts w:ascii="Latin Modern Roman 10" w:hAnsi="Latin Modern Roman 10" w:cs="Times New Roman"/>
          <w:i/>
        </w:rPr>
        <w:t xml:space="preserve">The universe must </w:t>
      </w:r>
      <w:r w:rsidR="00DB501F" w:rsidRPr="006E426F">
        <w:rPr>
          <w:rFonts w:ascii="Latin Modern Roman 10" w:hAnsi="Latin Modern Roman 10" w:cs="Times New Roman"/>
          <w:i/>
        </w:rPr>
        <w:t>include all possible variants of human minds</w:t>
      </w:r>
      <w:r w:rsidR="002E3554" w:rsidRPr="006E426F">
        <w:rPr>
          <w:rFonts w:ascii="Latin Modern Roman 10" w:hAnsi="Latin Modern Roman 10" w:cs="Times New Roman"/>
        </w:rPr>
        <w:t xml:space="preserve">, that is, it </w:t>
      </w:r>
      <w:r w:rsidR="00DB501F" w:rsidRPr="006E426F">
        <w:rPr>
          <w:rFonts w:ascii="Latin Modern Roman 10" w:hAnsi="Latin Modern Roman 10" w:cs="Times New Roman"/>
        </w:rPr>
        <w:t xml:space="preserve">should be </w:t>
      </w:r>
      <w:r w:rsidRPr="006E426F">
        <w:rPr>
          <w:rFonts w:ascii="Latin Modern Roman 10" w:hAnsi="Latin Modern Roman 10" w:cs="Times New Roman"/>
        </w:rPr>
        <w:t>large enough for human minds to be repeated in it</w:t>
      </w:r>
      <w:r w:rsidR="002E3554" w:rsidRPr="006E426F">
        <w:rPr>
          <w:rFonts w:ascii="Latin Modern Roman 10" w:hAnsi="Latin Modern Roman 10" w:cs="Times New Roman"/>
        </w:rPr>
        <w:t xml:space="preserve"> and minds must be of finite complexity</w:t>
      </w:r>
      <w:r w:rsidRPr="006E426F">
        <w:rPr>
          <w:rFonts w:ascii="Latin Modern Roman 10" w:hAnsi="Latin Modern Roman 10" w:cs="Times New Roman"/>
        </w:rPr>
        <w:t xml:space="preserve">. </w:t>
      </w:r>
      <w:r w:rsidR="002E3554" w:rsidRPr="006E426F">
        <w:rPr>
          <w:rFonts w:ascii="Latin Modern Roman 10" w:hAnsi="Latin Modern Roman 10" w:cs="Times New Roman"/>
        </w:rPr>
        <w:t>This means that</w:t>
      </w:r>
      <w:r w:rsidRPr="006E426F">
        <w:rPr>
          <w:rFonts w:ascii="Latin Modern Roman 10" w:hAnsi="Latin Modern Roman 10" w:cs="Times New Roman"/>
        </w:rPr>
        <w:t xml:space="preserve"> O(</w:t>
      </w:r>
      <w:proofErr w:type="gramStart"/>
      <w:r w:rsidRPr="006E426F">
        <w:rPr>
          <w:rFonts w:ascii="Latin Modern Roman 10" w:hAnsi="Latin Modern Roman 10" w:cs="Times New Roman"/>
        </w:rPr>
        <w:t>I,T</w:t>
      </w:r>
      <w:proofErr w:type="gramEnd"/>
      <w:r w:rsidRPr="006E426F">
        <w:rPr>
          <w:rFonts w:ascii="Latin Modern Roman 10" w:hAnsi="Latin Modern Roman 10" w:cs="Times New Roman"/>
        </w:rPr>
        <w:t>+1) observer-moment should always exist.</w:t>
      </w:r>
    </w:p>
    <w:p w14:paraId="44562C3A" w14:textId="77777777" w:rsidR="00DB501F" w:rsidRPr="006E426F" w:rsidRDefault="00DB501F" w:rsidP="00DB501F">
      <w:pPr>
        <w:pStyle w:val="ListParagraph"/>
        <w:rPr>
          <w:rFonts w:ascii="Latin Modern Roman 10" w:hAnsi="Latin Modern Roman 10" w:cs="Times New Roman"/>
        </w:rPr>
      </w:pPr>
    </w:p>
    <w:p w14:paraId="38221FF8" w14:textId="7871E474" w:rsidR="00EB4239" w:rsidRPr="006E426F" w:rsidRDefault="00EB4239" w:rsidP="00DB501F">
      <w:pPr>
        <w:pStyle w:val="ListParagraph"/>
        <w:numPr>
          <w:ilvl w:val="0"/>
          <w:numId w:val="11"/>
        </w:numPr>
        <w:jc w:val="both"/>
        <w:rPr>
          <w:rFonts w:ascii="Latin Modern Roman 10" w:hAnsi="Latin Modern Roman 10" w:cs="Times New Roman"/>
        </w:rPr>
      </w:pPr>
      <w:r w:rsidRPr="006E426F">
        <w:rPr>
          <w:rFonts w:ascii="Latin Modern Roman 10" w:hAnsi="Latin Modern Roman 10" w:cs="Times New Roman"/>
          <w:i/>
        </w:rPr>
        <w:t>Human personal identity theory must support</w:t>
      </w:r>
      <w:r w:rsidR="00DB501F" w:rsidRPr="006E426F">
        <w:rPr>
          <w:rFonts w:ascii="Latin Modern Roman 10" w:hAnsi="Latin Modern Roman 10" w:cs="Times New Roman"/>
          <w:i/>
        </w:rPr>
        <w:t xml:space="preserve"> immortality through copies:</w:t>
      </w:r>
      <w:r w:rsidR="00DB501F" w:rsidRPr="006E426F">
        <w:rPr>
          <w:rFonts w:ascii="Latin Modern Roman 10" w:hAnsi="Latin Modern Roman 10" w:cs="Times New Roman"/>
        </w:rPr>
        <w:t xml:space="preserve"> </w:t>
      </w:r>
      <w:r w:rsidRPr="006E426F">
        <w:rPr>
          <w:rFonts w:ascii="Latin Modern Roman 10" w:hAnsi="Latin Modern Roman 10" w:cs="Times New Roman"/>
        </w:rPr>
        <w:t xml:space="preserve">from the </w:t>
      </w:r>
      <w:r w:rsidR="00DB501F" w:rsidRPr="006E426F">
        <w:rPr>
          <w:rFonts w:ascii="Latin Modern Roman 10" w:hAnsi="Latin Modern Roman 10" w:cs="Times New Roman"/>
        </w:rPr>
        <w:t xml:space="preserve">existence of similar moments </w:t>
      </w:r>
      <w:r w:rsidRPr="006E426F">
        <w:rPr>
          <w:rFonts w:ascii="Latin Modern Roman 10" w:hAnsi="Latin Modern Roman 10" w:cs="Times New Roman"/>
        </w:rPr>
        <w:t>O(</w:t>
      </w:r>
      <w:proofErr w:type="gramStart"/>
      <w:r w:rsidRPr="006E426F">
        <w:rPr>
          <w:rFonts w:ascii="Latin Modern Roman 10" w:hAnsi="Latin Modern Roman 10" w:cs="Times New Roman"/>
        </w:rPr>
        <w:t>I,T</w:t>
      </w:r>
      <w:proofErr w:type="gramEnd"/>
      <w:r w:rsidRPr="006E426F">
        <w:rPr>
          <w:rFonts w:ascii="Latin Modern Roman 10" w:hAnsi="Latin Modern Roman 10" w:cs="Times New Roman"/>
        </w:rPr>
        <w:t>), and O(I,T+1) should follow continuity of</w:t>
      </w:r>
      <w:r w:rsidR="00DB501F" w:rsidRPr="006E426F">
        <w:rPr>
          <w:rFonts w:ascii="Latin Modern Roman 10" w:hAnsi="Latin Modern Roman 10" w:cs="Times New Roman"/>
        </w:rPr>
        <w:t xml:space="preserve"> the personal</w:t>
      </w:r>
      <w:r w:rsidRPr="006E426F">
        <w:rPr>
          <w:rFonts w:ascii="Latin Modern Roman 10" w:hAnsi="Latin Modern Roman 10" w:cs="Times New Roman"/>
        </w:rPr>
        <w:t xml:space="preserve"> identity O(I,T), </w:t>
      </w:r>
      <w:r w:rsidRPr="006E426F">
        <w:rPr>
          <w:rFonts w:ascii="Latin Modern Roman 10" w:hAnsi="Latin Modern Roman 10" w:cs="Times New Roman"/>
        </w:rPr>
        <w:sym w:font="Symbol" w:char="F0DE"/>
      </w:r>
      <w:r w:rsidRPr="006E426F">
        <w:rPr>
          <w:rFonts w:ascii="Latin Modern Roman 10" w:hAnsi="Latin Modern Roman 10" w:cs="Times New Roman"/>
        </w:rPr>
        <w:t xml:space="preserve"> O(I,T+1). In other words, the identity solution should be “no-soul” and “copy-friendly”. </w:t>
      </w:r>
    </w:p>
    <w:p w14:paraId="103133E7" w14:textId="77777777" w:rsidR="00EB4239" w:rsidRPr="006E426F" w:rsidRDefault="00EB4239" w:rsidP="00EB4239">
      <w:pPr>
        <w:pStyle w:val="ListParagraph"/>
        <w:rPr>
          <w:rFonts w:ascii="Latin Modern Roman 10" w:hAnsi="Latin Modern Roman 10" w:cs="Times New Roman"/>
        </w:rPr>
      </w:pPr>
    </w:p>
    <w:p w14:paraId="4AA0F158" w14:textId="77777777" w:rsidR="00EB4239" w:rsidRPr="006E426F" w:rsidRDefault="00EB4239" w:rsidP="00EB4239">
      <w:pPr>
        <w:ind w:firstLine="360"/>
        <w:rPr>
          <w:rFonts w:ascii="Latin Modern Roman 10" w:hAnsi="Latin Modern Roman 10"/>
        </w:rPr>
      </w:pPr>
      <w:r w:rsidRPr="006E426F">
        <w:rPr>
          <w:rFonts w:ascii="Latin Modern Roman 10" w:hAnsi="Latin Modern Roman 10"/>
        </w:rPr>
        <w:t>In this section, we will take an overview of both conditions.</w:t>
      </w:r>
    </w:p>
    <w:p w14:paraId="1B57A14D" w14:textId="77777777" w:rsidR="00EB4239" w:rsidRPr="006E426F" w:rsidRDefault="00EB4239" w:rsidP="00EB4239">
      <w:pPr>
        <w:rPr>
          <w:rFonts w:ascii="Latin Modern Roman 10" w:hAnsi="Latin Modern Roman 10"/>
        </w:rPr>
      </w:pPr>
    </w:p>
    <w:p w14:paraId="0BD3C2C5" w14:textId="252D9CA9" w:rsidR="00EB4239" w:rsidRPr="006E426F" w:rsidRDefault="007F47EA" w:rsidP="00EB4239">
      <w:pPr>
        <w:pStyle w:val="Heading2"/>
        <w:rPr>
          <w:rFonts w:ascii="Latin Modern Roman 10" w:hAnsi="Latin Modern Roman 10"/>
        </w:rPr>
      </w:pPr>
      <w:bookmarkStart w:id="24" w:name="_Toc505530455"/>
      <w:bookmarkStart w:id="25" w:name="_Toc508042532"/>
      <w:r w:rsidRPr="006E426F">
        <w:rPr>
          <w:rFonts w:ascii="Latin Modern Roman 10" w:hAnsi="Latin Modern Roman 10"/>
        </w:rPr>
        <w:t>3.1</w:t>
      </w:r>
      <w:r w:rsidR="00EB4239" w:rsidRPr="006E426F">
        <w:rPr>
          <w:rFonts w:ascii="Latin Modern Roman 10" w:hAnsi="Latin Modern Roman 10"/>
        </w:rPr>
        <w:t xml:space="preserve"> Condition 1: </w:t>
      </w:r>
      <w:bookmarkEnd w:id="24"/>
      <w:r w:rsidR="00D94DCC" w:rsidRPr="006E426F">
        <w:rPr>
          <w:rFonts w:ascii="Latin Modern Roman 10" w:hAnsi="Latin Modern Roman 10"/>
        </w:rPr>
        <w:t>Repeating of the human minds in the Universe</w:t>
      </w:r>
      <w:bookmarkEnd w:id="25"/>
    </w:p>
    <w:p w14:paraId="55E3B118" w14:textId="77777777" w:rsidR="00EB4239" w:rsidRPr="006E426F" w:rsidRDefault="00EB4239" w:rsidP="00EB4239">
      <w:pPr>
        <w:pStyle w:val="Heading3"/>
        <w:rPr>
          <w:rFonts w:ascii="Latin Modern Roman 10" w:hAnsi="Latin Modern Roman 10"/>
        </w:rPr>
      </w:pPr>
      <w:bookmarkStart w:id="26" w:name="_Toc503132416"/>
      <w:bookmarkStart w:id="27" w:name="_Toc505530456"/>
      <w:bookmarkStart w:id="28" w:name="_Toc508042533"/>
      <w:r w:rsidRPr="006E426F">
        <w:rPr>
          <w:rFonts w:ascii="Latin Modern Roman 10" w:hAnsi="Latin Modern Roman 10"/>
        </w:rPr>
        <w:t>3.1.1 The size of the Universe and various types of the multiverse immortality</w:t>
      </w:r>
      <w:bookmarkEnd w:id="26"/>
      <w:bookmarkEnd w:id="27"/>
      <w:bookmarkEnd w:id="28"/>
    </w:p>
    <w:p w14:paraId="1B0DC208" w14:textId="2D88D87B"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While the popular name of the “multiverse immortality” is “quantum immortality,” as it is connected with the many worlds interp</w:t>
      </w:r>
      <w:r w:rsidR="004D7A4E" w:rsidRPr="006E426F">
        <w:rPr>
          <w:rFonts w:ascii="Latin Modern Roman 10" w:hAnsi="Latin Modern Roman 10"/>
        </w:rPr>
        <w:t xml:space="preserve">retation of quantum mechanics, multiverse </w:t>
      </w:r>
      <w:r w:rsidRPr="006E426F">
        <w:rPr>
          <w:rFonts w:ascii="Latin Modern Roman 10" w:hAnsi="Latin Modern Roman 10"/>
        </w:rPr>
        <w:t xml:space="preserve">immortality in fact doesn’t require a MW-interpretation of QM to be true, and doesn’t use any quantum effects for work. So, the name is misleading, and results in attracting some quantum woo. </w:t>
      </w:r>
    </w:p>
    <w:p w14:paraId="79D97E5A"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 only thing it needs is a sufficiently large and diverse universe for the existence of my copies. But how large, and how diverse? </w:t>
      </w:r>
    </w:p>
    <w:p w14:paraId="687015F4" w14:textId="0B3E8BC0" w:rsidR="00BE3D67" w:rsidRPr="006E426F" w:rsidRDefault="00BE3D67" w:rsidP="00EB4239">
      <w:pPr>
        <w:ind w:firstLine="720"/>
        <w:jc w:val="both"/>
        <w:rPr>
          <w:rFonts w:ascii="Latin Modern Roman 10" w:hAnsi="Latin Modern Roman 10"/>
        </w:rPr>
      </w:pPr>
      <w:r w:rsidRPr="006E426F">
        <w:rPr>
          <w:rFonts w:ascii="Latin Modern Roman 10" w:hAnsi="Latin Modern Roman 10"/>
        </w:rPr>
        <w:t>Universe must have all possible minds and all possible their observer moments, only in this case for any O(</w:t>
      </w:r>
      <w:proofErr w:type="gramStart"/>
      <w:r w:rsidRPr="006E426F">
        <w:rPr>
          <w:rFonts w:ascii="Latin Modern Roman 10" w:hAnsi="Latin Modern Roman 10"/>
        </w:rPr>
        <w:t>I,T</w:t>
      </w:r>
      <w:proofErr w:type="gramEnd"/>
      <w:r w:rsidRPr="006E426F">
        <w:rPr>
          <w:rFonts w:ascii="Latin Modern Roman 10" w:hAnsi="Latin Modern Roman 10"/>
        </w:rPr>
        <w:t>) will exist O(I,T+1). For this to happens, 3 conditions must be true:</w:t>
      </w:r>
    </w:p>
    <w:p w14:paraId="6B5B9CBA" w14:textId="77777777" w:rsidR="00221905" w:rsidRPr="006E426F" w:rsidRDefault="00221905" w:rsidP="00EB4239">
      <w:pPr>
        <w:ind w:firstLine="720"/>
        <w:jc w:val="both"/>
        <w:rPr>
          <w:rFonts w:ascii="Latin Modern Roman 10" w:hAnsi="Latin Modern Roman 10"/>
        </w:rPr>
      </w:pPr>
    </w:p>
    <w:p w14:paraId="27D12D8B" w14:textId="0D3FE5DB" w:rsidR="00EB4239" w:rsidRPr="006E426F" w:rsidRDefault="00221905" w:rsidP="00EB4239">
      <w:pPr>
        <w:ind w:firstLine="720"/>
        <w:jc w:val="both"/>
        <w:rPr>
          <w:rFonts w:ascii="Latin Modern Roman 10" w:hAnsi="Latin Modern Roman 10"/>
        </w:rPr>
      </w:pPr>
      <w:r w:rsidRPr="006E426F">
        <w:rPr>
          <w:rFonts w:ascii="Latin Modern Roman 10" w:hAnsi="Latin Modern Roman 10"/>
          <w:b/>
        </w:rPr>
        <w:lastRenderedPageBreak/>
        <w:t>Very large Universe s</w:t>
      </w:r>
      <w:r w:rsidR="00EB4239" w:rsidRPr="006E426F">
        <w:rPr>
          <w:rFonts w:ascii="Latin Modern Roman 10" w:hAnsi="Latin Modern Roman 10"/>
          <w:b/>
        </w:rPr>
        <w:t>ize</w:t>
      </w:r>
      <w:r w:rsidR="00EB4239" w:rsidRPr="006E426F">
        <w:rPr>
          <w:rFonts w:ascii="Latin Modern Roman 10" w:hAnsi="Latin Modern Roman 10"/>
        </w:rPr>
        <w:t>: The universe should be large enough to include all the possible combinations of a</w:t>
      </w:r>
      <w:r w:rsidRPr="006E426F">
        <w:rPr>
          <w:rFonts w:ascii="Latin Modern Roman 10" w:hAnsi="Latin Modern Roman 10"/>
        </w:rPr>
        <w:t xml:space="preserve">toms inside a human skull. </w:t>
      </w:r>
      <w:r w:rsidR="00EB4239" w:rsidRPr="006E426F">
        <w:rPr>
          <w:rFonts w:ascii="Latin Modern Roman 10" w:hAnsi="Latin Modern Roman 10"/>
        </w:rPr>
        <w:t xml:space="preserve">The condition of the </w:t>
      </w:r>
      <w:r w:rsidRPr="006E426F">
        <w:rPr>
          <w:rFonts w:ascii="Latin Modern Roman 10" w:hAnsi="Latin Modern Roman 10"/>
        </w:rPr>
        <w:t>“</w:t>
      </w:r>
      <w:r w:rsidR="00EB4239" w:rsidRPr="006E426F">
        <w:rPr>
          <w:rFonts w:ascii="Latin Modern Roman 10" w:hAnsi="Latin Modern Roman 10"/>
        </w:rPr>
        <w:t>infinity</w:t>
      </w:r>
      <w:r w:rsidRPr="006E426F">
        <w:rPr>
          <w:rFonts w:ascii="Latin Modern Roman 10" w:hAnsi="Latin Modern Roman 10"/>
        </w:rPr>
        <w:t>” of the U</w:t>
      </w:r>
      <w:r w:rsidR="00EB4239" w:rsidRPr="006E426F">
        <w:rPr>
          <w:rFonts w:ascii="Latin Modern Roman 10" w:hAnsi="Latin Modern Roman 10"/>
        </w:rPr>
        <w:t>niverse</w:t>
      </w:r>
      <w:r w:rsidRPr="006E426F">
        <w:rPr>
          <w:rFonts w:ascii="Latin Modern Roman 10" w:hAnsi="Latin Modern Roman 10"/>
        </w:rPr>
        <w:t>’s</w:t>
      </w:r>
      <w:r w:rsidR="00EB4239" w:rsidRPr="006E426F">
        <w:rPr>
          <w:rFonts w:ascii="Latin Modern Roman 10" w:hAnsi="Latin Modern Roman 10"/>
        </w:rPr>
        <w:t xml:space="preserve"> size is no</w:t>
      </w:r>
      <w:r w:rsidRPr="006E426F">
        <w:rPr>
          <w:rFonts w:ascii="Latin Modern Roman 10" w:hAnsi="Latin Modern Roman 10"/>
        </w:rPr>
        <w:t>t necessary, but would suffice.</w:t>
      </w:r>
    </w:p>
    <w:p w14:paraId="6E5E26F7" w14:textId="77777777" w:rsidR="00221905" w:rsidRPr="006E426F" w:rsidRDefault="00221905" w:rsidP="00EB4239">
      <w:pPr>
        <w:ind w:firstLine="720"/>
        <w:jc w:val="both"/>
        <w:rPr>
          <w:rFonts w:ascii="Latin Modern Roman 10" w:hAnsi="Latin Modern Roman 10"/>
        </w:rPr>
      </w:pPr>
    </w:p>
    <w:p w14:paraId="1ECD083D" w14:textId="0BB23DED" w:rsidR="00EB4239" w:rsidRPr="006E426F" w:rsidRDefault="00EB4239" w:rsidP="00EB4239">
      <w:pPr>
        <w:ind w:firstLine="720"/>
        <w:jc w:val="both"/>
        <w:rPr>
          <w:rFonts w:ascii="Latin Modern Roman 10" w:hAnsi="Latin Modern Roman 10"/>
        </w:rPr>
      </w:pPr>
      <w:r w:rsidRPr="006E426F">
        <w:rPr>
          <w:rFonts w:ascii="Latin Modern Roman 10" w:hAnsi="Latin Modern Roman 10"/>
          <w:b/>
        </w:rPr>
        <w:t>Finite size of minds.</w:t>
      </w:r>
      <w:r w:rsidR="00221905" w:rsidRPr="006E426F">
        <w:rPr>
          <w:rFonts w:ascii="Latin Modern Roman 10" w:hAnsi="Latin Modern Roman 10"/>
          <w:b/>
        </w:rPr>
        <w:t xml:space="preserve"> </w:t>
      </w:r>
      <w:r w:rsidR="00221905" w:rsidRPr="006E426F">
        <w:rPr>
          <w:rFonts w:ascii="Latin Modern Roman 10" w:hAnsi="Latin Modern Roman 10"/>
        </w:rPr>
        <w:t>Human</w:t>
      </w:r>
      <w:r w:rsidR="00221905" w:rsidRPr="006E426F">
        <w:rPr>
          <w:rFonts w:ascii="Latin Modern Roman 10" w:hAnsi="Latin Modern Roman 10"/>
          <w:b/>
        </w:rPr>
        <w:t xml:space="preserve"> </w:t>
      </w:r>
      <w:r w:rsidR="00221905" w:rsidRPr="006E426F">
        <w:rPr>
          <w:rFonts w:ascii="Latin Modern Roman 10" w:hAnsi="Latin Modern Roman 10"/>
        </w:rPr>
        <w:t>minds should consist of finite combinations of finite elements.</w:t>
      </w:r>
    </w:p>
    <w:p w14:paraId="2D09CFFC" w14:textId="77777777" w:rsidR="00221905" w:rsidRPr="006E426F" w:rsidRDefault="00221905" w:rsidP="00EB4239">
      <w:pPr>
        <w:ind w:firstLine="720"/>
        <w:jc w:val="both"/>
        <w:rPr>
          <w:rFonts w:ascii="Latin Modern Roman 10" w:hAnsi="Latin Modern Roman 10"/>
          <w:b/>
        </w:rPr>
      </w:pPr>
    </w:p>
    <w:p w14:paraId="3AC1BE5D" w14:textId="31BAEE7A" w:rsidR="00EB4239" w:rsidRPr="006E426F" w:rsidRDefault="00EB4239" w:rsidP="00EB4239">
      <w:pPr>
        <w:ind w:firstLine="720"/>
        <w:jc w:val="both"/>
        <w:rPr>
          <w:rFonts w:ascii="Latin Modern Roman 10" w:hAnsi="Latin Modern Roman 10"/>
        </w:rPr>
      </w:pPr>
      <w:r w:rsidRPr="006E426F">
        <w:rPr>
          <w:rFonts w:ascii="Latin Modern Roman 10" w:hAnsi="Latin Modern Roman 10"/>
          <w:b/>
        </w:rPr>
        <w:t>Diversity</w:t>
      </w:r>
      <w:r w:rsidR="00221905" w:rsidRPr="006E426F">
        <w:rPr>
          <w:rFonts w:ascii="Latin Modern Roman 10" w:hAnsi="Latin Modern Roman 10"/>
          <w:b/>
        </w:rPr>
        <w:t xml:space="preserve"> of the Universe</w:t>
      </w:r>
      <w:r w:rsidRPr="006E426F">
        <w:rPr>
          <w:rFonts w:ascii="Latin Modern Roman 10" w:hAnsi="Latin Modern Roman 10"/>
        </w:rPr>
        <w:t>: The universe should be also diverse enough to allow even very rare combinations of atoms (or at least mind states) to appear in it.</w:t>
      </w:r>
    </w:p>
    <w:p w14:paraId="4FFE6B10" w14:textId="77777777" w:rsidR="00221905" w:rsidRPr="006E426F" w:rsidRDefault="00221905" w:rsidP="00EB4239">
      <w:pPr>
        <w:ind w:firstLine="720"/>
        <w:jc w:val="both"/>
        <w:rPr>
          <w:rFonts w:ascii="Latin Modern Roman 10" w:hAnsi="Latin Modern Roman 10"/>
        </w:rPr>
      </w:pPr>
    </w:p>
    <w:p w14:paraId="35B0C416" w14:textId="4AE343AA" w:rsidR="00EB4239" w:rsidRPr="006E426F" w:rsidRDefault="00221905" w:rsidP="00EB4239">
      <w:pPr>
        <w:ind w:firstLine="720"/>
        <w:jc w:val="both"/>
        <w:rPr>
          <w:rFonts w:ascii="Latin Modern Roman 10" w:hAnsi="Latin Modern Roman 10"/>
        </w:rPr>
      </w:pPr>
      <w:r w:rsidRPr="006E426F">
        <w:rPr>
          <w:rFonts w:ascii="Latin Modern Roman 10" w:hAnsi="Latin Modern Roman 10"/>
        </w:rPr>
        <w:t>We will prove all three conditions in the next subsections.</w:t>
      </w:r>
    </w:p>
    <w:p w14:paraId="595F52B6" w14:textId="77777777" w:rsidR="00EB4239" w:rsidRPr="006E426F" w:rsidRDefault="00EB4239" w:rsidP="00EB4239">
      <w:pPr>
        <w:ind w:firstLine="720"/>
        <w:rPr>
          <w:rFonts w:ascii="Latin Modern Roman 10" w:hAnsi="Latin Modern Roman 10"/>
        </w:rPr>
      </w:pPr>
    </w:p>
    <w:p w14:paraId="38F4FE56" w14:textId="77777777" w:rsidR="00EB4239" w:rsidRPr="006E426F" w:rsidRDefault="00EB4239" w:rsidP="00EB4239">
      <w:pPr>
        <w:pStyle w:val="Heading3"/>
        <w:rPr>
          <w:rFonts w:ascii="Latin Modern Roman 10" w:hAnsi="Latin Modern Roman 10"/>
        </w:rPr>
      </w:pPr>
      <w:bookmarkStart w:id="29" w:name="_Toc505530457"/>
      <w:bookmarkStart w:id="30" w:name="_Toc508042534"/>
      <w:r w:rsidRPr="006E426F">
        <w:rPr>
          <w:rFonts w:ascii="Latin Modern Roman 10" w:hAnsi="Latin Modern Roman 10"/>
        </w:rPr>
        <w:t xml:space="preserve">3.1.2 </w:t>
      </w:r>
      <w:proofErr w:type="spellStart"/>
      <w:r w:rsidRPr="006E426F">
        <w:rPr>
          <w:rFonts w:ascii="Latin Modern Roman 10" w:hAnsi="Latin Modern Roman 10"/>
        </w:rPr>
        <w:t>Tegmark’s</w:t>
      </w:r>
      <w:proofErr w:type="spellEnd"/>
      <w:r w:rsidRPr="006E426F">
        <w:rPr>
          <w:rFonts w:ascii="Latin Modern Roman 10" w:hAnsi="Latin Modern Roman 10"/>
        </w:rPr>
        <w:t xml:space="preserve"> levels of multiverse and its additional levels</w:t>
      </w:r>
      <w:bookmarkEnd w:id="29"/>
      <w:bookmarkEnd w:id="30"/>
    </w:p>
    <w:p w14:paraId="29CE0A80"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If the Universe is really-really big, it is difficult to kill the idea of multiverse immortality. Max </w:t>
      </w:r>
      <w:proofErr w:type="spellStart"/>
      <w:r w:rsidRPr="006E426F">
        <w:rPr>
          <w:rFonts w:ascii="Latin Modern Roman 10" w:hAnsi="Latin Modern Roman 10"/>
        </w:rPr>
        <w:t>Tegmark</w:t>
      </w:r>
      <w:proofErr w:type="spellEnd"/>
      <w:r w:rsidRPr="006E426F">
        <w:rPr>
          <w:rFonts w:ascii="Latin Modern Roman 10" w:hAnsi="Latin Modern Roman 10"/>
        </w:rPr>
        <w:t xml:space="preserve"> identified four levels which independently create a world—large enough to include all possible observer’s minds (at least of human mind size). The best description, and his own comment is in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lgat9k6la","properties":{"formattedCitation":"(M. Tegmark, 2017)","plainCitation":"(M. Tegmark, 2017)"},"citationItems":[{"id":6459,"uris":["http://zotero.org/users/3736454/items/HCJDI46V"],"uri":["http://zotero.org/users/3736454/items/HCJDI46V"],"itemData":{"id":6459,"type":"article","title":"The Universes of Max Tegmark","URL":"http://space.mit.edu/home/tegmark/crazy.html","author":[{"family":"Tegmark","given":"M."}],"issued":{"date-parts":[["2017"]]},"accessed":{"date-parts":[["2018",1,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 Tegmark, 2017)</w:t>
      </w:r>
      <w:r w:rsidRPr="006E426F">
        <w:rPr>
          <w:rFonts w:ascii="Latin Modern Roman 10" w:hAnsi="Latin Modern Roman 10"/>
        </w:rPr>
        <w:fldChar w:fldCharType="end"/>
      </w:r>
      <w:r w:rsidRPr="006E426F">
        <w:rPr>
          <w:rFonts w:ascii="Latin Modern Roman 10" w:hAnsi="Latin Modern Roman 10"/>
        </w:rPr>
        <w:t>:</w:t>
      </w:r>
    </w:p>
    <w:p w14:paraId="0676E779" w14:textId="77777777" w:rsidR="0025636B" w:rsidRPr="006E426F" w:rsidRDefault="0025636B" w:rsidP="00EB4239">
      <w:pPr>
        <w:ind w:firstLine="360"/>
        <w:jc w:val="both"/>
        <w:rPr>
          <w:rFonts w:ascii="Latin Modern Roman 10" w:hAnsi="Latin Modern Roman 10"/>
        </w:rPr>
      </w:pPr>
    </w:p>
    <w:p w14:paraId="6075A17F" w14:textId="6439F73B"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Level 1. Cosmological Inflation:</w:t>
      </w:r>
      <w:r w:rsidRPr="006E426F">
        <w:rPr>
          <w:rFonts w:ascii="Latin Modern Roman 10" w:hAnsi="Latin Modern Roman 10"/>
        </w:rPr>
        <w:t xml:space="preserve"> Our bubble universe is very large. Supported by observations of anisotropy. One estimate is 10^{10^{10^{122}}} </w:t>
      </w:r>
      <w:proofErr w:type="spellStart"/>
      <w:r w:rsidR="00995BB9" w:rsidRPr="006E426F">
        <w:rPr>
          <w:rFonts w:ascii="Latin Modern Roman 10" w:hAnsi="Latin Modern Roman 10"/>
        </w:rPr>
        <w:t>megaparsecs</w:t>
      </w:r>
      <w:proofErr w:type="spellEnd"/>
      <w:r w:rsidR="0025636B" w:rsidRPr="006E426F">
        <w:rPr>
          <w:rFonts w:ascii="Latin Modern Roman 10" w:hAnsi="Latin Modern Roman 10"/>
        </w:rPr>
        <w:t xml:space="preserve"> </w:t>
      </w:r>
      <w:r w:rsidR="0025636B" w:rsidRPr="006E426F">
        <w:rPr>
          <w:rFonts w:ascii="Latin Modern Roman 10" w:hAnsi="Latin Modern Roman 10"/>
        </w:rPr>
        <w:fldChar w:fldCharType="begin"/>
      </w:r>
      <w:r w:rsidR="0025636B" w:rsidRPr="006E426F">
        <w:rPr>
          <w:rFonts w:ascii="Latin Modern Roman 10" w:hAnsi="Latin Modern Roman 10"/>
        </w:rPr>
        <w:instrText xml:space="preserve"> ADDIN ZOTERO_ITEM CSL_CITATION {"citationID":"a1niiipo24t","properties":{"formattedCitation":"(Page, 2007)","plainCitation":"(Page, 2007)"},"citationItems":[{"id":6988,"uris":["http://zotero.org/users/3736454/items/6PPV9C6R"],"uri":["http://zotero.org/users/3736454/items/6PPV9C6R"],"itemData":{"id":6988,"type":"article-journal","title":"Susskind's Challenge to the Hartle-Hawking No-Boundary Proposal and Possible Resolutions","container-title":"Journal of Cosmology and Astroparticle Physics","page":"004-004","volume":"2007","issue":"01","source":"arXiv.org","abstract":"Given the observed cosmic acceleration, Leonard Susskind has presented the following argument against the Hartle-Hawking no-boundary proposal for the quantum state of the universe: It should most likely lead to a nearly empty large de Sitter universe, rather than to early rapid inflation. Even if one adds the condition of observers, they are most likely to form by quantum fluctuations in de Sitter and therefore not see the structure that we observe. Here I present my own amplified version of this argument and consider possible resolutions, one of which seems to imply that inflation expands the universe to be larger than 10^{10^{10^{122}}} Mpc.","DOI":"10.1088/1475-7516/2007/01/004","ISSN":"1475-7516","note":"arXiv: hep-th/0610199","author":[{"family":"Page","given":"Don N."}],"issued":{"date-parts":[["2007",1,9]]}}}],"schema":"https://github.com/citation-style-language/schema/raw/master/csl-citation.json"} </w:instrText>
      </w:r>
      <w:r w:rsidR="0025636B" w:rsidRPr="006E426F">
        <w:rPr>
          <w:rFonts w:ascii="Latin Modern Roman 10" w:hAnsi="Latin Modern Roman 10"/>
        </w:rPr>
        <w:fldChar w:fldCharType="separate"/>
      </w:r>
      <w:r w:rsidR="0025636B" w:rsidRPr="006E426F">
        <w:rPr>
          <w:rFonts w:ascii="Latin Modern Roman 10" w:hAnsi="Latin Modern Roman 10"/>
          <w:noProof/>
        </w:rPr>
        <w:t>(Page, 2007)</w:t>
      </w:r>
      <w:r w:rsidR="0025636B" w:rsidRPr="006E426F">
        <w:rPr>
          <w:rFonts w:ascii="Latin Modern Roman 10" w:hAnsi="Latin Modern Roman 10"/>
        </w:rPr>
        <w:fldChar w:fldCharType="end"/>
      </w:r>
      <w:r w:rsidRPr="006E426F">
        <w:rPr>
          <w:rFonts w:ascii="Latin Modern Roman 10" w:hAnsi="Latin Modern Roman 10"/>
        </w:rPr>
        <w:t xml:space="preserve">. </w:t>
      </w:r>
    </w:p>
    <w:p w14:paraId="1BC16C8A"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Level 2. Chaotic inflation</w:t>
      </w:r>
      <w:r w:rsidRPr="006E426F">
        <w:rPr>
          <w:rFonts w:ascii="Latin Modern Roman 10" w:hAnsi="Latin Modern Roman 10"/>
        </w:rPr>
        <w:t xml:space="preserve">: quantum foam during the Big Bang creates many bubbles with differing laws of physics. Supported by ideas that fine tuning of physical laws is explained by the observer selection effect, also known as anthropic principle. </w:t>
      </w:r>
    </w:p>
    <w:p w14:paraId="666DB715"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Level 3. Many worlds interpretation of quantum mechanics</w:t>
      </w:r>
      <w:r w:rsidRPr="006E426F">
        <w:rPr>
          <w:rFonts w:ascii="Latin Modern Roman 10" w:hAnsi="Latin Modern Roman 10"/>
        </w:rPr>
        <w:t xml:space="preserve">. The </w:t>
      </w:r>
      <w:proofErr w:type="gramStart"/>
      <w:r w:rsidRPr="006E426F">
        <w:rPr>
          <w:rFonts w:ascii="Latin Modern Roman 10" w:hAnsi="Latin Modern Roman 10"/>
        </w:rPr>
        <w:t>most simple</w:t>
      </w:r>
      <w:proofErr w:type="gramEnd"/>
      <w:r w:rsidRPr="006E426F">
        <w:rPr>
          <w:rFonts w:ascii="Latin Modern Roman 10" w:hAnsi="Latin Modern Roman 10"/>
        </w:rPr>
        <w:t xml:space="preserve"> of the QM explanations. </w:t>
      </w:r>
    </w:p>
    <w:p w14:paraId="1A158F60"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Level 4. Mathematical universe</w:t>
      </w:r>
      <w:r w:rsidRPr="006E426F">
        <w:rPr>
          <w:rFonts w:ascii="Latin Modern Roman 10" w:hAnsi="Latin Modern Roman 10"/>
        </w:rPr>
        <w:t xml:space="preserve">: all possible mathematical structures exist. The </w:t>
      </w:r>
      <w:proofErr w:type="gramStart"/>
      <w:r w:rsidRPr="006E426F">
        <w:rPr>
          <w:rFonts w:ascii="Latin Modern Roman 10" w:hAnsi="Latin Modern Roman 10"/>
        </w:rPr>
        <w:t>most simple</w:t>
      </w:r>
      <w:proofErr w:type="gramEnd"/>
      <w:r w:rsidRPr="006E426F">
        <w:rPr>
          <w:rFonts w:ascii="Latin Modern Roman 10" w:hAnsi="Latin Modern Roman 10"/>
        </w:rPr>
        <w:t xml:space="preserve"> explanation of the fact that everything exists at all.</w:t>
      </w:r>
    </w:p>
    <w:p w14:paraId="482A1B2F" w14:textId="77777777" w:rsidR="00EB4239" w:rsidRPr="006E426F" w:rsidRDefault="00EB4239" w:rsidP="00EB4239">
      <w:pPr>
        <w:pStyle w:val="ListParagraph"/>
        <w:rPr>
          <w:rFonts w:ascii="Latin Modern Roman 10" w:hAnsi="Latin Modern Roman 10"/>
        </w:rPr>
      </w:pPr>
    </w:p>
    <w:p w14:paraId="1261B497" w14:textId="77777777" w:rsidR="00EB4239" w:rsidRPr="006E426F" w:rsidRDefault="00EB4239" w:rsidP="00EB4239">
      <w:pPr>
        <w:pStyle w:val="ListParagraph"/>
        <w:rPr>
          <w:rFonts w:ascii="Latin Modern Roman 10" w:hAnsi="Latin Modern Roman 10"/>
        </w:rPr>
      </w:pPr>
    </w:p>
    <w:p w14:paraId="4959C884" w14:textId="77777777" w:rsidR="00EB4239" w:rsidRPr="006E426F" w:rsidRDefault="00EB4239" w:rsidP="00EB4239">
      <w:pPr>
        <w:pStyle w:val="ListParagraph"/>
        <w:rPr>
          <w:rFonts w:ascii="Latin Modern Roman 10" w:hAnsi="Latin Modern Roman 10"/>
        </w:rPr>
      </w:pPr>
      <w:r w:rsidRPr="006E426F">
        <w:rPr>
          <w:rFonts w:ascii="Latin Modern Roman 10" w:hAnsi="Latin Modern Roman 10"/>
        </w:rPr>
        <w:t xml:space="preserve">Besides original </w:t>
      </w:r>
      <w:proofErr w:type="spellStart"/>
      <w:r w:rsidRPr="006E426F">
        <w:rPr>
          <w:rFonts w:ascii="Latin Modern Roman 10" w:hAnsi="Latin Modern Roman 10"/>
        </w:rPr>
        <w:t>Tegmark’s</w:t>
      </w:r>
      <w:proofErr w:type="spellEnd"/>
      <w:r w:rsidRPr="006E426F">
        <w:rPr>
          <w:rFonts w:ascii="Latin Modern Roman 10" w:hAnsi="Latin Modern Roman 10"/>
        </w:rPr>
        <w:t xml:space="preserve"> levels, several other levels of multiverse are possible:</w:t>
      </w:r>
    </w:p>
    <w:p w14:paraId="146E4A9F"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Other causally independent Big Bangs</w:t>
      </w:r>
      <w:r w:rsidRPr="006E426F">
        <w:rPr>
          <w:rFonts w:ascii="Latin Modern Roman 10" w:hAnsi="Latin Modern Roman 10"/>
        </w:rPr>
        <w:t>. If one was possible, there is a mechanism to create something from nothing, and such a mechanism can’t be exhausted, as the mechanism can’t have causal power over causally disconnected other Big Bangs. Such other Big Bangs are not the same as other bubbles in a quantum foam: they are completely independent “pieces of foam.”</w:t>
      </w:r>
    </w:p>
    <w:p w14:paraId="663160FE" w14:textId="4AFCDEEA"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Simulations and multilevel simulation</w:t>
      </w:r>
      <w:r w:rsidRPr="006E426F">
        <w:rPr>
          <w:rFonts w:ascii="Latin Modern Roman 10" w:hAnsi="Latin Modern Roman 10"/>
        </w:rPr>
        <w:t xml:space="preserve">. </w:t>
      </w:r>
      <w:proofErr w:type="spellStart"/>
      <w:r w:rsidRPr="006E426F">
        <w:rPr>
          <w:rFonts w:ascii="Latin Modern Roman 10" w:hAnsi="Latin Modern Roman 10"/>
        </w:rPr>
        <w:t>Bostrom</w:t>
      </w:r>
      <w:proofErr w:type="spellEnd"/>
      <w:r w:rsidRPr="006E426F">
        <w:rPr>
          <w:rFonts w:ascii="Latin Modern Roman 10" w:hAnsi="Latin Modern Roman 10"/>
        </w:rPr>
        <w:t xml:space="preserve"> </w:t>
      </w:r>
      <w:r w:rsidR="00190E9C" w:rsidRPr="006E426F">
        <w:rPr>
          <w:rFonts w:ascii="Latin Modern Roman 10" w:hAnsi="Latin Modern Roman 10"/>
        </w:rPr>
        <w:t>stated</w:t>
      </w:r>
      <w:r w:rsidRPr="006E426F">
        <w:rPr>
          <w:rFonts w:ascii="Latin Modern Roman 10" w:hAnsi="Latin Modern Roman 10"/>
        </w:rPr>
        <w:t xml:space="preserve"> that </w:t>
      </w:r>
      <w:r w:rsidR="00A959EA" w:rsidRPr="006E426F">
        <w:rPr>
          <w:rFonts w:ascii="Latin Modern Roman 10" w:hAnsi="Latin Modern Roman 10"/>
        </w:rPr>
        <w:t>only local galactic supercluster could support 10E46</w:t>
      </w:r>
      <w:r w:rsidRPr="006E426F">
        <w:rPr>
          <w:rFonts w:ascii="Latin Modern Roman 10" w:hAnsi="Latin Modern Roman 10"/>
        </w:rPr>
        <w:t xml:space="preserve"> simulated humans</w:t>
      </w:r>
      <w:r w:rsidR="00190E9C" w:rsidRPr="006E426F">
        <w:rPr>
          <w:rFonts w:ascii="Latin Modern Roman 10" w:hAnsi="Latin Modern Roman 10"/>
        </w:rPr>
        <w:t xml:space="preserve"> every century </w:t>
      </w:r>
      <w:r w:rsidR="00190E9C" w:rsidRPr="006E426F">
        <w:rPr>
          <w:rFonts w:ascii="Latin Modern Roman 10" w:hAnsi="Latin Modern Roman 10"/>
        </w:rPr>
        <w:fldChar w:fldCharType="begin"/>
      </w:r>
      <w:r w:rsidR="00190E9C" w:rsidRPr="006E426F">
        <w:rPr>
          <w:rFonts w:ascii="Latin Modern Roman 10" w:hAnsi="Latin Modern Roman 10"/>
        </w:rPr>
        <w:instrText xml:space="preserve"> ADDIN ZOTERO_ITEM CSL_CITATION {"citationID":"a26hdqel6q","properties":{"formattedCitation":"(N. Bostrom, 2003)","plainCitation":"(N. Bostrom, 2003)"},"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00190E9C" w:rsidRPr="006E426F">
        <w:rPr>
          <w:rFonts w:ascii="Latin Modern Roman 10" w:hAnsi="Latin Modern Roman 10"/>
        </w:rPr>
        <w:fldChar w:fldCharType="separate"/>
      </w:r>
      <w:r w:rsidR="00190E9C" w:rsidRPr="006E426F">
        <w:rPr>
          <w:rFonts w:ascii="Latin Modern Roman 10" w:hAnsi="Latin Modern Roman 10"/>
          <w:noProof/>
        </w:rPr>
        <w:t>(N. Bostrom, 2003)</w:t>
      </w:r>
      <w:r w:rsidR="00190E9C" w:rsidRPr="006E426F">
        <w:rPr>
          <w:rFonts w:ascii="Latin Modern Roman 10" w:hAnsi="Latin Modern Roman 10"/>
        </w:rPr>
        <w:fldChar w:fldCharType="end"/>
      </w:r>
      <w:r w:rsidRPr="006E426F">
        <w:rPr>
          <w:rFonts w:ascii="Latin Modern Roman 10" w:hAnsi="Latin Modern Roman 10"/>
        </w:rPr>
        <w:t>. There is also the idea of nested multilevel simulation</w:t>
      </w:r>
      <w:r w:rsidR="00190E9C" w:rsidRPr="006E426F">
        <w:rPr>
          <w:rFonts w:ascii="Latin Modern Roman 10" w:hAnsi="Latin Modern Roman 10"/>
        </w:rPr>
        <w:t xml:space="preserve"> </w:t>
      </w:r>
      <w:r w:rsidR="00190E9C" w:rsidRPr="006E426F">
        <w:rPr>
          <w:rFonts w:ascii="Latin Modern Roman 10" w:hAnsi="Latin Modern Roman 10"/>
        </w:rPr>
        <w:fldChar w:fldCharType="begin"/>
      </w:r>
      <w:r w:rsidR="00190E9C" w:rsidRPr="006E426F">
        <w:rPr>
          <w:rFonts w:ascii="Latin Modern Roman 10" w:hAnsi="Latin Modern Roman 10"/>
        </w:rPr>
        <w:instrText xml:space="preserve"> ADDIN ZOTERO_ITEM CSL_CITATION {"citationID":"a1qa1fa5kpn","properties":{"formattedCitation":"(Torres, 2014)","plainCitation":"(Torres, 2014)"},"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00190E9C" w:rsidRPr="006E426F">
        <w:rPr>
          <w:rFonts w:ascii="Latin Modern Roman 10" w:hAnsi="Latin Modern Roman 10"/>
        </w:rPr>
        <w:fldChar w:fldCharType="separate"/>
      </w:r>
      <w:r w:rsidR="00190E9C" w:rsidRPr="006E426F">
        <w:rPr>
          <w:rFonts w:ascii="Latin Modern Roman 10" w:hAnsi="Latin Modern Roman 10"/>
          <w:noProof/>
        </w:rPr>
        <w:t>(Torres, 2014)</w:t>
      </w:r>
      <w:r w:rsidR="00190E9C" w:rsidRPr="006E426F">
        <w:rPr>
          <w:rFonts w:ascii="Latin Modern Roman 10" w:hAnsi="Latin Modern Roman 10"/>
        </w:rPr>
        <w:fldChar w:fldCharType="end"/>
      </w:r>
      <w:r w:rsidRPr="006E426F">
        <w:rPr>
          <w:rFonts w:ascii="Latin Modern Roman 10" w:hAnsi="Latin Modern Roman 10"/>
        </w:rPr>
        <w:t>.</w:t>
      </w:r>
    </w:p>
    <w:p w14:paraId="0F62E910"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Infinite time</w:t>
      </w:r>
      <w:r w:rsidRPr="006E426F">
        <w:rPr>
          <w:rFonts w:ascii="Latin Modern Roman 10" w:hAnsi="Latin Modern Roman 10"/>
        </w:rPr>
        <w:t xml:space="preserve">. In most contemporary cosmological theories, there is no infinite time, except some cyclic universe models. </w:t>
      </w:r>
    </w:p>
    <w:p w14:paraId="6093B6CB"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lastRenderedPageBreak/>
        <w:t>Other branes in the many-dimensional space.</w:t>
      </w:r>
      <w:r w:rsidRPr="006E426F">
        <w:rPr>
          <w:rFonts w:ascii="Latin Modern Roman 10" w:hAnsi="Latin Modern Roman 10"/>
        </w:rPr>
        <w:t xml:space="preserve"> Many branes appear in some variants of string theory.</w:t>
      </w:r>
    </w:p>
    <w:p w14:paraId="1DD87B7D"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Boltzmann brains</w:t>
      </w:r>
      <w:r w:rsidRPr="006E426F">
        <w:rPr>
          <w:rFonts w:ascii="Latin Modern Roman 10" w:hAnsi="Latin Modern Roman 10"/>
        </w:rPr>
        <w:t>. Calculations mimicking an observer-moment of a human mind could appear as fluctuations in vacuum.</w:t>
      </w:r>
    </w:p>
    <w:p w14:paraId="150639E9"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Dust theory</w:t>
      </w:r>
      <w:r w:rsidRPr="006E426F">
        <w:rPr>
          <w:rFonts w:ascii="Latin Modern Roman 10" w:hAnsi="Latin Modern Roman 10"/>
        </w:rPr>
        <w:t>. Calculations mimicking an observer-moment appearing as random causal chains inside thermodynamic objects.</w:t>
      </w:r>
    </w:p>
    <w:p w14:paraId="2AE86EC5" w14:textId="3313C8C2"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Fecund universes.</w:t>
      </w:r>
      <w:r w:rsidRPr="006E426F">
        <w:rPr>
          <w:rFonts w:ascii="Latin Modern Roman 10" w:hAnsi="Latin Modern Roman 10"/>
        </w:rPr>
        <w:t xml:space="preserve"> This is the idea that the universes could replicate and self-tune via black holes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5p1tcjl1v","properties":{"formattedCitation":"(Smolin, 1992)","plainCitation":"(Smolin, 1992)"},"citationItems":[{"id":6503,"uris":["http://zotero.org/users/3736454/items/SQGJAVLP"],"uri":["http://zotero.org/users/3736454/items/SQGJAVLP"],"itemData":{"id":6503,"type":"article-journal","title":"Did the universe evolve?","container-title":"Classical and Quantum Gravity","page":"173","volume":"9","issue":"1","source":"Google Scholar","author":[{"family":"Smolin","given":"Lee"}],"issued":{"date-parts":[["199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Smolin, 1992)</w:t>
      </w:r>
      <w:r w:rsidRPr="006E426F">
        <w:rPr>
          <w:rFonts w:ascii="Latin Modern Roman 10" w:hAnsi="Latin Modern Roman 10"/>
        </w:rPr>
        <w:fldChar w:fldCharType="end"/>
      </w:r>
      <w:r w:rsidRPr="006E426F">
        <w:rPr>
          <w:rFonts w:ascii="Latin Modern Roman 10" w:hAnsi="Latin Modern Roman 10"/>
        </w:rPr>
        <w:t xml:space="preserve">. And if this process exists, it could create infinitely many universes. Some fecund universe theories even include the need for the existence of human intelligence (perhaps to create a black hole with the required properties). </w:t>
      </w:r>
      <w:r w:rsidR="00356416" w:rsidRPr="006E426F">
        <w:rPr>
          <w:rFonts w:ascii="Latin Modern Roman 10" w:hAnsi="Latin Modern Roman 10"/>
        </w:rPr>
        <w:fldChar w:fldCharType="begin"/>
      </w:r>
      <w:r w:rsidR="00356416" w:rsidRPr="006E426F">
        <w:rPr>
          <w:rFonts w:ascii="Latin Modern Roman 10" w:hAnsi="Latin Modern Roman 10"/>
        </w:rPr>
        <w:instrText xml:space="preserve"> ADDIN ZOTERO_ITEM CSL_CITATION {"citationID":"a141setauia","properties":{"formattedCitation":"(evodevouniverse, 2018)","plainCitation":"(evodevouniverse, 2018)"},"citationItems":[{"id":6992,"uris":["http://zotero.org/users/3736454/items/86YJRYPA"],"uri":["http://zotero.org/users/3736454/items/86YJRYPA"],"itemData":{"id":6992,"type":"post-weblog","title":"Cosmological natural selection (fecund universes) - Evo Devo Universe","URL":"http://evodevouniverse.com/wiki/Cosmological_natural_selection_(fecund_universes)","author":[{"family":"evodevouniverse","given":""}],"issued":{"date-parts":[["2018"]]},"accessed":{"date-parts":[["2018",2,8]]}}}],"schema":"https://github.com/citation-style-language/schema/raw/master/csl-citation.json"} </w:instrText>
      </w:r>
      <w:r w:rsidR="00356416" w:rsidRPr="006E426F">
        <w:rPr>
          <w:rFonts w:ascii="Latin Modern Roman 10" w:hAnsi="Latin Modern Roman 10"/>
        </w:rPr>
        <w:fldChar w:fldCharType="separate"/>
      </w:r>
      <w:r w:rsidR="00356416" w:rsidRPr="006E426F">
        <w:rPr>
          <w:rFonts w:ascii="Latin Modern Roman 10" w:hAnsi="Latin Modern Roman 10"/>
          <w:noProof/>
        </w:rPr>
        <w:t>(evodevouniverse, 2018)</w:t>
      </w:r>
      <w:r w:rsidR="00356416" w:rsidRPr="006E426F">
        <w:rPr>
          <w:rFonts w:ascii="Latin Modern Roman 10" w:hAnsi="Latin Modern Roman 10"/>
        </w:rPr>
        <w:fldChar w:fldCharType="end"/>
      </w:r>
    </w:p>
    <w:p w14:paraId="31EE4E37"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Full blown modal realism.</w:t>
      </w:r>
      <w:r w:rsidRPr="006E426F">
        <w:rPr>
          <w:rFonts w:ascii="Latin Modern Roman 10" w:hAnsi="Latin Modern Roman 10"/>
        </w:rPr>
        <w:t xml:space="preserve"> Everything possible exists.</w:t>
      </w:r>
    </w:p>
    <w:p w14:paraId="1E3B54DF" w14:textId="77777777" w:rsidR="00EB4239" w:rsidRPr="006E426F" w:rsidRDefault="00EB4239" w:rsidP="00EB4239">
      <w:pPr>
        <w:pStyle w:val="ListParagraph"/>
        <w:numPr>
          <w:ilvl w:val="0"/>
          <w:numId w:val="8"/>
        </w:numPr>
        <w:jc w:val="both"/>
        <w:rPr>
          <w:rFonts w:ascii="Latin Modern Roman 10" w:hAnsi="Latin Modern Roman 10"/>
        </w:rPr>
      </w:pPr>
      <w:r w:rsidRPr="006E426F">
        <w:rPr>
          <w:rFonts w:ascii="Latin Modern Roman 10" w:hAnsi="Latin Modern Roman 10"/>
          <w:i/>
        </w:rPr>
        <w:t>String theory landscape (14)</w:t>
      </w:r>
      <w:r w:rsidRPr="006E426F">
        <w:rPr>
          <w:rFonts w:ascii="Latin Modern Roman 10" w:hAnsi="Latin Modern Roman 10"/>
        </w:rPr>
        <w:t xml:space="preserve"> univers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aslp2o8ve","properties":{"formattedCitation":"(Kachru, Kallosh, Linde, &amp; Trivedi, 2003)","plainCitation":"(Kachru, Kallosh, Linde, &amp; Trivedi, 2003)"},"citationItems":[{"id":6717,"uris":["http://zotero.org/users/3736454/items/65J9YZYH"],"uri":["http://zotero.org/users/3736454/items/65J9YZYH"],"itemData":{"id":6717,"type":"article-journal","title":"De Sitter vacua in string theory","container-title":"Physical Review D","page":"046005","volume":"68","issue":"4","source":"Google Scholar","author":[{"family":"Kachru","given":"Shamit"},{"family":"Kallosh","given":"Renata"},{"family":"Linde","given":"Andrei"},{"family":"Trivedi","given":"Sandip P."}],"issued":{"date-parts":[["2003"]]}}}],"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Kachru, Kallosh, Linde, &amp; Trivedi, 2003)</w:t>
      </w:r>
      <w:r w:rsidRPr="006E426F">
        <w:rPr>
          <w:rFonts w:ascii="Latin Modern Roman 10" w:hAnsi="Latin Modern Roman 10"/>
        </w:rPr>
        <w:fldChar w:fldCharType="end"/>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6rmrtfphg","properties":{"formattedCitation":"(B. Greene, 2011)","plainCitation":"(B. Greene, 2011)"},"citationItems":[{"id":6510,"uris":["http://zotero.org/users/3736454/items/PY53YH5B"],"uri":["http://zotero.org/users/3736454/items/PY53YH5B"],"itemData":{"id":6510,"type":"book","title":"The hidden reality: Parallel universes and the deep laws of the cosmos","publisher":"Vintage","source":"Google Scholar","shortTitle":"The hidden reality","author":[{"family":"Greene","given":"Brian"}],"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B. Greene, 2011)</w:t>
      </w:r>
      <w:r w:rsidRPr="006E426F">
        <w:rPr>
          <w:rFonts w:ascii="Latin Modern Roman 10" w:hAnsi="Latin Modern Roman 10"/>
        </w:rPr>
        <w:fldChar w:fldCharType="end"/>
      </w:r>
      <w:r w:rsidRPr="006E426F">
        <w:rPr>
          <w:rFonts w:ascii="Latin Modern Roman 10" w:hAnsi="Latin Modern Roman 10"/>
        </w:rPr>
        <w:t>. String theory landscape multiverse explains why we have these exact laws of physics by postulating something like 10E500 separate types of universe, with individual numbers of dimensions, fields etc.</w:t>
      </w:r>
    </w:p>
    <w:p w14:paraId="6533AE06" w14:textId="77777777" w:rsidR="00EB4239" w:rsidRPr="006E426F" w:rsidRDefault="00EB4239" w:rsidP="00EB4239">
      <w:pPr>
        <w:rPr>
          <w:rFonts w:ascii="Latin Modern Roman 10" w:hAnsi="Latin Modern Roman 10"/>
        </w:rPr>
      </w:pPr>
    </w:p>
    <w:p w14:paraId="0AA8132B"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These nine additional levels are more hypothetical, while the first levels are supported by the data of contemporary science, especially Levels 1 and 2, as explained b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JF3vRHSN","properties":{"formattedCitation":"(M. Tegmark, 2017)","plainCitation":"(M. Tegmark, 2017)"},"citationItems":[{"id":6459,"uris":["http://zotero.org/users/3736454/items/HCJDI46V"],"uri":["http://zotero.org/users/3736454/items/HCJDI46V"],"itemData":{"id":6459,"type":"article","title":"The Universes of Max Tegmark","URL":"http://space.mit.edu/home/tegmark/crazy.html","author":[{"family":"Tegmark","given":"M."}],"issued":{"date-parts":[["2017"]]},"accessed":{"date-parts":[["2018",1,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 Tegmark, (2017)</w:t>
      </w:r>
      <w:r w:rsidRPr="006E426F">
        <w:rPr>
          <w:rFonts w:ascii="Latin Modern Roman 10" w:hAnsi="Latin Modern Roman 10"/>
        </w:rPr>
        <w:fldChar w:fldCharType="end"/>
      </w:r>
      <w:r w:rsidRPr="006E426F">
        <w:rPr>
          <w:rFonts w:ascii="Latin Modern Roman 10" w:hAnsi="Latin Modern Roman 10"/>
        </w:rPr>
        <w:t>. So, “big world immortality” in a very large universe receives stronger scientific support than even “quantum immortality,” which is based on currently untestable MWI.</w:t>
      </w:r>
    </w:p>
    <w:p w14:paraId="6CF41D2E"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One attractive figure of Levels 1 and 2 is that they are causally disconnected only currently, but come from the same causal process of the same Big Bang, and could become connected again after an infinitely long time in the future. So, Level 1 and 2 copies surely have the same ontological status as any object in the observable universe, and even your neighbor next door (more about actuality in the next section). </w:t>
      </w:r>
    </w:p>
    <w:p w14:paraId="6C104F44" w14:textId="77777777" w:rsidR="00EB4239" w:rsidRPr="006E426F" w:rsidRDefault="00EB4239" w:rsidP="00EB4239">
      <w:pPr>
        <w:ind w:firstLine="360"/>
        <w:rPr>
          <w:rFonts w:ascii="Latin Modern Roman 10" w:hAnsi="Latin Modern Roman 10"/>
        </w:rPr>
      </w:pPr>
      <w:r w:rsidRPr="006E426F">
        <w:rPr>
          <w:rFonts w:ascii="Latin Modern Roman 10" w:hAnsi="Latin Modern Roman 10"/>
        </w:rPr>
        <w:t>Surely, some other levels of the big world are possible, which we do not know about yet.</w:t>
      </w:r>
    </w:p>
    <w:p w14:paraId="48BDD0B9"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Is it possible to disprove somehow big world theory? Maybe if God exists, he could limit the number of existing worlds? </w:t>
      </w:r>
    </w:p>
    <w:p w14:paraId="34FD2E23" w14:textId="382A757F" w:rsidR="00EB4239" w:rsidRPr="006E426F" w:rsidRDefault="0011192E" w:rsidP="00EB4239">
      <w:pPr>
        <w:ind w:firstLine="360"/>
        <w:jc w:val="both"/>
        <w:rPr>
          <w:rFonts w:ascii="Latin Modern Roman 10" w:hAnsi="Latin Modern Roman 10"/>
        </w:rPr>
      </w:pPr>
      <w:r w:rsidRPr="006E426F">
        <w:rPr>
          <w:rFonts w:ascii="Latin Modern Roman 10" w:hAnsi="Latin Modern Roman 10"/>
        </w:rPr>
        <w:t xml:space="preserve">Another possible objection to the big world is idea that </w:t>
      </w:r>
      <w:r w:rsidR="00EB4239" w:rsidRPr="006E426F">
        <w:rPr>
          <w:rFonts w:ascii="Latin Modern Roman 10" w:hAnsi="Latin Modern Roman 10"/>
        </w:rPr>
        <w:t>only “me-now” actually exists</w:t>
      </w:r>
      <w:r w:rsidR="00BF526D" w:rsidRPr="006E426F">
        <w:rPr>
          <w:rFonts w:ascii="Latin Modern Roman 10" w:hAnsi="Latin Modern Roman 10"/>
          <w:i/>
        </w:rPr>
        <w:t xml:space="preserve"> </w:t>
      </w:r>
      <w:r w:rsidR="00BF526D" w:rsidRPr="006E426F">
        <w:rPr>
          <w:rFonts w:ascii="Latin Modern Roman 10" w:hAnsi="Latin Modern Roman 10"/>
        </w:rPr>
        <w:t xml:space="preserve">(similar to the “moving spotlight theory” of now </w:t>
      </w:r>
      <w:r w:rsidR="00BF526D" w:rsidRPr="006E426F">
        <w:rPr>
          <w:rFonts w:ascii="Latin Modern Roman 10" w:hAnsi="Latin Modern Roman 10"/>
        </w:rPr>
        <w:fldChar w:fldCharType="begin"/>
      </w:r>
      <w:r w:rsidR="00BF526D" w:rsidRPr="006E426F">
        <w:rPr>
          <w:rFonts w:ascii="Latin Modern Roman 10" w:hAnsi="Latin Modern Roman 10"/>
        </w:rPr>
        <w:instrText xml:space="preserve"> ADDIN ZOTERO_ITEM CSL_CITATION {"citationID":"a247htsgk78","properties":{"formattedCitation":"(Deasy, 2015)","plainCitation":"(Deasy, 2015)"},"citationItems":[{"id":6959,"uris":["http://zotero.org/users/3736454/items/XLS4MMXJ"],"uri":["http://zotero.org/users/3736454/items/XLS4MMXJ"],"itemData":{"id":6959,"type":"article-journal","title":"The moving spotlight theory","container-title":"Philosophical Studies","page":"2073–2089","volume":"172","issue":"8","source":"Google Scholar","author":[{"family":"Deasy","given":"Daniel"}],"issued":{"date-parts":[["2015"]]}}}],"schema":"https://github.com/citation-style-language/schema/raw/master/csl-citation.json"} </w:instrText>
      </w:r>
      <w:r w:rsidR="00BF526D" w:rsidRPr="006E426F">
        <w:rPr>
          <w:rFonts w:ascii="Latin Modern Roman 10" w:hAnsi="Latin Modern Roman 10"/>
        </w:rPr>
        <w:fldChar w:fldCharType="separate"/>
      </w:r>
      <w:r w:rsidR="00BF526D" w:rsidRPr="006E426F">
        <w:rPr>
          <w:rFonts w:ascii="Latin Modern Roman 10" w:hAnsi="Latin Modern Roman 10"/>
          <w:noProof/>
        </w:rPr>
        <w:t>(Deasy, 2015)</w:t>
      </w:r>
      <w:r w:rsidR="00BF526D" w:rsidRPr="006E426F">
        <w:rPr>
          <w:rFonts w:ascii="Latin Modern Roman 10" w:hAnsi="Latin Modern Roman 10"/>
        </w:rPr>
        <w:fldChar w:fldCharType="end"/>
      </w:r>
      <w:r w:rsidR="00233B0A" w:rsidRPr="006E426F">
        <w:rPr>
          <w:rFonts w:ascii="Latin Modern Roman 10" w:hAnsi="Latin Modern Roman 10"/>
        </w:rPr>
        <w:t xml:space="preserve">, </w:t>
      </w:r>
      <w:r w:rsidRPr="006E426F">
        <w:rPr>
          <w:rFonts w:ascii="Latin Modern Roman 10" w:hAnsi="Latin Modern Roman 10"/>
        </w:rPr>
        <w:t>“</w:t>
      </w:r>
      <w:r w:rsidR="00975E34" w:rsidRPr="006E426F">
        <w:rPr>
          <w:rFonts w:ascii="Latin Modern Roman 10" w:hAnsi="Latin Modern Roman 10"/>
        </w:rPr>
        <w:t>actual now</w:t>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old47vkj3","properties":{"formattedCitation":"(Bitbol, 1994)","plainCitation":"(Bitbol, 1994)"},"citationItems":[{"id":6964,"uris":["http://zotero.org/users/3736454/items/3A3C7CB6"],"uri":["http://zotero.org/users/3736454/items/3A3C7CB6"],"itemData":{"id":6964,"type":"manuscript","title":"IS NOW A MOMENT IN TIME? A Discussion of McTaggart’s Argument Against the Reality of Time From a Transcendental Idealist Standpoint","source":"PhilPapers","shortTitle":"IS NOW A MOMENT IN TIME?","author":[{"family":"Bitbol","given":"Michel"}],"issued":{"date-parts":[["1994"]]}}}],"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Bitbol, 1994)</w:t>
      </w:r>
      <w:r w:rsidRPr="006E426F">
        <w:rPr>
          <w:rFonts w:ascii="Latin Modern Roman 10" w:hAnsi="Latin Modern Roman 10"/>
        </w:rPr>
        <w:fldChar w:fldCharType="end"/>
      </w:r>
      <w:r w:rsidR="00233B0A" w:rsidRPr="006E426F">
        <w:rPr>
          <w:rFonts w:ascii="Latin Modern Roman 10" w:hAnsi="Latin Modern Roman 10"/>
        </w:rPr>
        <w:t xml:space="preserve"> and “o</w:t>
      </w:r>
      <w:r w:rsidR="00DC0BE2" w:rsidRPr="006E426F">
        <w:rPr>
          <w:rFonts w:ascii="Latin Modern Roman 10" w:hAnsi="Latin Modern Roman 10"/>
        </w:rPr>
        <w:t>ntological privilege</w:t>
      </w:r>
      <w:r w:rsidR="00233B0A" w:rsidRPr="006E426F">
        <w:rPr>
          <w:rFonts w:ascii="Latin Modern Roman 10" w:hAnsi="Latin Modern Roman 10"/>
        </w:rPr>
        <w:t>”</w:t>
      </w:r>
      <w:r w:rsidR="00DC0BE2" w:rsidRPr="006E426F">
        <w:rPr>
          <w:rFonts w:ascii="Latin Modern Roman 10" w:hAnsi="Latin Modern Roman 10"/>
        </w:rPr>
        <w:t xml:space="preserve"> of now</w:t>
      </w:r>
      <w:r w:rsidR="00233B0A" w:rsidRPr="006E426F">
        <w:rPr>
          <w:rFonts w:ascii="Latin Modern Roman 10" w:hAnsi="Latin Modern Roman 10"/>
        </w:rPr>
        <w:t xml:space="preserve"> </w:t>
      </w:r>
      <w:r w:rsidR="00233B0A" w:rsidRPr="006E426F">
        <w:rPr>
          <w:rFonts w:ascii="Latin Modern Roman 10" w:hAnsi="Latin Modern Roman 10"/>
        </w:rPr>
        <w:fldChar w:fldCharType="begin"/>
      </w:r>
      <w:r w:rsidR="00233B0A" w:rsidRPr="006E426F">
        <w:rPr>
          <w:rFonts w:ascii="Latin Modern Roman 10" w:hAnsi="Latin Modern Roman 10"/>
        </w:rPr>
        <w:instrText xml:space="preserve"> ADDIN ZOTERO_ITEM CSL_CITATION {"citationID":"a2e8cfvmqod","properties":{"formattedCitation":"(Frischhut &amp; Skiles, 2013)","plainCitation":"(Frischhut &amp; Skiles, 2013)"},"citationItems":[{"id":6965,"uris":["http://zotero.org/users/3736454/items/VWTMDR49"],"uri":["http://zotero.org/users/3736454/items/VWTMDR49"],"itemData":{"id":6965,"type":"article-journal","title":"Time, Modality, and the Unbearable Lightness of Being","container-title":"Thought: A Journal of Philosophy","page":"264–273","volume":"2","issue":"3","source":"Google Scholar","author":[{"family":"Frischhut","given":"Akiko M."},{"family":"Skiles","given":"Alexander"}],"issued":{"date-parts":[["2013"]]}}}],"schema":"https://github.com/citation-style-language/schema/raw/master/csl-citation.json"} </w:instrText>
      </w:r>
      <w:r w:rsidR="00233B0A" w:rsidRPr="006E426F">
        <w:rPr>
          <w:rFonts w:ascii="Latin Modern Roman 10" w:hAnsi="Latin Modern Roman 10"/>
        </w:rPr>
        <w:fldChar w:fldCharType="separate"/>
      </w:r>
      <w:r w:rsidR="00233B0A" w:rsidRPr="006E426F">
        <w:rPr>
          <w:rFonts w:ascii="Latin Modern Roman 10" w:hAnsi="Latin Modern Roman 10"/>
          <w:noProof/>
        </w:rPr>
        <w:t>(Frischhut &amp; Skiles, 2013)</w:t>
      </w:r>
      <w:r w:rsidR="00233B0A" w:rsidRPr="006E426F">
        <w:rPr>
          <w:rFonts w:ascii="Latin Modern Roman 10" w:hAnsi="Latin Modern Roman 10"/>
        </w:rPr>
        <w:fldChar w:fldCharType="end"/>
      </w:r>
      <w:r w:rsidR="00BF526D" w:rsidRPr="006E426F">
        <w:rPr>
          <w:rFonts w:ascii="Latin Modern Roman 10" w:hAnsi="Latin Modern Roman 10"/>
        </w:rPr>
        <w:t>)</w:t>
      </w:r>
      <w:r w:rsidR="00EB4239" w:rsidRPr="006E426F">
        <w:rPr>
          <w:rFonts w:ascii="Latin Modern Roman 10" w:hAnsi="Latin Modern Roman 10"/>
        </w:rPr>
        <w:t>, and everyt</w:t>
      </w:r>
      <w:r w:rsidRPr="006E426F">
        <w:rPr>
          <w:rFonts w:ascii="Latin Modern Roman 10" w:hAnsi="Latin Modern Roman 10"/>
        </w:rPr>
        <w:t>hing unobservable doesn’t exist.</w:t>
      </w:r>
      <w:r w:rsidR="00EB4239" w:rsidRPr="006E426F">
        <w:rPr>
          <w:rFonts w:ascii="Latin Modern Roman 10" w:hAnsi="Latin Modern Roman 10"/>
        </w:rPr>
        <w:t xml:space="preserve"> But even this will not kill </w:t>
      </w:r>
      <w:r w:rsidR="00233B0A" w:rsidRPr="006E426F">
        <w:rPr>
          <w:rFonts w:ascii="Latin Modern Roman 10" w:hAnsi="Latin Modern Roman 10"/>
        </w:rPr>
        <w:t xml:space="preserve">multiverse </w:t>
      </w:r>
      <w:r w:rsidR="00EB4239" w:rsidRPr="006E426F">
        <w:rPr>
          <w:rFonts w:ascii="Latin Modern Roman 10" w:hAnsi="Latin Modern Roman 10"/>
        </w:rPr>
        <w:t>immortality, as in that case, consciousness becomes an ontological necessity</w:t>
      </w:r>
      <w:r w:rsidR="006D11BD" w:rsidRPr="006E426F">
        <w:rPr>
          <w:rFonts w:ascii="Latin Modern Roman 10" w:hAnsi="Latin Modern Roman 10"/>
        </w:rPr>
        <w:t xml:space="preserve"> which helps to create now-moment</w:t>
      </w:r>
      <w:r w:rsidR="00EB4239" w:rsidRPr="006E426F">
        <w:rPr>
          <w:rFonts w:ascii="Latin Modern Roman 10" w:hAnsi="Latin Modern Roman 10"/>
        </w:rPr>
        <w:t xml:space="preserve"> and thus can’t be turned off. </w:t>
      </w:r>
    </w:p>
    <w:p w14:paraId="6FDFC1E3"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Given all this, I estimate that big universe hypothesis has a 0.8 probability of being true. (It is not actual probability, but the level of my credence in the theory, or logical uncertainty.)</w:t>
      </w:r>
    </w:p>
    <w:p w14:paraId="761E251C" w14:textId="3F9FD831" w:rsidR="00EB4239" w:rsidRPr="006E426F" w:rsidRDefault="00EB4239" w:rsidP="00C21A04">
      <w:pPr>
        <w:rPr>
          <w:rFonts w:ascii="Latin Modern Roman 10" w:eastAsia="Times New Roman" w:hAnsi="Latin Modern Roman 10"/>
        </w:rPr>
      </w:pPr>
      <w:r w:rsidRPr="006E426F">
        <w:rPr>
          <w:rFonts w:ascii="Latin Modern Roman 10" w:hAnsi="Latin Modern Roman 10"/>
        </w:rPr>
        <w:t xml:space="preserve">There are still some scientists who do not buy the multiverse theories, like </w:t>
      </w:r>
      <w:r w:rsidR="008A502C" w:rsidRPr="006E426F">
        <w:rPr>
          <w:rFonts w:ascii="Latin Modern Roman 10" w:hAnsi="Latin Modern Roman 10"/>
        </w:rPr>
        <w:fldChar w:fldCharType="begin"/>
      </w:r>
      <w:r w:rsidR="008A502C" w:rsidRPr="006E426F">
        <w:rPr>
          <w:rFonts w:ascii="Latin Modern Roman 10" w:hAnsi="Latin Modern Roman 10"/>
        </w:rPr>
        <w:instrText xml:space="preserve"> ADDIN ZOTERO_ITEM CSL_CITATION {"citationID":"a1siukt23af","properties":{"formattedCitation":"(Hossenfelder, 2018)","plainCitation":"(Hossenfelder, 2018)"},"citationItems":[{"id":6968,"uris":["http://zotero.org/users/3736454/items/9SN63T53"],"uri":["http://zotero.org/users/3736454/items/9SN63T53"],"itemData":{"id":6968,"type":"article-magazine","title":"Scientific Theory And The Multiverse Madness","container-title":"NPR.org","abstract":"An increasing number of theoretical physicist think that our universe is only one among infinitely many — but this speculation is not based on sound logic, says guest commentator Sabine Hossenfelder.","URL":"https://www.npr.org/sections/13.7/2018/01/22/579666359/scientific-theory-and-the-multiverse-madness","language":"en","author":[{"family":"Hossenfelder","given":"S."}],"issued":{"date-parts":[["2018"]]},"accessed":{"date-parts":[["2018",2,8]]}}}],"schema":"https://github.com/citation-style-language/schema/raw/master/csl-citation.json"} </w:instrText>
      </w:r>
      <w:r w:rsidR="008A502C" w:rsidRPr="006E426F">
        <w:rPr>
          <w:rFonts w:ascii="Latin Modern Roman 10" w:hAnsi="Latin Modern Roman 10"/>
        </w:rPr>
        <w:fldChar w:fldCharType="separate"/>
      </w:r>
      <w:r w:rsidR="008A502C" w:rsidRPr="006E426F">
        <w:rPr>
          <w:rFonts w:ascii="Latin Modern Roman 10" w:hAnsi="Latin Modern Roman 10"/>
          <w:noProof/>
        </w:rPr>
        <w:t>(Hossenfelder, 2018)</w:t>
      </w:r>
      <w:r w:rsidR="008A502C" w:rsidRPr="006E426F">
        <w:rPr>
          <w:rFonts w:ascii="Latin Modern Roman 10" w:hAnsi="Latin Modern Roman 10"/>
        </w:rPr>
        <w:fldChar w:fldCharType="end"/>
      </w:r>
      <w:r w:rsidR="00C21A04" w:rsidRPr="006E426F">
        <w:rPr>
          <w:rFonts w:ascii="Latin Modern Roman 10" w:hAnsi="Latin Modern Roman 10"/>
        </w:rPr>
        <w:t>.</w:t>
      </w:r>
    </w:p>
    <w:p w14:paraId="022BEB52" w14:textId="77777777" w:rsidR="000956EB" w:rsidRPr="006E426F" w:rsidRDefault="00EB4239" w:rsidP="00EB4239">
      <w:pPr>
        <w:ind w:firstLine="360"/>
        <w:jc w:val="both"/>
        <w:rPr>
          <w:rFonts w:ascii="Latin Modern Roman 10" w:hAnsi="Latin Modern Roman 10"/>
        </w:rPr>
      </w:pPr>
      <w:r w:rsidRPr="006E426F">
        <w:rPr>
          <w:rFonts w:ascii="Latin Modern Roman 10" w:hAnsi="Latin Modern Roman 10"/>
        </w:rPr>
        <w:lastRenderedPageBreak/>
        <w:t xml:space="preserve">The main argument of the critic is that as other universes are non-observable, it is difficult to observe them, and thus they are beyond real science. However, it is not an argument for a small world. </w:t>
      </w:r>
    </w:p>
    <w:p w14:paraId="7D82A8EA" w14:textId="69EF5C30" w:rsidR="00EB4239" w:rsidRPr="006E426F" w:rsidRDefault="000956EB" w:rsidP="00EB4239">
      <w:pPr>
        <w:ind w:firstLine="360"/>
        <w:jc w:val="both"/>
        <w:rPr>
          <w:rFonts w:ascii="Latin Modern Roman 10" w:hAnsi="Latin Modern Roman 10"/>
        </w:rPr>
      </w:pPr>
      <w:r w:rsidRPr="006E426F">
        <w:rPr>
          <w:rFonts w:ascii="Latin Modern Roman 10" w:hAnsi="Latin Modern Roman 10"/>
        </w:rPr>
        <w:t xml:space="preserve">Tipler showed that eternal recurrence can’t happened in closed universe described by general relativit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ianrcpln3","properties":{"formattedCitation":"(Tipler, 1980)","plainCitation":"(Tipler, 1980)"},"citationItems":[{"id":6981,"uris":["http://zotero.org/users/3736454/items/3C6DIB77"],"uri":["http://zotero.org/users/3736454/items/3C6DIB77"],"itemData":{"id":6981,"type":"chapter","title":"3 - General Relativity and the Eternal Return†","container-title":"Essays in General Relativity","publisher":"Academic Press","page":"21-37","source":"ScienceDirect","abstract":"“The thing that hath been, it is that which shall be; and that which is done is that which shall be done: and there is no new thing under the sun.”\nEcclesiastes 1:9\n“God forbid that we should believe this. For Christ died once for our sins, and rising again, dies no more.”\nSt. Augustine (“City of God, XII,” Chap. 13)\nAbstract\nAn arbitrarily close return to a previous initial state of the Universe, such as is predicted by the Poincare recurrence theorem, cannot occur in a closed universe governed by general relativity. The significance of this result for cosmology and thermodynamics is pointed out.","URL":"https://www.sciencedirect.com/science/article/pii/B9780126913804500095","ISBN":"978-0-12-691380-4","note":"DOI: 10.1016/B978-0-12-691380-4.50009-5","author":[{"family":"Tipler","given":"Frank J."}],"issued":{"date-parts":[["1980"]]},"accessed":{"date-parts":[["2018",2,8]]}}}],"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Tipler, 1980)</w:t>
      </w:r>
      <w:r w:rsidRPr="006E426F">
        <w:rPr>
          <w:rFonts w:ascii="Latin Modern Roman 10" w:hAnsi="Latin Modern Roman 10"/>
        </w:rPr>
        <w:fldChar w:fldCharType="end"/>
      </w:r>
      <w:r w:rsidRPr="006E426F">
        <w:rPr>
          <w:rFonts w:ascii="Latin Modern Roman 10" w:hAnsi="Latin Modern Roman 10"/>
        </w:rPr>
        <w:t>.</w:t>
      </w:r>
    </w:p>
    <w:p w14:paraId="1897220E" w14:textId="57CB322F"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It is difficult to prove that the Universe is infinite, but to prove that it is finite is impossible, so a </w:t>
      </w:r>
      <w:r w:rsidR="004F7ADE" w:rsidRPr="006E426F">
        <w:rPr>
          <w:rFonts w:ascii="Latin Modern Roman 10" w:hAnsi="Latin Modern Roman 10"/>
        </w:rPr>
        <w:t xml:space="preserve">multiverse immortality </w:t>
      </w:r>
      <w:r w:rsidRPr="006E426F">
        <w:rPr>
          <w:rFonts w:ascii="Latin Modern Roman 10" w:hAnsi="Latin Modern Roman 10"/>
        </w:rPr>
        <w:t>can’t be disproved.</w:t>
      </w:r>
    </w:p>
    <w:p w14:paraId="79022F1A" w14:textId="77777777" w:rsidR="00EB4239" w:rsidRPr="006E426F" w:rsidRDefault="00EB4239" w:rsidP="00EB4239">
      <w:pPr>
        <w:ind w:firstLine="360"/>
        <w:jc w:val="both"/>
        <w:rPr>
          <w:rFonts w:ascii="Latin Modern Roman 10" w:hAnsi="Latin Modern Roman 10"/>
        </w:rPr>
      </w:pPr>
    </w:p>
    <w:p w14:paraId="63D5E53D" w14:textId="77777777" w:rsidR="00EB4239" w:rsidRPr="006E426F" w:rsidRDefault="00EB4239" w:rsidP="00EB4239">
      <w:pPr>
        <w:pStyle w:val="Heading3"/>
        <w:rPr>
          <w:rFonts w:ascii="Latin Modern Roman 10" w:hAnsi="Latin Modern Roman 10"/>
        </w:rPr>
      </w:pPr>
      <w:bookmarkStart w:id="31" w:name="_Toc505530458"/>
      <w:bookmarkStart w:id="32" w:name="_Toc508042535"/>
      <w:r w:rsidRPr="006E426F">
        <w:rPr>
          <w:rFonts w:ascii="Latin Modern Roman 10" w:hAnsi="Latin Modern Roman 10"/>
        </w:rPr>
        <w:t>3.1.3 The finite size of human minds</w:t>
      </w:r>
      <w:bookmarkEnd w:id="31"/>
      <w:bookmarkEnd w:id="32"/>
    </w:p>
    <w:p w14:paraId="1FC84B79" w14:textId="27E39F98"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Not only does universe have to be infinitely large, but human minds need to be finite for </w:t>
      </w:r>
      <w:r w:rsidR="004F7ADE" w:rsidRPr="006E426F">
        <w:rPr>
          <w:rFonts w:ascii="Latin Modern Roman 10" w:hAnsi="Latin Modern Roman 10"/>
        </w:rPr>
        <w:t xml:space="preserve">multiverse immortality </w:t>
      </w:r>
      <w:r w:rsidRPr="006E426F">
        <w:rPr>
          <w:rFonts w:ascii="Latin Modern Roman 10" w:hAnsi="Latin Modern Roman 10"/>
        </w:rPr>
        <w:t xml:space="preserve">to work. </w:t>
      </w:r>
    </w:p>
    <w:p w14:paraId="62043387"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As the human brain consists of a finite number of atoms (around 5x10E26), it seems to be finite. </w:t>
      </w:r>
      <w:proofErr w:type="spellStart"/>
      <w:r w:rsidRPr="006E426F">
        <w:rPr>
          <w:rFonts w:ascii="Latin Modern Roman 10" w:hAnsi="Latin Modern Roman 10"/>
        </w:rPr>
        <w:t>Tegmark</w:t>
      </w:r>
      <w:proofErr w:type="spellEnd"/>
      <w:r w:rsidRPr="006E426F">
        <w:rPr>
          <w:rFonts w:ascii="Latin Modern Roman 10" w:hAnsi="Latin Modern Roman 10"/>
        </w:rPr>
        <w:t xml:space="preserve"> shows that quantum effects do not prevent the number of states from finite, as any quantum system in the finite space could only be in the finite number of internal states.</w:t>
      </w:r>
    </w:p>
    <w:p w14:paraId="5639A253" w14:textId="1391F563"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Moreover, personal </w:t>
      </w:r>
      <w:r w:rsidR="00722142" w:rsidRPr="006E426F">
        <w:rPr>
          <w:rFonts w:ascii="Latin Modern Roman 10" w:hAnsi="Latin Modern Roman 10"/>
        </w:rPr>
        <w:t xml:space="preserve">conscious </w:t>
      </w:r>
      <w:r w:rsidRPr="006E426F">
        <w:rPr>
          <w:rFonts w:ascii="Latin Modern Roman 10" w:hAnsi="Latin Modern Roman 10"/>
        </w:rPr>
        <w:t xml:space="preserve">memory size </w:t>
      </w:r>
      <w:r w:rsidR="00722142" w:rsidRPr="006E426F">
        <w:rPr>
          <w:rFonts w:ascii="Latin Modern Roman 10" w:hAnsi="Latin Modern Roman 10"/>
        </w:rPr>
        <w:t>was estimated</w:t>
      </w:r>
      <w:r w:rsidRPr="006E426F">
        <w:rPr>
          <w:rFonts w:ascii="Latin Modern Roman 10" w:hAnsi="Latin Modern Roman 10"/>
        </w:rPr>
        <w:t xml:space="preserve"> around 2.5 </w:t>
      </w:r>
      <w:proofErr w:type="spellStart"/>
      <w:r w:rsidRPr="006E426F">
        <w:rPr>
          <w:rFonts w:ascii="Latin Modern Roman 10" w:hAnsi="Latin Modern Roman 10"/>
        </w:rPr>
        <w:t>Gygabites</w:t>
      </w:r>
      <w:proofErr w:type="spellEnd"/>
      <w:r w:rsidR="00722142" w:rsidRPr="006E426F">
        <w:rPr>
          <w:rFonts w:ascii="Latin Modern Roman 10" w:hAnsi="Latin Modern Roman 10"/>
        </w:rPr>
        <w:t xml:space="preserve"> </w:t>
      </w:r>
      <w:r w:rsidR="00722142" w:rsidRPr="006E426F">
        <w:rPr>
          <w:rFonts w:ascii="Latin Modern Roman 10" w:hAnsi="Latin Modern Roman 10"/>
        </w:rPr>
        <w:fldChar w:fldCharType="begin"/>
      </w:r>
      <w:r w:rsidR="00722142" w:rsidRPr="006E426F">
        <w:rPr>
          <w:rFonts w:ascii="Latin Modern Roman 10" w:hAnsi="Latin Modern Roman 10"/>
        </w:rPr>
        <w:instrText xml:space="preserve"> ADDIN ZOTERO_ITEM CSL_CITATION {"citationID":"aq8s2i2b2a","properties":{"formattedCitation":"(Carrigan Jr, 2006)","plainCitation":"(Carrigan Jr, 2006)"},"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schema":"https://github.com/citation-style-language/schema/raw/master/csl-citation.json"} </w:instrText>
      </w:r>
      <w:r w:rsidR="00722142" w:rsidRPr="006E426F">
        <w:rPr>
          <w:rFonts w:ascii="Latin Modern Roman 10" w:hAnsi="Latin Modern Roman 10"/>
        </w:rPr>
        <w:fldChar w:fldCharType="separate"/>
      </w:r>
      <w:r w:rsidR="00722142" w:rsidRPr="006E426F">
        <w:rPr>
          <w:rFonts w:ascii="Latin Modern Roman 10" w:hAnsi="Latin Modern Roman 10"/>
          <w:noProof/>
        </w:rPr>
        <w:t>(Carrigan Jr, 2006)</w:t>
      </w:r>
      <w:r w:rsidR="00722142" w:rsidRPr="006E426F">
        <w:rPr>
          <w:rFonts w:ascii="Latin Modern Roman 10" w:hAnsi="Latin Modern Roman 10"/>
        </w:rPr>
        <w:fldChar w:fldCharType="end"/>
      </w:r>
      <w:r w:rsidRPr="006E426F">
        <w:rPr>
          <w:rFonts w:ascii="Latin Modern Roman 10" w:hAnsi="Latin Modern Roman 10"/>
        </w:rPr>
        <w:t>, and this means that only 10E(10E10) separate people are possible, and as most of them will have immeasurably small differences, the actual number is smaller.</w:t>
      </w:r>
    </w:p>
    <w:p w14:paraId="7C1533A6"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If we look on the observer-moment size, that is the current size of human experience, it is dominated by the visual field, which could be roughly estimated by the size of the signal which the eye sends to the brain. It uses 1 million nerves in optic nerve fibers https://en.wikipedia.org/wiki/Retina, each probably presenting one pixel, so the actual size of an observer-moment is around 1 megabyte, and given a lot of non-significant peripheral noise, it is probably even smaller. Thus, there are 10E1000000 separate visual observer-moments, most of which are noise.</w:t>
      </w:r>
    </w:p>
    <w:p w14:paraId="546B5DEA"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Surely, the most important part of an observer-moment is not what I see, but what I feel and think about it, but these parts are probably less complex than the visual field. For example, assuming that the size of the observer-moment is one sentence, and such a sentence can’t have more than 20 words, most of which are simple and frequent, so they are selected from just 1000 of the most typical words, we could conclude that there are 10E60 possible sentences, which is less than the number of particles in the visual universe (and more like the number of small meteors).</w:t>
      </w:r>
    </w:p>
    <w:p w14:paraId="35FEC887" w14:textId="77777777" w:rsidR="00EB4239" w:rsidRPr="006E426F" w:rsidRDefault="00EB4239" w:rsidP="00EB4239">
      <w:pPr>
        <w:ind w:firstLine="360"/>
        <w:jc w:val="both"/>
        <w:rPr>
          <w:rFonts w:ascii="Latin Modern Roman 10" w:hAnsi="Latin Modern Roman 10"/>
        </w:rPr>
      </w:pPr>
    </w:p>
    <w:p w14:paraId="0A5FB9D0" w14:textId="77777777" w:rsidR="00EB4239" w:rsidRPr="006E426F" w:rsidRDefault="00EB4239" w:rsidP="00EB4239">
      <w:pPr>
        <w:pStyle w:val="Heading3"/>
        <w:rPr>
          <w:rFonts w:ascii="Latin Modern Roman 10" w:hAnsi="Latin Modern Roman 10"/>
        </w:rPr>
      </w:pPr>
      <w:bookmarkStart w:id="33" w:name="_Toc505530459"/>
      <w:bookmarkStart w:id="34" w:name="_Toc508042536"/>
      <w:r w:rsidRPr="006E426F">
        <w:rPr>
          <w:rFonts w:ascii="Latin Modern Roman 10" w:hAnsi="Latin Modern Roman 10"/>
        </w:rPr>
        <w:t>3.1.4 Sufficient diversity of the Universe</w:t>
      </w:r>
      <w:bookmarkEnd w:id="33"/>
      <w:bookmarkEnd w:id="34"/>
    </w:p>
    <w:p w14:paraId="15682114" w14:textId="27FBC5C0"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But the infinite size of the universe and finite size of human minds is not enough to prove </w:t>
      </w:r>
      <w:r w:rsidR="006E426F">
        <w:rPr>
          <w:rFonts w:ascii="Latin Modern Roman 10" w:hAnsi="Latin Modern Roman 10"/>
        </w:rPr>
        <w:t>multiverse immortality</w:t>
      </w:r>
      <w:r w:rsidRPr="006E426F">
        <w:rPr>
          <w:rFonts w:ascii="Latin Modern Roman 10" w:hAnsi="Latin Modern Roman 10"/>
        </w:rPr>
        <w:t xml:space="preserve">. The universe must be diverse enough for any possible mind states to appear, because we need more than just repetition of events, we need an escape from even the worst possible situations. </w:t>
      </w:r>
    </w:p>
    <w:p w14:paraId="56C9BEC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magine that my spacecraft is falling into the Sun. At the first glance, it seems that there is no chance for my survival. However, in a sufficiently diverse universe, an </w:t>
      </w:r>
      <w:r w:rsidRPr="006E426F">
        <w:rPr>
          <w:rFonts w:ascii="Latin Modern Roman 10" w:hAnsi="Latin Modern Roman 10"/>
        </w:rPr>
        <w:lastRenderedPageBreak/>
        <w:t>alien space craft could rescue me, or a rogue black hole moving at near-light speed could remove the Sun—or, most likely, it is just a dream.</w:t>
      </w:r>
    </w:p>
    <w:p w14:paraId="14A9A3B4" w14:textId="77777777" w:rsidR="00EB4239" w:rsidRPr="006E426F" w:rsidRDefault="00EB4239" w:rsidP="00EB4239">
      <w:pPr>
        <w:rPr>
          <w:rFonts w:ascii="Latin Modern Roman 10" w:hAnsi="Latin Modern Roman 10"/>
        </w:rPr>
      </w:pPr>
    </w:p>
    <w:p w14:paraId="4AF9F314" w14:textId="77777777" w:rsidR="00EB4239" w:rsidRPr="006E426F" w:rsidRDefault="00EB4239" w:rsidP="00EB4239">
      <w:pPr>
        <w:pStyle w:val="Heading3"/>
        <w:rPr>
          <w:rFonts w:ascii="Latin Modern Roman 10" w:hAnsi="Latin Modern Roman 10"/>
        </w:rPr>
      </w:pPr>
      <w:bookmarkStart w:id="35" w:name="_Toc505530460"/>
      <w:bookmarkStart w:id="36" w:name="_Toc508042537"/>
      <w:r w:rsidRPr="006E426F">
        <w:rPr>
          <w:rFonts w:ascii="Latin Modern Roman 10" w:hAnsi="Latin Modern Roman 10"/>
        </w:rPr>
        <w:t>3.1.5 “Actuality” of the existence of the very remote copies</w:t>
      </w:r>
      <w:bookmarkEnd w:id="35"/>
      <w:bookmarkEnd w:id="36"/>
      <w:r w:rsidRPr="006E426F">
        <w:rPr>
          <w:rFonts w:ascii="Latin Modern Roman 10" w:hAnsi="Latin Modern Roman 10"/>
        </w:rPr>
        <w:t xml:space="preserve"> </w:t>
      </w:r>
    </w:p>
    <w:p w14:paraId="71EF1310" w14:textId="4521560E"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One important condition is that a big universe must exist </w:t>
      </w:r>
      <w:r w:rsidRPr="006E426F">
        <w:rPr>
          <w:rFonts w:ascii="Latin Modern Roman 10" w:hAnsi="Latin Modern Roman 10"/>
          <w:i/>
        </w:rPr>
        <w:t>actually</w:t>
      </w:r>
      <w:r w:rsidR="006E12D0" w:rsidRPr="006E426F">
        <w:rPr>
          <w:rFonts w:ascii="Latin Modern Roman 10" w:hAnsi="Latin Modern Roman 10"/>
          <w:i/>
        </w:rPr>
        <w:t xml:space="preserve"> </w:t>
      </w:r>
      <w:r w:rsidR="006E12D0" w:rsidRPr="006E426F">
        <w:rPr>
          <w:rFonts w:ascii="Latin Modern Roman 10" w:hAnsi="Latin Modern Roman 10"/>
        </w:rPr>
        <w:fldChar w:fldCharType="begin"/>
      </w:r>
      <w:r w:rsidR="00251A4E" w:rsidRPr="006E426F">
        <w:rPr>
          <w:rFonts w:ascii="Latin Modern Roman 10" w:hAnsi="Latin Modern Roman 10"/>
        </w:rPr>
        <w:instrText xml:space="preserve"> ADDIN ZOTERO_ITEM CSL_CITATION {"citationID":"a13rhuo9ukn","properties":{"formattedCitation":"(Menzel, 2017)","plainCitation":"(Menzel, 2017)"},"citationItems":[{"id":6970,"uris":["http://zotero.org/users/3736454/items/624MXWBN"],"uri":["http://zotero.org/users/3736454/items/624MXWBN"],"itemData":{"id":6970,"type":"chapter","title":"Actualism","container-title":"The Stanford Encyclopedia of Philosophy","publisher":"Metaphysics Research Lab, Stanford University","edition":"2014","source":"Stanford Encyclopedia of Philosophy","abstract":"Actualism is a widely-held view in the metaphysics of modality.To understand the thesis of actualism, consider the following example.Imagine a race of beings — call them ‘Aliens’ —that is very different from any life-form that exists anywhere in theuniverse; different enough, in fact, that no actually existing thing couldhave been an Alien, any more than a given gorilla could have been afruitfly. Now, even though there are no Aliens, it seems intuitively thecase that there could have been such things. After all, lifemight have evolved very differently than the way it did in fact. Forexample, if the fundamental physical constants or the laws of evolutionhad been slightly different, very different kinds of things might haveexisted. So in virtue of what is it true that there could have been Alienswhen in fact there are none, and when, moreover, nothing that exists infact could have been an Alien?, To answer this question, a philosopher should try to identify the specialfeatures of the world that are responsible for the truth of claims aboutwhat could have been the case. One group of philosophers,the possibilists, offers the following answer: ‘It ispossible that there are Aliens’ is true because there are in factindividuals that could have been Aliens. At first blush, this might appeardirectly to contradict the premise that no existing thing could possiblyhave been an Alien. The possibilist's thesis, however, is that existence,or actuality, encompasses only a subset of the things that, inthe broadest sense, are. Rather, in addition to things like usthat actually exist, there are merely possible things —possible Aliens, for example — that could have existed,but, as it happens, do not. So thereare such things, but they just happen to exhibit a ratherless robust but nonetheless fully-fledged type of being than wedo. For the possibilist, then, ‘It is possible that there areAliens’ is true simply in virtue of the fact that there arepossible-but-nonactual Aliens, i.e., things that could have existed(but do not) and that would have been Aliens if they had., Actualists reject this answer; they deny that there are any nonactualindividuals. Actualism is the philosophical position that everything thereis — everything that can in any sense be said to be— exists, or is actual. Put another way, actualismdenies that there is any kind of being beyond actual existence; to be isto exist, and to exist is to be actual. Actualism therefore stands instark contrast to possibilism, which, as we've seen, takes the thingsthere are to include possible but non-actual objects., Of course, actualists will agree that there could have been Aliens.  Anactualist theory, therefore, will be a metaphysical theory thatattempts to account for the truth of claims like ‘It is possiblethat there are Aliens’ without appealing to any nonactual objectswhatsoever. What makes actualism so philosophically interesting, is thatthere is no obviously correct way to account for the truth of claims like‘It is possible that there are Aliens’ without appealing topossible but nonactual objects. In this article, we will clarify the“possibilist challenge” to actualism in some detail and layout the various attempts to meet the challenge and assess theireffectiveness.","URL":"https://plato.stanford.edu/archives/win2017/entries/actualism/","author":[{"family":"Menzel","given":"Christopher"}],"editor":[{"family":"Zalta","given":"Edward N."}],"issued":{"date-parts":[["2017"]]},"accessed":{"date-parts":[["2018",2,8]]}}}],"schema":"https://github.com/citation-style-language/schema/raw/master/csl-citation.json"} </w:instrText>
      </w:r>
      <w:r w:rsidR="006E12D0" w:rsidRPr="006E426F">
        <w:rPr>
          <w:rFonts w:ascii="Latin Modern Roman 10" w:hAnsi="Latin Modern Roman 10"/>
        </w:rPr>
        <w:fldChar w:fldCharType="separate"/>
      </w:r>
      <w:r w:rsidR="00E91A51" w:rsidRPr="006E426F">
        <w:rPr>
          <w:rFonts w:ascii="Latin Modern Roman 10" w:hAnsi="Latin Modern Roman 10"/>
          <w:noProof/>
        </w:rPr>
        <w:t>(Menzel, 2017)</w:t>
      </w:r>
      <w:r w:rsidR="006E12D0" w:rsidRPr="006E426F">
        <w:rPr>
          <w:rFonts w:ascii="Latin Modern Roman 10" w:hAnsi="Latin Modern Roman 10"/>
        </w:rPr>
        <w:fldChar w:fldCharType="end"/>
      </w:r>
      <w:r w:rsidRPr="006E426F">
        <w:rPr>
          <w:rFonts w:ascii="Latin Modern Roman 10" w:hAnsi="Latin Modern Roman 10"/>
        </w:rPr>
        <w:t xml:space="preserve">. </w:t>
      </w:r>
    </w:p>
    <w:p w14:paraId="7BBB53F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n short, “actuality” is the idea that some remote thing exists in the same way as I exist now. In a sense, “actuality” is actual “existence”, which implies that there is no second-rate form of existence. Existence can’t be discounted. </w:t>
      </w:r>
    </w:p>
    <w:p w14:paraId="5C91B819"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 The difference becomes clear if we look at the modal status of events in the past. Depending on the theory of time used, one would say that past events are actual (that is in a timeless universe), or not-actual, that is, they existed but do not exist now, so they are more than just possible events, but less than actually existing events. </w:t>
      </w:r>
    </w:p>
    <w:p w14:paraId="5D5070E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re is an open question in the philosophical ontology if non-causally connected regions which could be claimed to exist actually. However, in our case, in some theories they are connected, as in the cases of MW-interpretation of QM, the many simulation universe, and the eternal universe; or they were connected, or they will be connected. </w:t>
      </w:r>
    </w:p>
    <w:p w14:paraId="7208DF67" w14:textId="579F9988"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For </w:t>
      </w:r>
      <w:r w:rsidR="007F47EA" w:rsidRPr="006E426F">
        <w:rPr>
          <w:rFonts w:ascii="Latin Modern Roman 10" w:hAnsi="Latin Modern Roman 10"/>
        </w:rPr>
        <w:t>multiverse</w:t>
      </w:r>
      <w:r w:rsidR="006E426F">
        <w:rPr>
          <w:rFonts w:ascii="Latin Modern Roman 10" w:hAnsi="Latin Modern Roman 10"/>
        </w:rPr>
        <w:t xml:space="preserve"> </w:t>
      </w:r>
      <w:r w:rsidRPr="006E426F">
        <w:rPr>
          <w:rFonts w:ascii="Latin Modern Roman 10" w:hAnsi="Latin Modern Roman 10"/>
        </w:rPr>
        <w:t>immortality, my copies must exist actually, or they should at least become actual in the future. If they are not actual, they do not exist.</w:t>
      </w:r>
    </w:p>
    <w:p w14:paraId="596F722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re are two solutions to the actuality problem: </w:t>
      </w:r>
    </w:p>
    <w:p w14:paraId="237BD049" w14:textId="77777777" w:rsidR="00EB4239" w:rsidRPr="006E426F" w:rsidRDefault="00EB4239" w:rsidP="00EB4239">
      <w:pPr>
        <w:pStyle w:val="ListParagraph"/>
        <w:numPr>
          <w:ilvl w:val="0"/>
          <w:numId w:val="12"/>
        </w:numPr>
        <w:jc w:val="both"/>
        <w:rPr>
          <w:rFonts w:ascii="Latin Modern Roman 10" w:hAnsi="Latin Modern Roman 10" w:cs="Times New Roman"/>
        </w:rPr>
      </w:pPr>
      <w:r w:rsidRPr="006E426F">
        <w:rPr>
          <w:rFonts w:ascii="Latin Modern Roman 10" w:hAnsi="Latin Modern Roman 10" w:cs="Times New Roman"/>
        </w:rPr>
        <w:t>Modal realism, that is, everything possible exists</w:t>
      </w:r>
    </w:p>
    <w:p w14:paraId="5FF2533D" w14:textId="77777777" w:rsidR="00EB4239" w:rsidRPr="006E426F" w:rsidRDefault="00EB4239" w:rsidP="00EB4239">
      <w:pPr>
        <w:pStyle w:val="ListParagraph"/>
        <w:numPr>
          <w:ilvl w:val="0"/>
          <w:numId w:val="12"/>
        </w:numPr>
        <w:jc w:val="both"/>
        <w:rPr>
          <w:rFonts w:ascii="Latin Modern Roman 10" w:hAnsi="Latin Modern Roman 10"/>
        </w:rPr>
      </w:pPr>
      <w:r w:rsidRPr="006E426F">
        <w:rPr>
          <w:rFonts w:ascii="Latin Modern Roman 10" w:hAnsi="Latin Modern Roman 10" w:cs="Times New Roman"/>
        </w:rPr>
        <w:t>Actuality is somehow connected with the “now” moment and is “irradiated” from it</w:t>
      </w:r>
      <w:r w:rsidRPr="006E426F">
        <w:rPr>
          <w:rFonts w:ascii="Latin Modern Roman 10" w:hAnsi="Latin Modern Roman 10"/>
        </w:rPr>
        <w:t>.</w:t>
      </w:r>
    </w:p>
    <w:p w14:paraId="6E703961" w14:textId="481F8196" w:rsidR="00EB4239" w:rsidRPr="006E426F" w:rsidRDefault="00EB4239" w:rsidP="00EB4239">
      <w:pPr>
        <w:jc w:val="both"/>
        <w:rPr>
          <w:rFonts w:ascii="Latin Modern Roman 10" w:hAnsi="Latin Modern Roman 10"/>
        </w:rPr>
      </w:pPr>
      <w:r w:rsidRPr="006E426F">
        <w:rPr>
          <w:rFonts w:ascii="Latin Modern Roman 10" w:hAnsi="Latin Modern Roman 10"/>
        </w:rPr>
        <w:t xml:space="preserve">Both solutions imply </w:t>
      </w:r>
      <w:r w:rsidR="00651A74" w:rsidRPr="006E426F">
        <w:rPr>
          <w:rFonts w:ascii="Latin Modern Roman 10" w:hAnsi="Latin Modern Roman 10"/>
        </w:rPr>
        <w:t>multiverse</w:t>
      </w:r>
      <w:r w:rsidRPr="006E426F">
        <w:rPr>
          <w:rFonts w:ascii="Latin Modern Roman 10" w:hAnsi="Latin Modern Roman 10"/>
        </w:rPr>
        <w:t xml:space="preserve"> immortality, as we show above, and thus, for the case of </w:t>
      </w:r>
      <w:r w:rsidR="006E426F">
        <w:rPr>
          <w:rFonts w:ascii="Latin Modern Roman 10" w:hAnsi="Latin Modern Roman 10"/>
        </w:rPr>
        <w:t>multiverse immortality</w:t>
      </w:r>
      <w:r w:rsidRPr="006E426F">
        <w:rPr>
          <w:rFonts w:ascii="Latin Modern Roman 10" w:hAnsi="Latin Modern Roman 10"/>
        </w:rPr>
        <w:t xml:space="preserve">, it doesn’t matter. </w:t>
      </w:r>
    </w:p>
    <w:p w14:paraId="62561F7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re is also the idea of “relative actuality”, wherein actuality appears only if two objects are causally connected. Thus, unobservable regions of the universe are not actual. The theory has some difficulties. </w:t>
      </w:r>
    </w:p>
    <w:p w14:paraId="1D031C49"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n the case of quantum immortality, actuality is provided by the fact that next observer-moments exist in the future, and are causally connected with me-now. But if we start to think about my copies in the multiple Big Bangs, it is easy to ask: if they are so remote, and so disconnected from my universe, how do they could help in terms of my immortality? This question is an intuitive expression of the doubts in the actuality of remote copies. </w:t>
      </w:r>
    </w:p>
    <w:p w14:paraId="1B60EB7F" w14:textId="57F5D4D3"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ntuitively, it seems that the more potential for causal connection between copies, the better it is for </w:t>
      </w:r>
      <w:r w:rsidR="006E426F">
        <w:rPr>
          <w:rFonts w:ascii="Latin Modern Roman 10" w:hAnsi="Latin Modern Roman 10"/>
        </w:rPr>
        <w:t>multiverse immortality</w:t>
      </w:r>
      <w:r w:rsidRPr="006E426F">
        <w:rPr>
          <w:rFonts w:ascii="Latin Modern Roman 10" w:hAnsi="Latin Modern Roman 10"/>
        </w:rPr>
        <w:t xml:space="preserve">, but it is not clear how grounded this intuition is. </w:t>
      </w:r>
    </w:p>
    <w:p w14:paraId="0F0ABAC7" w14:textId="25CC5DB6" w:rsidR="0011192E" w:rsidRPr="006E426F" w:rsidRDefault="0011192E" w:rsidP="0011192E">
      <w:pPr>
        <w:ind w:firstLine="720"/>
        <w:jc w:val="both"/>
        <w:rPr>
          <w:rFonts w:ascii="Latin Modern Roman 10" w:hAnsi="Latin Modern Roman 10"/>
        </w:rPr>
      </w:pPr>
      <w:r w:rsidRPr="006E426F">
        <w:rPr>
          <w:rFonts w:ascii="Latin Modern Roman 10" w:hAnsi="Latin Modern Roman 10"/>
        </w:rPr>
        <w:t xml:space="preserve">There is even a point of view that if all moments of time are actually existing, there should not be fear of death, as each moment continue to exist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p50jju0q0","properties":{"formattedCitation":"(Deng, 2015)","plainCitation":"(Deng, 2015)"},"citationItems":[{"id":6962,"uris":["http://zotero.org/users/3736454/items/J4IIKQSQ"],"uri":["http://zotero.org/users/3736454/items/J4IIKQSQ"],"itemData":{"id":6962,"type":"article-journal","title":"On Whether B-Theoretic Atheists Should Fear Death","container-title":"Philosophia","page":"1011-1021","volume":"43","issue":"4","source":"link.springer.com","abstract":"In this paper I revisit a dispute between Mikel Burley and Robin Le Poidevin about whether or not the B-theory of time can give its adherents any reason to be less afraid of death. In ‘Should a B-theoretic atheist fear death?’, Burley argues that even on Le Poidevin’s understanding of the B-theory, atheists shouldn’t be comforted. His reason is that the prevalent B-theoretic account of our attitudes towards the past and future precludes treating our fear of death as unwarranted. I examine his argument and provide a tentative defense of Le Poidevin. I claim that while Burley rightly spots a tension with a non-revisionary approach to our ordinary emotional life, he doesn’t isolate the source of that tension. The real question is how to understand Le Poidevin’s idea that on the B-theory, we and our lives are ‘eternally real’. I then suggest that there is a view of time that does justice to Le Poidevin’s remarks, albeit a strange one. The view takes temporal relations to be quasi-spatial and temporal entities to exist in a totum simul.","DOI":"10.1007/s11406-015-9638-y","ISSN":"0048-3893, 1574-9274","journalAbbreviation":"Philosophia","language":"en","author":[{"family":"Deng","given":"Natalja"}],"issued":{"date-parts":[["2015",12,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Deng, 2015)</w:t>
      </w:r>
      <w:r w:rsidRPr="006E426F">
        <w:rPr>
          <w:rFonts w:ascii="Latin Modern Roman 10" w:hAnsi="Latin Modern Roman 10"/>
        </w:rPr>
        <w:fldChar w:fldCharType="end"/>
      </w:r>
      <w:r w:rsidRPr="006E426F">
        <w:rPr>
          <w:rFonts w:ascii="Latin Modern Roman 10" w:hAnsi="Latin Modern Roman 10"/>
        </w:rPr>
        <w:t>.</w:t>
      </w:r>
    </w:p>
    <w:p w14:paraId="61A1962A" w14:textId="77777777" w:rsidR="0011192E" w:rsidRPr="006E426F" w:rsidRDefault="0011192E" w:rsidP="00EB4239">
      <w:pPr>
        <w:ind w:firstLine="720"/>
        <w:jc w:val="both"/>
        <w:rPr>
          <w:rFonts w:ascii="Latin Modern Roman 10" w:hAnsi="Latin Modern Roman 10"/>
        </w:rPr>
      </w:pPr>
    </w:p>
    <w:p w14:paraId="70372BD8" w14:textId="77777777" w:rsidR="00EB4239" w:rsidRPr="006E426F" w:rsidRDefault="00EB4239" w:rsidP="00EB4239">
      <w:pPr>
        <w:ind w:firstLine="720"/>
        <w:rPr>
          <w:rFonts w:ascii="Latin Modern Roman 10" w:hAnsi="Latin Modern Roman 10"/>
        </w:rPr>
      </w:pPr>
    </w:p>
    <w:p w14:paraId="0F99ECF7" w14:textId="615BDE76" w:rsidR="00EB4239" w:rsidRPr="006E426F" w:rsidRDefault="007F47EA" w:rsidP="00EB4239">
      <w:pPr>
        <w:pStyle w:val="Heading2"/>
        <w:rPr>
          <w:rFonts w:ascii="Latin Modern Roman 10" w:hAnsi="Latin Modern Roman 10"/>
        </w:rPr>
      </w:pPr>
      <w:bookmarkStart w:id="37" w:name="_Toc505530461"/>
      <w:bookmarkStart w:id="38" w:name="_Toc508042538"/>
      <w:r w:rsidRPr="006E426F">
        <w:rPr>
          <w:rFonts w:ascii="Latin Modern Roman 10" w:hAnsi="Latin Modern Roman 10"/>
        </w:rPr>
        <w:t>3.2</w:t>
      </w:r>
      <w:r w:rsidR="00EB4239" w:rsidRPr="006E426F">
        <w:rPr>
          <w:rFonts w:ascii="Latin Modern Roman 10" w:hAnsi="Latin Modern Roman 10"/>
        </w:rPr>
        <w:t xml:space="preserve"> Condition 2: Appropriate theory of the personal identity</w:t>
      </w:r>
      <w:bookmarkEnd w:id="37"/>
      <w:bookmarkEnd w:id="38"/>
    </w:p>
    <w:p w14:paraId="1F247E00" w14:textId="77777777" w:rsidR="00EB4239" w:rsidRPr="006E426F" w:rsidRDefault="00EB4239" w:rsidP="00EB4239">
      <w:pPr>
        <w:rPr>
          <w:rFonts w:ascii="Latin Modern Roman 10" w:hAnsi="Latin Modern Roman 10"/>
        </w:rPr>
      </w:pPr>
    </w:p>
    <w:p w14:paraId="5602774D" w14:textId="77777777" w:rsidR="00EB4239" w:rsidRPr="006E426F" w:rsidRDefault="00EB4239" w:rsidP="00EB4239">
      <w:pPr>
        <w:pStyle w:val="Heading3"/>
        <w:rPr>
          <w:rFonts w:ascii="Latin Modern Roman 10" w:hAnsi="Latin Modern Roman 10"/>
        </w:rPr>
      </w:pPr>
      <w:bookmarkStart w:id="39" w:name="_Toc505530462"/>
      <w:bookmarkStart w:id="40" w:name="_Toc508042539"/>
      <w:r w:rsidRPr="006E426F">
        <w:rPr>
          <w:rFonts w:ascii="Latin Modern Roman 10" w:hAnsi="Latin Modern Roman 10"/>
        </w:rPr>
        <w:lastRenderedPageBreak/>
        <w:t>3.2.1 Various types of personal identity theories</w:t>
      </w:r>
      <w:bookmarkEnd w:id="39"/>
      <w:bookmarkEnd w:id="40"/>
    </w:p>
    <w:p w14:paraId="37A7B2B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 theory of personal identity is notoriously difficult, despite seeming simple, and attempts to describe it will quickly produce controversies and spill off-topic. </w:t>
      </w:r>
    </w:p>
    <w:p w14:paraId="378100D6"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We don’t know what human identity is, and one of the reasons is that we don’t know the nature of consciousness and qualia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m40vtd01g","properties":{"formattedCitation":"(Chalmers, 1996)","plainCitation":"(Chalmers, 1996)"},"citationItems":[{"id":664,"uris":["http://zotero.org/users/3736454/items/SZ43H2T3"],"uri":["http://zotero.org/users/3736454/items/SZ43H2T3"],"itemData":{"id":664,"type":"book","title":"The Conscious Mind","publisher":"Oxford University Press, New York.","author":[{"family":"Chalmers","given":"D."}],"issued":{"date-parts":[["1996"]]}}}],"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Chalmers, 1996)</w:t>
      </w:r>
      <w:r w:rsidRPr="006E426F">
        <w:rPr>
          <w:rFonts w:ascii="Latin Modern Roman 10" w:hAnsi="Latin Modern Roman 10"/>
        </w:rPr>
        <w:fldChar w:fldCharType="end"/>
      </w:r>
      <w:r w:rsidRPr="006E426F">
        <w:rPr>
          <w:rFonts w:ascii="Latin Modern Roman 10" w:hAnsi="Latin Modern Roman 10"/>
        </w:rPr>
        <w:t>, and without it, personal identity can’t be solved.</w:t>
      </w:r>
    </w:p>
    <w:p w14:paraId="6B09D51A"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ccording to </w:t>
      </w:r>
      <w:proofErr w:type="spellStart"/>
      <w:r w:rsidRPr="006E426F">
        <w:rPr>
          <w:rFonts w:ascii="Latin Modern Roman 10" w:hAnsi="Latin Modern Roman 10"/>
        </w:rPr>
        <w:t>Parfit</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ba9k1jbl","properties":{"formattedCitation":"(Parfit, 1984)","plainCitation":"(Parfit, 1984)"},"citationItems":[{"id":6687,"uris":["http://zotero.org/users/3736454/items/GWVMXH2Y"],"uri":["http://zotero.org/users/3736454/items/GWVMXH2Y"],"itemData":{"id":6687,"type":"book","title":"Reasons and persons","publisher":"OUP Oxford","source":"Google Scholar","author":[{"family":"Parfit","given":"Derek"}],"issued":{"date-parts":[["1984"]]}}}],"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arfit, 1984)</w:t>
      </w:r>
      <w:r w:rsidRPr="006E426F">
        <w:rPr>
          <w:rFonts w:ascii="Latin Modern Roman 10" w:hAnsi="Latin Modern Roman 10"/>
        </w:rPr>
        <w:fldChar w:fldCharType="end"/>
      </w:r>
      <w:r w:rsidRPr="006E426F">
        <w:rPr>
          <w:rFonts w:ascii="Latin Modern Roman 10" w:hAnsi="Latin Modern Roman 10"/>
        </w:rPr>
        <w:t xml:space="preserve">, there are two types of identity. One is based on the continuity of the personal memory, and another is based on the continuity of observations. For any real human, his identity consists of several complexly intertwined types of identity, and discussion of it is not simple, as it also includes his image of self, his social identity etc. See my map of the types of identity </w:t>
      </w:r>
      <w:hyperlink r:id="rId10" w:history="1">
        <w:r w:rsidRPr="006E426F">
          <w:rPr>
            <w:rStyle w:val="Hyperlink"/>
            <w:rFonts w:ascii="Latin Modern Roman 10" w:hAnsi="Latin Modern Roman 10"/>
          </w:rPr>
          <w:t>http://lesswrong.com/lw/nuc/identity_map/</w:t>
        </w:r>
      </w:hyperlink>
      <w:r w:rsidRPr="006E426F">
        <w:rPr>
          <w:rFonts w:ascii="Latin Modern Roman 10" w:hAnsi="Latin Modern Roman 10"/>
        </w:rPr>
        <w:t>. For simplification, we will focus on two main types of identity.</w:t>
      </w:r>
    </w:p>
    <w:p w14:paraId="73412B99" w14:textId="4AF14BC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We will call them </w:t>
      </w:r>
      <w:r w:rsidRPr="006E426F">
        <w:rPr>
          <w:rFonts w:ascii="Latin Modern Roman 10" w:hAnsi="Latin Modern Roman 10"/>
          <w:i/>
        </w:rPr>
        <w:t>informational identity</w:t>
      </w:r>
      <w:r w:rsidRPr="006E426F">
        <w:rPr>
          <w:rFonts w:ascii="Latin Modern Roman 10" w:hAnsi="Latin Modern Roman 10"/>
        </w:rPr>
        <w:t xml:space="preserve"> and </w:t>
      </w:r>
      <w:r w:rsidRPr="006E426F">
        <w:rPr>
          <w:rFonts w:ascii="Latin Modern Roman 10" w:hAnsi="Latin Modern Roman 10"/>
          <w:i/>
        </w:rPr>
        <w:t>observer identity</w:t>
      </w:r>
      <w:r w:rsidRPr="006E426F">
        <w:rPr>
          <w:rFonts w:ascii="Latin Modern Roman 10" w:hAnsi="Latin Modern Roman 10"/>
        </w:rPr>
        <w:t>. Informational identity is rather straightforward and less controversial, as it simply explains the measure of similarities of two minds. If two minds have the same memories M, they are informationally identical, of just</w:t>
      </w:r>
      <w:r w:rsidR="00E91A51" w:rsidRPr="006E426F">
        <w:rPr>
          <w:rFonts w:ascii="Latin Modern Roman 10" w:hAnsi="Latin Modern Roman 10"/>
        </w:rPr>
        <w:t xml:space="preserve"> each other</w:t>
      </w:r>
      <w:r w:rsidRPr="006E426F">
        <w:rPr>
          <w:rFonts w:ascii="Latin Modern Roman 10" w:hAnsi="Latin Modern Roman 10"/>
        </w:rPr>
        <w:t xml:space="preserve"> copies.</w:t>
      </w:r>
    </w:p>
    <w:p w14:paraId="26326ED1"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Observational identity answers the question: what I will experience in the next moment of time? </w:t>
      </w:r>
    </w:p>
    <w:p w14:paraId="77D2007E" w14:textId="77777777" w:rsidR="00EB4239" w:rsidRPr="006E426F" w:rsidRDefault="00EB4239" w:rsidP="00EB4239">
      <w:pPr>
        <w:ind w:firstLine="720"/>
        <w:jc w:val="both"/>
        <w:rPr>
          <w:rFonts w:ascii="Latin Modern Roman 10" w:hAnsi="Latin Modern Roman 10"/>
        </w:rPr>
      </w:pPr>
    </w:p>
    <w:p w14:paraId="4E69E74C" w14:textId="77777777" w:rsidR="00EB4239" w:rsidRPr="006E426F" w:rsidRDefault="00EB4239" w:rsidP="00EB4239">
      <w:pPr>
        <w:pStyle w:val="Heading3"/>
        <w:rPr>
          <w:rFonts w:ascii="Latin Modern Roman 10" w:hAnsi="Latin Modern Roman 10"/>
        </w:rPr>
      </w:pPr>
      <w:bookmarkStart w:id="41" w:name="_Toc505530463"/>
      <w:bookmarkStart w:id="42" w:name="_Toc508042540"/>
      <w:r w:rsidRPr="006E426F">
        <w:rPr>
          <w:rFonts w:ascii="Latin Modern Roman 10" w:hAnsi="Latin Modern Roman 10"/>
        </w:rPr>
        <w:t>3.2.2 “Mars teleportation paradox” and its similarity to the multiverse immortality</w:t>
      </w:r>
      <w:bookmarkEnd w:id="41"/>
      <w:bookmarkEnd w:id="42"/>
    </w:p>
    <w:p w14:paraId="4FDB1C76"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n the Mars teleportation paradox, a person is scanned, and his copy is sent and recreated on Mars, and his original is instantly destroyed on Earth. If one agrees to such a type of transportation, he is asked what if the destroying part of the system does not work, resulting in two copies, one on Earth, and the other on Mars. Which of the copies will he be? </w:t>
      </w:r>
    </w:p>
    <w:p w14:paraId="23DFAA25"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f humans were computer programs, there would be no contradiction. A program could have two copies, and it would not be surprised by it. But in the case of a human being, human intuitions about his personal identity contradict the idea of copying. </w:t>
      </w:r>
    </w:p>
    <w:p w14:paraId="568F07A9"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The Mars teleportation paradox is similar to the multiverse immortality, with just one difference: no data is actually sent to a remote celestial body, as my copy is already there.</w:t>
      </w:r>
    </w:p>
    <w:p w14:paraId="4825BD67" w14:textId="77777777" w:rsidR="00EB4239" w:rsidRPr="006E426F" w:rsidRDefault="00EB4239" w:rsidP="00EB4239">
      <w:pPr>
        <w:rPr>
          <w:rFonts w:ascii="Latin Modern Roman 10" w:hAnsi="Latin Modern Roman 10"/>
        </w:rPr>
      </w:pPr>
    </w:p>
    <w:p w14:paraId="6ADFFE8B" w14:textId="77777777" w:rsidR="00EB4239" w:rsidRPr="006E426F" w:rsidRDefault="00EB4239" w:rsidP="00EB4239">
      <w:pPr>
        <w:pStyle w:val="Heading3"/>
        <w:rPr>
          <w:rFonts w:ascii="Latin Modern Roman 10" w:hAnsi="Latin Modern Roman 10"/>
        </w:rPr>
      </w:pPr>
      <w:bookmarkStart w:id="43" w:name="_Toc505530464"/>
      <w:bookmarkStart w:id="44" w:name="_Toc508042541"/>
      <w:r w:rsidRPr="006E426F">
        <w:rPr>
          <w:rFonts w:ascii="Latin Modern Roman 10" w:hAnsi="Latin Modern Roman 10"/>
        </w:rPr>
        <w:t>3.2.3 “Copy-friendly” and “unique-soul” approaches to the problem of the observer identity</w:t>
      </w:r>
      <w:bookmarkEnd w:id="43"/>
      <w:bookmarkEnd w:id="44"/>
    </w:p>
    <w:p w14:paraId="2E350A71"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There are three main views on the nature of the </w:t>
      </w:r>
      <w:r w:rsidRPr="006E426F">
        <w:rPr>
          <w:rFonts w:ascii="Latin Modern Roman 10" w:hAnsi="Latin Modern Roman 10"/>
          <w:i/>
        </w:rPr>
        <w:t>observer identity</w:t>
      </w:r>
      <w:r w:rsidRPr="006E426F">
        <w:rPr>
          <w:rFonts w:ascii="Latin Modern Roman 10" w:hAnsi="Latin Modern Roman 10"/>
        </w:rPr>
        <w:t xml:space="preserve"> (</w:t>
      </w:r>
      <w:r w:rsidRPr="006E426F">
        <w:rPr>
          <w:rFonts w:ascii="Latin Modern Roman 10" w:hAnsi="Latin Modern Roman 10"/>
          <w:i/>
        </w:rPr>
        <w:t>informational identity</w:t>
      </w:r>
      <w:r w:rsidRPr="006E426F">
        <w:rPr>
          <w:rFonts w:ascii="Latin Modern Roman 10" w:hAnsi="Latin Modern Roman 10"/>
        </w:rPr>
        <w:t xml:space="preserve"> theory also has several levels, depending on the estimations of the amount of similarity that must be preserved for two minds to be regarded as copies):</w:t>
      </w:r>
    </w:p>
    <w:p w14:paraId="43DE52EA" w14:textId="77777777" w:rsidR="00EB4239" w:rsidRPr="006E426F" w:rsidRDefault="00EB4239" w:rsidP="00EB4239">
      <w:pPr>
        <w:rPr>
          <w:rFonts w:ascii="Latin Modern Roman 10" w:hAnsi="Latin Modern Roman 10"/>
        </w:rPr>
      </w:pPr>
    </w:p>
    <w:p w14:paraId="431FA7E2" w14:textId="77777777" w:rsidR="00EB4239" w:rsidRPr="006E426F" w:rsidRDefault="00EB4239" w:rsidP="00EB4239">
      <w:pPr>
        <w:pStyle w:val="ListParagraph"/>
        <w:numPr>
          <w:ilvl w:val="0"/>
          <w:numId w:val="14"/>
        </w:numPr>
        <w:rPr>
          <w:rFonts w:ascii="Latin Modern Roman 10" w:hAnsi="Latin Modern Roman 10" w:cs="Times New Roman"/>
        </w:rPr>
      </w:pPr>
      <w:r w:rsidRPr="006E426F">
        <w:rPr>
          <w:rFonts w:ascii="Latin Modern Roman 10" w:hAnsi="Latin Modern Roman 10" w:cs="Times New Roman"/>
        </w:rPr>
        <w:t xml:space="preserve">Copy-friendly view. It postulates that there is no way to measure observer identity, it is just based on the fear of a human being losing his body. The main </w:t>
      </w:r>
      <w:r w:rsidRPr="006E426F">
        <w:rPr>
          <w:rFonts w:ascii="Latin Modern Roman 10" w:hAnsi="Latin Modern Roman 10" w:cs="Times New Roman"/>
        </w:rPr>
        <w:lastRenderedPageBreak/>
        <w:t>problem of this approach is that it could completely dissolve the idea of identity, which will contradict the ways humans feel and plan their actions.</w:t>
      </w:r>
    </w:p>
    <w:p w14:paraId="307870E1" w14:textId="77777777" w:rsidR="00EB4239" w:rsidRPr="006E426F" w:rsidRDefault="00EB4239" w:rsidP="00EB4239">
      <w:pPr>
        <w:pStyle w:val="ListParagraph"/>
        <w:numPr>
          <w:ilvl w:val="0"/>
          <w:numId w:val="14"/>
        </w:numPr>
        <w:rPr>
          <w:rFonts w:ascii="Latin Modern Roman 10" w:hAnsi="Latin Modern Roman 10" w:cs="Times New Roman"/>
        </w:rPr>
      </w:pPr>
      <w:r w:rsidRPr="006E426F">
        <w:rPr>
          <w:rFonts w:ascii="Latin Modern Roman 10" w:hAnsi="Latin Modern Roman 10" w:cs="Times New Roman"/>
        </w:rPr>
        <w:t xml:space="preserve">Unique-soul view. This point of view is that some unique substrate of identity exists, which can’t be measured from outside, but which dictates what I will experience in the next moment. Such substrate is either “soul,” or causal continuity of the human consciousness between subsequent observer-moments.  </w:t>
      </w:r>
    </w:p>
    <w:p w14:paraId="178F312C" w14:textId="77777777" w:rsidR="00EB4239" w:rsidRPr="006E426F" w:rsidRDefault="00EB4239" w:rsidP="00EB4239">
      <w:pPr>
        <w:pStyle w:val="ListParagraph"/>
        <w:numPr>
          <w:ilvl w:val="0"/>
          <w:numId w:val="14"/>
        </w:numPr>
        <w:rPr>
          <w:rFonts w:ascii="Latin Modern Roman 10" w:hAnsi="Latin Modern Roman 10" w:cs="Times New Roman"/>
        </w:rPr>
      </w:pPr>
      <w:r w:rsidRPr="006E426F">
        <w:rPr>
          <w:rFonts w:ascii="Latin Modern Roman 10" w:hAnsi="Latin Modern Roman 10" w:cs="Times New Roman"/>
        </w:rPr>
        <w:t xml:space="preserve">Another popular theory of identity is open individualism, which denies the existence of the “identity” and postulates that all sentient beings are the same in core. </w:t>
      </w:r>
    </w:p>
    <w:p w14:paraId="6B5E18C2" w14:textId="77777777" w:rsidR="00EB4239" w:rsidRPr="006E426F" w:rsidRDefault="00EB4239" w:rsidP="00EB4239">
      <w:pPr>
        <w:jc w:val="both"/>
        <w:rPr>
          <w:rFonts w:ascii="Latin Modern Roman 10" w:hAnsi="Latin Modern Roman 10"/>
        </w:rPr>
      </w:pPr>
    </w:p>
    <w:p w14:paraId="13E8B806"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Causal continuity as the nature of the human identity” is rather popular view, but it has some difficult problems. For example, if a person has a narcosis, his brain activity almost stops, should that be regarded as the death of personality? And what about the abrupt end of a night dream?</w:t>
      </w:r>
    </w:p>
    <w:p w14:paraId="61E8873C"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Also, causal continuity doesn’t mean exclusivity of the next state of consciousness, as two new states could follow smoothly on from the “parent” state, and if quantum immortality is true, this is exactly what happens within it: minds smoothly branch into two (and more) minds every moment in time.</w:t>
      </w:r>
    </w:p>
    <w:p w14:paraId="3098E675"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I would add that “human identity” is a complex socio-biological adaptation, which is not very similar to the identity of minds in general, typically explored by philosophers.</w:t>
      </w:r>
    </w:p>
    <w:p w14:paraId="74CDF24A"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Identity also could be described through values and </w:t>
      </w:r>
      <w:r w:rsidRPr="006E426F">
        <w:rPr>
          <w:rFonts w:ascii="Latin Modern Roman 10" w:hAnsi="Latin Modern Roman 10"/>
          <w:i/>
        </w:rPr>
        <w:t>choices</w:t>
      </w:r>
      <w:r w:rsidRPr="006E426F">
        <w:rPr>
          <w:rFonts w:ascii="Latin Modern Roman 10" w:hAnsi="Latin Modern Roman 10"/>
        </w:rPr>
        <w:t>, and this approach will be discussed in Section 4.</w:t>
      </w:r>
    </w:p>
    <w:p w14:paraId="1BD4EE48"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Later we will show that, despite the illusion that </w:t>
      </w:r>
      <w:r w:rsidRPr="006E426F">
        <w:rPr>
          <w:rFonts w:ascii="Latin Modern Roman 10" w:hAnsi="Latin Modern Roman 10"/>
          <w:i/>
        </w:rPr>
        <w:t>informational identity</w:t>
      </w:r>
      <w:r w:rsidRPr="006E426F">
        <w:rPr>
          <w:rFonts w:ascii="Latin Modern Roman 10" w:hAnsi="Latin Modern Roman 10"/>
        </w:rPr>
        <w:t xml:space="preserve"> and </w:t>
      </w:r>
      <w:r w:rsidRPr="006E426F">
        <w:rPr>
          <w:rFonts w:ascii="Latin Modern Roman 10" w:hAnsi="Latin Modern Roman 10"/>
          <w:i/>
        </w:rPr>
        <w:t>observer identity</w:t>
      </w:r>
      <w:r w:rsidRPr="006E426F">
        <w:rPr>
          <w:rFonts w:ascii="Latin Modern Roman 10" w:hAnsi="Latin Modern Roman 10"/>
        </w:rPr>
        <w:t xml:space="preserve"> could become two independent timelines in the case of QI, they will actually merge soon. </w:t>
      </w:r>
    </w:p>
    <w:p w14:paraId="52C5FB20" w14:textId="77777777" w:rsidR="00EB4239" w:rsidRPr="006E426F" w:rsidRDefault="00EB4239" w:rsidP="00EB4239">
      <w:pPr>
        <w:ind w:firstLine="360"/>
        <w:jc w:val="both"/>
        <w:rPr>
          <w:rFonts w:ascii="Latin Modern Roman 10" w:hAnsi="Latin Modern Roman 10"/>
        </w:rPr>
      </w:pPr>
    </w:p>
    <w:p w14:paraId="103FD298" w14:textId="77777777" w:rsidR="00EB4239" w:rsidRPr="006E426F" w:rsidRDefault="00EB4239" w:rsidP="00EB4239">
      <w:pPr>
        <w:pStyle w:val="Heading3"/>
        <w:rPr>
          <w:rFonts w:ascii="Latin Modern Roman 10" w:hAnsi="Latin Modern Roman 10"/>
        </w:rPr>
      </w:pPr>
      <w:bookmarkStart w:id="45" w:name="_Toc505530465"/>
      <w:bookmarkStart w:id="46" w:name="_Toc508042542"/>
      <w:r w:rsidRPr="006E426F">
        <w:rPr>
          <w:rFonts w:ascii="Latin Modern Roman 10" w:hAnsi="Latin Modern Roman 10"/>
        </w:rPr>
        <w:t>3.2.4. Separate types of immortality for the separate types of identity</w:t>
      </w:r>
      <w:bookmarkEnd w:id="45"/>
      <w:bookmarkEnd w:id="46"/>
    </w:p>
    <w:p w14:paraId="7B7ECE22"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Immortality could be defined as </w:t>
      </w:r>
      <w:r w:rsidRPr="006E426F">
        <w:rPr>
          <w:rFonts w:ascii="Latin Modern Roman 10" w:hAnsi="Latin Modern Roman 10"/>
          <w:i/>
        </w:rPr>
        <w:t xml:space="preserve">preserving ones’ identity without end. </w:t>
      </w:r>
      <w:r w:rsidRPr="006E426F">
        <w:rPr>
          <w:rFonts w:ascii="Latin Modern Roman 10" w:hAnsi="Latin Modern Roman 10"/>
        </w:rPr>
        <w:t>(And death is the end of one’s identity.)</w:t>
      </w:r>
    </w:p>
    <w:p w14:paraId="4AB6E20A"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Without end” doesn’t mean “infinitely long”, as time-like curves are possible (more about them later).</w:t>
      </w:r>
    </w:p>
    <w:p w14:paraId="650A84DA"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But the definition of personal immortality depends on the definition of personal identity. This means that there are (at least) two types of immortality, one for the informational identity and another for observer identity, and they may be realized in completely different timelines.</w:t>
      </w:r>
    </w:p>
    <w:p w14:paraId="5F979CA0" w14:textId="3B1C1D82"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In other words, </w:t>
      </w:r>
      <w:r w:rsidR="004F7ADE" w:rsidRPr="006E426F">
        <w:rPr>
          <w:rFonts w:ascii="Latin Modern Roman 10" w:hAnsi="Latin Modern Roman 10"/>
        </w:rPr>
        <w:t xml:space="preserve">multiverse immortality </w:t>
      </w:r>
      <w:r w:rsidRPr="006E426F">
        <w:rPr>
          <w:rFonts w:ascii="Latin Modern Roman 10" w:hAnsi="Latin Modern Roman 10"/>
        </w:rPr>
        <w:t xml:space="preserve">for </w:t>
      </w:r>
      <w:r w:rsidRPr="006E426F">
        <w:rPr>
          <w:rFonts w:ascii="Latin Modern Roman 10" w:hAnsi="Latin Modern Roman 10"/>
          <w:i/>
        </w:rPr>
        <w:t>information identity</w:t>
      </w:r>
      <w:r w:rsidRPr="006E426F">
        <w:rPr>
          <w:rFonts w:ascii="Latin Modern Roman 10" w:hAnsi="Latin Modern Roman 10"/>
        </w:rPr>
        <w:t xml:space="preserve"> means that for any person with memories M about events (T0… </w:t>
      </w:r>
      <w:proofErr w:type="spellStart"/>
      <w:r w:rsidRPr="006E426F">
        <w:rPr>
          <w:rFonts w:ascii="Latin Modern Roman 10" w:hAnsi="Latin Modern Roman 10"/>
        </w:rPr>
        <w:t>Tn</w:t>
      </w:r>
      <w:proofErr w:type="spellEnd"/>
      <w:r w:rsidRPr="006E426F">
        <w:rPr>
          <w:rFonts w:ascii="Latin Modern Roman 10" w:hAnsi="Latin Modern Roman 10"/>
        </w:rPr>
        <w:t xml:space="preserve">), there exists a person with memories M’ for the events (T0…. </w:t>
      </w:r>
      <w:proofErr w:type="spellStart"/>
      <w:r w:rsidRPr="006E426F">
        <w:rPr>
          <w:rFonts w:ascii="Latin Modern Roman 10" w:hAnsi="Latin Modern Roman 10"/>
        </w:rPr>
        <w:t>Tn</w:t>
      </w:r>
      <w:proofErr w:type="spellEnd"/>
      <w:r w:rsidRPr="006E426F">
        <w:rPr>
          <w:rFonts w:ascii="Latin Modern Roman 10" w:hAnsi="Latin Modern Roman 10"/>
        </w:rPr>
        <w:t>, Tn+1).</w:t>
      </w:r>
    </w:p>
    <w:p w14:paraId="56608283" w14:textId="5F3A251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 xml:space="preserve">And </w:t>
      </w:r>
      <w:r w:rsidR="004F7ADE" w:rsidRPr="006E426F">
        <w:rPr>
          <w:rFonts w:ascii="Latin Modern Roman 10" w:hAnsi="Latin Modern Roman 10"/>
        </w:rPr>
        <w:t xml:space="preserve">multiverse immortality </w:t>
      </w:r>
      <w:r w:rsidRPr="006E426F">
        <w:rPr>
          <w:rFonts w:ascii="Latin Modern Roman 10" w:hAnsi="Latin Modern Roman 10"/>
        </w:rPr>
        <w:t xml:space="preserve">for the </w:t>
      </w:r>
      <w:r w:rsidRPr="006E426F">
        <w:rPr>
          <w:rFonts w:ascii="Latin Modern Roman 10" w:hAnsi="Latin Modern Roman 10"/>
          <w:i/>
        </w:rPr>
        <w:t>observational identity</w:t>
      </w:r>
      <w:r w:rsidRPr="006E426F">
        <w:rPr>
          <w:rFonts w:ascii="Latin Modern Roman 10" w:hAnsi="Latin Modern Roman 10"/>
        </w:rPr>
        <w:t xml:space="preserve"> means that for any observer-moment O(</w:t>
      </w:r>
      <w:proofErr w:type="gramStart"/>
      <w:r w:rsidRPr="006E426F">
        <w:rPr>
          <w:rFonts w:ascii="Latin Modern Roman 10" w:hAnsi="Latin Modern Roman 10"/>
        </w:rPr>
        <w:t>I,T</w:t>
      </w:r>
      <w:proofErr w:type="gramEnd"/>
      <w:r w:rsidRPr="006E426F">
        <w:rPr>
          <w:rFonts w:ascii="Latin Modern Roman 10" w:hAnsi="Latin Modern Roman 10"/>
        </w:rPr>
        <w:t>), there exists an observer-moment O(I, T+1). That is, for any observer-moment there is a next observer-moment, which logically follows from the previous observer-moment.</w:t>
      </w:r>
    </w:p>
    <w:p w14:paraId="4F7BB401" w14:textId="77777777" w:rsidR="00EB4239" w:rsidRPr="006E426F" w:rsidRDefault="00EB4239" w:rsidP="00EB4239">
      <w:pPr>
        <w:rPr>
          <w:rFonts w:ascii="Latin Modern Roman 10" w:hAnsi="Latin Modern Roman 10"/>
        </w:rPr>
      </w:pPr>
    </w:p>
    <w:p w14:paraId="57B57117" w14:textId="72612A58" w:rsidR="00EB4239" w:rsidRPr="006E426F" w:rsidRDefault="007266CB" w:rsidP="00EB4239">
      <w:pPr>
        <w:pStyle w:val="Heading2"/>
        <w:rPr>
          <w:rFonts w:ascii="Latin Modern Roman 10" w:hAnsi="Latin Modern Roman 10"/>
        </w:rPr>
      </w:pPr>
      <w:bookmarkStart w:id="47" w:name="_Toc503132417"/>
      <w:bookmarkStart w:id="48" w:name="_Toc505530466"/>
      <w:bookmarkStart w:id="49" w:name="_Toc508042543"/>
      <w:r w:rsidRPr="006E426F">
        <w:rPr>
          <w:rFonts w:ascii="Latin Modern Roman 10" w:hAnsi="Latin Modern Roman 10"/>
        </w:rPr>
        <w:t>3.3</w:t>
      </w:r>
      <w:r w:rsidR="00EB4239" w:rsidRPr="006E426F">
        <w:rPr>
          <w:rFonts w:ascii="Latin Modern Roman 10" w:hAnsi="Latin Modern Roman 10"/>
        </w:rPr>
        <w:t xml:space="preserve"> Personal identity theories connection with various types of </w:t>
      </w:r>
      <w:r w:rsidR="007F47EA" w:rsidRPr="006E426F">
        <w:rPr>
          <w:rFonts w:ascii="Latin Modern Roman 10" w:hAnsi="Latin Modern Roman 10"/>
        </w:rPr>
        <w:t>multiverse</w:t>
      </w:r>
      <w:r w:rsidR="004F7ADE" w:rsidRPr="006E426F">
        <w:rPr>
          <w:rFonts w:ascii="Latin Modern Roman 10" w:hAnsi="Latin Modern Roman 10"/>
        </w:rPr>
        <w:t xml:space="preserve"> </w:t>
      </w:r>
      <w:r w:rsidR="00EB4239" w:rsidRPr="006E426F">
        <w:rPr>
          <w:rFonts w:ascii="Latin Modern Roman 10" w:hAnsi="Latin Modern Roman 10"/>
        </w:rPr>
        <w:t>immortality</w:t>
      </w:r>
      <w:bookmarkEnd w:id="47"/>
      <w:bookmarkEnd w:id="48"/>
      <w:bookmarkEnd w:id="49"/>
    </w:p>
    <w:p w14:paraId="66C05A51" w14:textId="4FF4A48B"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Various combinations of the </w:t>
      </w:r>
      <w:r w:rsidRPr="006E426F">
        <w:rPr>
          <w:rFonts w:ascii="Latin Modern Roman 10" w:hAnsi="Latin Modern Roman 10"/>
          <w:i/>
        </w:rPr>
        <w:t>personal identity theory</w:t>
      </w:r>
      <w:r w:rsidRPr="006E426F">
        <w:rPr>
          <w:rFonts w:ascii="Latin Modern Roman 10" w:hAnsi="Latin Modern Roman 10"/>
        </w:rPr>
        <w:t xml:space="preserve"> and the big world theory produce various answers about the possibility of </w:t>
      </w:r>
      <w:r w:rsidR="006E426F">
        <w:rPr>
          <w:rFonts w:ascii="Latin Modern Roman 10" w:hAnsi="Latin Modern Roman 10"/>
        </w:rPr>
        <w:t>multiverse immortality</w:t>
      </w:r>
      <w:r w:rsidRPr="006E426F">
        <w:rPr>
          <w:rFonts w:ascii="Latin Modern Roman 10" w:hAnsi="Latin Modern Roman 10"/>
        </w:rPr>
        <w:t xml:space="preserve">. </w:t>
      </w:r>
    </w:p>
    <w:p w14:paraId="7C55C2E5"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For example, if causal connection is required, AND the big world interpretation of QM is true, then multiverse-immortality will work.</w:t>
      </w:r>
    </w:p>
    <w:p w14:paraId="0122B37F"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n addition, if only informational identity is true AND only a cosmological inflation based big world is true, multiverse-immortality will also work. </w:t>
      </w:r>
    </w:p>
    <w:p w14:paraId="2B4CBC9F"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 relation between big world theories and identity theories is presented in table 1. This table shows how multiverse immortality depends on these two variables. </w:t>
      </w:r>
      <w:proofErr w:type="gramStart"/>
      <w:r w:rsidRPr="006E426F">
        <w:rPr>
          <w:rFonts w:ascii="Latin Modern Roman 10" w:hAnsi="Latin Modern Roman 10"/>
        </w:rPr>
        <w:t>YES</w:t>
      </w:r>
      <w:proofErr w:type="gramEnd"/>
      <w:r w:rsidRPr="006E426F">
        <w:rPr>
          <w:rFonts w:ascii="Latin Modern Roman 10" w:hAnsi="Latin Modern Roman 10"/>
        </w:rPr>
        <w:t xml:space="preserve"> means that multiverse immortality will work, NO means that it will not work.</w:t>
      </w:r>
    </w:p>
    <w:p w14:paraId="39ECDD0E" w14:textId="77777777" w:rsidR="00EB4239" w:rsidRPr="006E426F" w:rsidRDefault="00EB4239" w:rsidP="00EB4239">
      <w:pPr>
        <w:ind w:firstLine="720"/>
        <w:rPr>
          <w:rFonts w:ascii="Latin Modern Roman 10" w:hAnsi="Latin Modern Roman 10"/>
        </w:rPr>
      </w:pPr>
      <w:r w:rsidRPr="006E426F">
        <w:rPr>
          <w:rFonts w:ascii="Latin Modern Roman 10" w:hAnsi="Latin Modern Roman 10"/>
        </w:rPr>
        <w:t>Both variables are unknown to us currently. Simply speaking, multiverse-immortality will not work if an actually existing world is small or if personal identity is very fragile.</w:t>
      </w:r>
    </w:p>
    <w:p w14:paraId="4EE93764" w14:textId="77777777" w:rsidR="00EB4239" w:rsidRPr="006E426F" w:rsidRDefault="00EB4239" w:rsidP="00EB4239">
      <w:pPr>
        <w:ind w:firstLine="720"/>
        <w:rPr>
          <w:rFonts w:ascii="Latin Modern Roman 10" w:hAnsi="Latin Modern Roman 10"/>
        </w:rPr>
      </w:pPr>
    </w:p>
    <w:p w14:paraId="63FEDCA1" w14:textId="77777777" w:rsidR="00EB4239" w:rsidRPr="006E426F" w:rsidRDefault="00EB4239" w:rsidP="00EB4239">
      <w:pPr>
        <w:ind w:firstLine="720"/>
        <w:rPr>
          <w:rFonts w:ascii="Latin Modern Roman 10" w:hAnsi="Latin Modern Roman 10"/>
        </w:rPr>
      </w:pPr>
      <w:r w:rsidRPr="006E426F">
        <w:rPr>
          <w:rFonts w:ascii="Latin Modern Roman 10" w:hAnsi="Latin Modern Roman 10"/>
        </w:rPr>
        <w:t>Table 1. The relation between big world theories and personal identity theories</w:t>
      </w:r>
    </w:p>
    <w:tbl>
      <w:tblPr>
        <w:tblStyle w:val="TableGrid"/>
        <w:tblW w:w="0" w:type="auto"/>
        <w:tblLook w:val="04A0" w:firstRow="1" w:lastRow="0" w:firstColumn="1" w:lastColumn="0" w:noHBand="0" w:noVBand="1"/>
      </w:tblPr>
      <w:tblGrid>
        <w:gridCol w:w="2334"/>
        <w:gridCol w:w="2335"/>
        <w:gridCol w:w="2335"/>
        <w:gridCol w:w="2335"/>
      </w:tblGrid>
      <w:tr w:rsidR="00EB4239" w:rsidRPr="006E426F" w14:paraId="05420B40" w14:textId="77777777" w:rsidTr="00EB4239">
        <w:tc>
          <w:tcPr>
            <w:tcW w:w="2334" w:type="dxa"/>
          </w:tcPr>
          <w:p w14:paraId="4362FC82" w14:textId="77777777" w:rsidR="00EB4239" w:rsidRPr="006E426F" w:rsidRDefault="00EB4239" w:rsidP="00EB4239">
            <w:pPr>
              <w:pStyle w:val="p1"/>
              <w:spacing w:before="0" w:beforeAutospacing="0" w:after="240" w:afterAutospacing="0"/>
              <w:jc w:val="both"/>
              <w:rPr>
                <w:rFonts w:ascii="Latin Modern Roman 10" w:hAnsi="Latin Modern Roman 10" w:cs="Arial"/>
                <w:i/>
                <w:color w:val="000000"/>
              </w:rPr>
            </w:pPr>
            <w:r w:rsidRPr="006E426F">
              <w:rPr>
                <w:rFonts w:ascii="Latin Modern Roman 10" w:hAnsi="Latin Modern Roman 10" w:cs="Arial"/>
                <w:b/>
                <w:color w:val="000000"/>
              </w:rPr>
              <w:t>Big world theory</w:t>
            </w:r>
            <w:r w:rsidRPr="006E426F">
              <w:rPr>
                <w:rFonts w:ascii="Latin Modern Roman 10" w:hAnsi="Latin Modern Roman 10" w:cs="Arial"/>
                <w:i/>
                <w:color w:val="000000"/>
              </w:rPr>
              <w:t xml:space="preserve"> </w:t>
            </w:r>
            <w:r w:rsidRPr="006E426F">
              <w:rPr>
                <w:rFonts w:ascii="Latin Modern Roman 10" w:hAnsi="Latin Modern Roman 10" w:cs="Arial"/>
                <w:i/>
                <w:color w:val="000000"/>
              </w:rPr>
              <w:sym w:font="Symbol" w:char="F0DE"/>
            </w:r>
          </w:p>
          <w:p w14:paraId="477DCFE8" w14:textId="77777777" w:rsidR="00EB4239" w:rsidRPr="006E426F" w:rsidRDefault="00EB4239" w:rsidP="00EB4239">
            <w:pPr>
              <w:pStyle w:val="p1"/>
              <w:spacing w:before="0" w:beforeAutospacing="0" w:after="240" w:afterAutospacing="0"/>
              <w:jc w:val="both"/>
              <w:rPr>
                <w:rFonts w:ascii="Latin Modern Roman 10" w:hAnsi="Latin Modern Roman 10" w:cs="Arial"/>
                <w:i/>
                <w:color w:val="000000"/>
              </w:rPr>
            </w:pPr>
          </w:p>
          <w:p w14:paraId="409DD877"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b/>
                <w:color w:val="000000"/>
              </w:rPr>
              <w:t>Personal identity theory</w:t>
            </w:r>
            <w:r w:rsidRPr="006E426F">
              <w:rPr>
                <w:rFonts w:ascii="Latin Modern Roman 10" w:hAnsi="Latin Modern Roman 10" w:cs="Arial"/>
                <w:i/>
                <w:color w:val="000000"/>
              </w:rPr>
              <w:t xml:space="preserve"> </w:t>
            </w:r>
            <w:r w:rsidRPr="006E426F">
              <w:rPr>
                <w:rFonts w:ascii="Latin Modern Roman 10" w:hAnsi="Latin Modern Roman 10" w:cs="Arial"/>
                <w:color w:val="000000"/>
              </w:rPr>
              <w:sym w:font="Symbol" w:char="F0DF"/>
            </w:r>
          </w:p>
        </w:tc>
        <w:tc>
          <w:tcPr>
            <w:tcW w:w="2335" w:type="dxa"/>
          </w:tcPr>
          <w:p w14:paraId="02861744"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MWI interpretation of quantum mechanics</w:t>
            </w:r>
          </w:p>
        </w:tc>
        <w:tc>
          <w:tcPr>
            <w:tcW w:w="2335" w:type="dxa"/>
          </w:tcPr>
          <w:p w14:paraId="6D372A7F"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Big world (cosmological inflation)</w:t>
            </w:r>
          </w:p>
        </w:tc>
        <w:tc>
          <w:tcPr>
            <w:tcW w:w="2335" w:type="dxa"/>
          </w:tcPr>
          <w:p w14:paraId="78663D13"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Only visible universe actually exists</w:t>
            </w:r>
          </w:p>
        </w:tc>
      </w:tr>
      <w:tr w:rsidR="00EB4239" w:rsidRPr="006E426F" w14:paraId="05BA75F6" w14:textId="77777777" w:rsidTr="00EB4239">
        <w:tc>
          <w:tcPr>
            <w:tcW w:w="2334" w:type="dxa"/>
          </w:tcPr>
          <w:p w14:paraId="51B647C7"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I am only information: copy-friendly, no-soul view on personal identity</w:t>
            </w:r>
          </w:p>
        </w:tc>
        <w:tc>
          <w:tcPr>
            <w:tcW w:w="2335" w:type="dxa"/>
            <w:shd w:val="clear" w:color="auto" w:fill="70AD47" w:themeFill="accent6"/>
          </w:tcPr>
          <w:p w14:paraId="58EC799A"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Yes</w:t>
            </w:r>
          </w:p>
        </w:tc>
        <w:tc>
          <w:tcPr>
            <w:tcW w:w="2335" w:type="dxa"/>
            <w:shd w:val="clear" w:color="auto" w:fill="70AD47" w:themeFill="accent6"/>
          </w:tcPr>
          <w:p w14:paraId="030200C2"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Yes</w:t>
            </w:r>
          </w:p>
        </w:tc>
        <w:tc>
          <w:tcPr>
            <w:tcW w:w="2335" w:type="dxa"/>
            <w:shd w:val="clear" w:color="auto" w:fill="FF0000"/>
          </w:tcPr>
          <w:p w14:paraId="7EE3D6F5"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No</w:t>
            </w:r>
          </w:p>
        </w:tc>
      </w:tr>
      <w:tr w:rsidR="00EB4239" w:rsidRPr="006E426F" w14:paraId="7EF4466A" w14:textId="77777777" w:rsidTr="00EB4239">
        <w:trPr>
          <w:trHeight w:val="770"/>
        </w:trPr>
        <w:tc>
          <w:tcPr>
            <w:tcW w:w="2334" w:type="dxa"/>
          </w:tcPr>
          <w:p w14:paraId="5D4C19A2"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Non-informational identity carrier exists: soul or continuity of consciousness is required</w:t>
            </w:r>
          </w:p>
        </w:tc>
        <w:tc>
          <w:tcPr>
            <w:tcW w:w="2335" w:type="dxa"/>
            <w:shd w:val="clear" w:color="auto" w:fill="70AD47" w:themeFill="accent6"/>
          </w:tcPr>
          <w:p w14:paraId="4B804FB1"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Yes</w:t>
            </w:r>
          </w:p>
        </w:tc>
        <w:tc>
          <w:tcPr>
            <w:tcW w:w="2335" w:type="dxa"/>
            <w:shd w:val="clear" w:color="auto" w:fill="FF0000"/>
          </w:tcPr>
          <w:p w14:paraId="147E0C19"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No</w:t>
            </w:r>
          </w:p>
        </w:tc>
        <w:tc>
          <w:tcPr>
            <w:tcW w:w="2335" w:type="dxa"/>
            <w:shd w:val="clear" w:color="auto" w:fill="FF0000"/>
          </w:tcPr>
          <w:p w14:paraId="42A2E9E8"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No</w:t>
            </w:r>
          </w:p>
        </w:tc>
      </w:tr>
      <w:tr w:rsidR="00EB4239" w:rsidRPr="006E426F" w14:paraId="2B5046D5" w14:textId="77777777" w:rsidTr="00EB4239">
        <w:trPr>
          <w:trHeight w:val="770"/>
        </w:trPr>
        <w:tc>
          <w:tcPr>
            <w:tcW w:w="2334" w:type="dxa"/>
          </w:tcPr>
          <w:p w14:paraId="7C3E483D"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Zero-identity, I am everybody</w:t>
            </w:r>
          </w:p>
        </w:tc>
        <w:tc>
          <w:tcPr>
            <w:tcW w:w="2335" w:type="dxa"/>
            <w:shd w:val="clear" w:color="auto" w:fill="70AD47" w:themeFill="accent6"/>
          </w:tcPr>
          <w:p w14:paraId="7C66568D"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Yes</w:t>
            </w:r>
          </w:p>
        </w:tc>
        <w:tc>
          <w:tcPr>
            <w:tcW w:w="2335" w:type="dxa"/>
            <w:shd w:val="clear" w:color="auto" w:fill="70AD47" w:themeFill="accent6"/>
          </w:tcPr>
          <w:p w14:paraId="7D134BF1"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Yes</w:t>
            </w:r>
          </w:p>
        </w:tc>
        <w:tc>
          <w:tcPr>
            <w:tcW w:w="2335" w:type="dxa"/>
            <w:shd w:val="clear" w:color="auto" w:fill="70AD47" w:themeFill="accent6"/>
          </w:tcPr>
          <w:p w14:paraId="68554BF8" w14:textId="77777777" w:rsidR="00EB4239" w:rsidRPr="006E426F" w:rsidRDefault="00EB4239" w:rsidP="00EB4239">
            <w:pPr>
              <w:pStyle w:val="p1"/>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yes</w:t>
            </w:r>
          </w:p>
        </w:tc>
      </w:tr>
    </w:tbl>
    <w:p w14:paraId="41BA15C5" w14:textId="77777777" w:rsidR="00EB4239" w:rsidRPr="006E426F" w:rsidRDefault="00EB4239" w:rsidP="00EB4239">
      <w:pPr>
        <w:pStyle w:val="p1"/>
        <w:shd w:val="clear" w:color="auto" w:fill="FFFFFF"/>
        <w:spacing w:before="0" w:beforeAutospacing="0" w:after="240" w:afterAutospacing="0"/>
        <w:jc w:val="both"/>
        <w:rPr>
          <w:rFonts w:ascii="Latin Modern Roman 10" w:hAnsi="Latin Modern Roman 10" w:cs="Arial"/>
          <w:color w:val="000000"/>
        </w:rPr>
      </w:pPr>
    </w:p>
    <w:p w14:paraId="1AE20FD8" w14:textId="2BE34EF0" w:rsidR="00EB4239" w:rsidRPr="006E426F" w:rsidRDefault="007266CB" w:rsidP="00EB4239">
      <w:pPr>
        <w:pStyle w:val="Heading2"/>
        <w:rPr>
          <w:rFonts w:ascii="Latin Modern Roman 10" w:hAnsi="Latin Modern Roman 10"/>
        </w:rPr>
      </w:pPr>
      <w:bookmarkStart w:id="50" w:name="_Toc505530467"/>
      <w:bookmarkStart w:id="51" w:name="_Toc508042544"/>
      <w:r w:rsidRPr="006E426F">
        <w:rPr>
          <w:rFonts w:ascii="Latin Modern Roman 10" w:hAnsi="Latin Modern Roman 10"/>
        </w:rPr>
        <w:lastRenderedPageBreak/>
        <w:t>3.4</w:t>
      </w:r>
      <w:r w:rsidR="00EB4239" w:rsidRPr="006E426F">
        <w:rPr>
          <w:rFonts w:ascii="Latin Modern Roman 10" w:hAnsi="Latin Modern Roman 10"/>
        </w:rPr>
        <w:t xml:space="preserve"> A rough probability estimation that at least some form of the </w:t>
      </w:r>
      <w:r w:rsidR="004F7ADE" w:rsidRPr="006E426F">
        <w:rPr>
          <w:rFonts w:ascii="Latin Modern Roman 10" w:hAnsi="Latin Modern Roman 10"/>
        </w:rPr>
        <w:t xml:space="preserve">multiverse immortality </w:t>
      </w:r>
      <w:r w:rsidR="00EB4239" w:rsidRPr="006E426F">
        <w:rPr>
          <w:rFonts w:ascii="Latin Modern Roman 10" w:hAnsi="Latin Modern Roman 10"/>
        </w:rPr>
        <w:t>is true</w:t>
      </w:r>
      <w:bookmarkEnd w:id="50"/>
      <w:bookmarkEnd w:id="51"/>
    </w:p>
    <w:p w14:paraId="6D868CCF" w14:textId="77777777" w:rsidR="00EB4239" w:rsidRPr="006E426F" w:rsidRDefault="00EB4239" w:rsidP="00EB4239">
      <w:pPr>
        <w:pStyle w:val="p1"/>
        <w:shd w:val="clear" w:color="auto" w:fill="FFFFFF"/>
        <w:spacing w:before="0" w:beforeAutospacing="0" w:after="0" w:afterAutospacing="0"/>
        <w:ind w:firstLine="720"/>
        <w:jc w:val="both"/>
        <w:rPr>
          <w:rFonts w:ascii="Latin Modern Roman 10" w:hAnsi="Latin Modern Roman 10"/>
          <w:color w:val="000000"/>
        </w:rPr>
      </w:pPr>
      <w:r w:rsidRPr="006E426F">
        <w:rPr>
          <w:rFonts w:ascii="Latin Modern Roman 10" w:hAnsi="Latin Modern Roman 10"/>
          <w:color w:val="000000"/>
        </w:rPr>
        <w:t>Here we see that only in two thirds of the cases, the combination of personal identity theory and big world theory is right for multiverse immortality. To get a priori probability of multiverse immortality, we need to multiply this estimate by a previously given estimate that at least one multiverse theory is true, for which we get 0.6. Certainly, the numerical estimates are arbitrary, but they show that uncertainty is very large.</w:t>
      </w:r>
    </w:p>
    <w:p w14:paraId="5DD4DC01" w14:textId="14A26C2E" w:rsidR="00EB4239" w:rsidRPr="006E426F" w:rsidRDefault="00EB4239" w:rsidP="00EB4239">
      <w:pPr>
        <w:pStyle w:val="p1"/>
        <w:shd w:val="clear" w:color="auto" w:fill="FFFFFF"/>
        <w:spacing w:before="0" w:beforeAutospacing="0" w:after="0" w:afterAutospacing="0"/>
        <w:ind w:firstLine="720"/>
        <w:jc w:val="both"/>
        <w:rPr>
          <w:rFonts w:ascii="Latin Modern Roman 10" w:hAnsi="Latin Modern Roman 10"/>
          <w:color w:val="000000"/>
        </w:rPr>
      </w:pPr>
      <w:r w:rsidRPr="006E426F">
        <w:rPr>
          <w:rFonts w:ascii="Latin Modern Roman 10" w:hAnsi="Latin Modern Roman 10"/>
          <w:color w:val="000000"/>
        </w:rPr>
        <w:t xml:space="preserve">Thus, very rough estimates of the veracity of </w:t>
      </w:r>
      <w:r w:rsidR="0090726B" w:rsidRPr="006E426F">
        <w:rPr>
          <w:rFonts w:ascii="Latin Modern Roman 10" w:hAnsi="Latin Modern Roman 10"/>
          <w:color w:val="000000"/>
        </w:rPr>
        <w:t>multiverse</w:t>
      </w:r>
      <w:r w:rsidR="004F7ADE" w:rsidRPr="006E426F">
        <w:rPr>
          <w:rFonts w:ascii="Latin Modern Roman 10" w:hAnsi="Latin Modern Roman 10"/>
          <w:color w:val="000000"/>
        </w:rPr>
        <w:t xml:space="preserve"> </w:t>
      </w:r>
      <w:r w:rsidRPr="006E426F">
        <w:rPr>
          <w:rFonts w:ascii="Latin Modern Roman 10" w:hAnsi="Latin Modern Roman 10"/>
          <w:color w:val="000000"/>
        </w:rPr>
        <w:t>immortality gives around even chances, that is p=0.5. I remind you, that this is not classical probability, but my current bet based on some vague Bayesian estimations of the logical uncertainty of the several propositions.</w:t>
      </w:r>
    </w:p>
    <w:p w14:paraId="4A09077A" w14:textId="3A07443D" w:rsidR="00EB4239" w:rsidRPr="006E426F" w:rsidRDefault="00EB4239" w:rsidP="00EB4239">
      <w:pPr>
        <w:pStyle w:val="p1"/>
        <w:shd w:val="clear" w:color="auto" w:fill="FFFFFF"/>
        <w:spacing w:before="0" w:beforeAutospacing="0" w:after="0" w:afterAutospacing="0"/>
        <w:ind w:firstLine="720"/>
        <w:jc w:val="both"/>
        <w:rPr>
          <w:rFonts w:ascii="Latin Modern Roman 10" w:hAnsi="Latin Modern Roman 10"/>
          <w:color w:val="000000"/>
        </w:rPr>
      </w:pPr>
      <w:r w:rsidRPr="006E426F">
        <w:rPr>
          <w:rFonts w:ascii="Latin Modern Roman 10" w:hAnsi="Latin Modern Roman 10"/>
          <w:color w:val="000000"/>
        </w:rPr>
        <w:t xml:space="preserve">It means that any application of the multiverse-immortality where we need it to work for sure are dangerous, as there is almost half a chance that it will not work. However, we could still use it as an additive to other life extension and problem-solving instruments—or be afraid of negative forms of </w:t>
      </w:r>
      <w:r w:rsidR="006E426F">
        <w:rPr>
          <w:rFonts w:ascii="Latin Modern Roman 10" w:hAnsi="Latin Modern Roman 10"/>
          <w:color w:val="000000"/>
        </w:rPr>
        <w:t>multiverse immortality</w:t>
      </w:r>
      <w:r w:rsidRPr="006E426F">
        <w:rPr>
          <w:rFonts w:ascii="Latin Modern Roman 10" w:hAnsi="Latin Modern Roman 10"/>
          <w:color w:val="000000"/>
        </w:rPr>
        <w:t>.</w:t>
      </w:r>
    </w:p>
    <w:p w14:paraId="5770A97D" w14:textId="77777777" w:rsidR="00EB4239" w:rsidRPr="006E426F" w:rsidRDefault="00EB4239" w:rsidP="00EB4239">
      <w:pPr>
        <w:pStyle w:val="Heading1"/>
        <w:rPr>
          <w:rFonts w:ascii="Latin Modern Roman 10" w:hAnsi="Latin Modern Roman 10"/>
        </w:rPr>
      </w:pPr>
      <w:bookmarkStart w:id="52" w:name="_Toc503132418"/>
      <w:bookmarkStart w:id="53" w:name="_Toc505530468"/>
      <w:bookmarkStart w:id="54" w:name="_Toc508042545"/>
      <w:r w:rsidRPr="006E426F">
        <w:rPr>
          <w:rFonts w:ascii="Latin Modern Roman 10" w:hAnsi="Latin Modern Roman 10"/>
        </w:rPr>
        <w:t xml:space="preserve">4. </w:t>
      </w:r>
      <w:bookmarkEnd w:id="52"/>
      <w:r w:rsidRPr="006E426F">
        <w:rPr>
          <w:rFonts w:ascii="Latin Modern Roman 10" w:hAnsi="Latin Modern Roman 10"/>
        </w:rPr>
        <w:t>QI as a decision theory problem</w:t>
      </w:r>
      <w:bookmarkEnd w:id="53"/>
      <w:bookmarkEnd w:id="54"/>
      <w:r w:rsidRPr="006E426F">
        <w:rPr>
          <w:rFonts w:ascii="Latin Modern Roman 10" w:hAnsi="Latin Modern Roman 10"/>
        </w:rPr>
        <w:t xml:space="preserve"> </w:t>
      </w:r>
    </w:p>
    <w:p w14:paraId="1822F5E8" w14:textId="0C80760B" w:rsidR="00EB4239" w:rsidRPr="006E426F" w:rsidRDefault="00EB4239" w:rsidP="00EB4239">
      <w:pPr>
        <w:pStyle w:val="Heading2"/>
        <w:rPr>
          <w:rFonts w:ascii="Latin Modern Roman 10" w:hAnsi="Latin Modern Roman 10"/>
        </w:rPr>
      </w:pPr>
      <w:bookmarkStart w:id="55" w:name="_Toc503132419"/>
      <w:bookmarkStart w:id="56" w:name="_Toc505530469"/>
      <w:bookmarkStart w:id="57" w:name="_Toc508042546"/>
      <w:r w:rsidRPr="006E426F">
        <w:rPr>
          <w:rFonts w:ascii="Latin Modern Roman 10" w:hAnsi="Latin Modern Roman 10"/>
        </w:rPr>
        <w:t>4.1 Decisio</w:t>
      </w:r>
      <w:r w:rsidR="004F7ADE" w:rsidRPr="006E426F">
        <w:rPr>
          <w:rFonts w:ascii="Latin Modern Roman 10" w:hAnsi="Latin Modern Roman 10"/>
        </w:rPr>
        <w:t xml:space="preserve">n theory approach to multiverse </w:t>
      </w:r>
      <w:r w:rsidRPr="006E426F">
        <w:rPr>
          <w:rFonts w:ascii="Latin Modern Roman 10" w:hAnsi="Latin Modern Roman 10"/>
        </w:rPr>
        <w:t>immortality</w:t>
      </w:r>
      <w:bookmarkEnd w:id="55"/>
      <w:bookmarkEnd w:id="56"/>
      <w:bookmarkEnd w:id="57"/>
    </w:p>
    <w:p w14:paraId="1040826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We could approach QI as decision theory problem. </w:t>
      </w:r>
    </w:p>
    <w:p w14:paraId="15D84B78" w14:textId="59C93468"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 formulation of a decision problem is rather simple: Were one to play Russian Roulette for money, where it has probability P of not firing, and brings utility U (like winning 1 million USD), and probability 1-P of causing death, which has negative utility </w:t>
      </w:r>
      <w:proofErr w:type="spellStart"/>
      <w:r w:rsidRPr="006E426F">
        <w:rPr>
          <w:rFonts w:ascii="Latin Modern Roman 10" w:hAnsi="Latin Modern Roman 10"/>
        </w:rPr>
        <w:t>Ud</w:t>
      </w:r>
      <w:proofErr w:type="spellEnd"/>
      <w:r w:rsidR="008941C0" w:rsidRPr="006E426F">
        <w:rPr>
          <w:rFonts w:ascii="Latin Modern Roman 10" w:hAnsi="Latin Modern Roman 10"/>
        </w:rPr>
        <w:t xml:space="preserve"> (</w:t>
      </w:r>
      <w:proofErr w:type="spellStart"/>
      <w:proofErr w:type="gramStart"/>
      <w:r w:rsidR="008941C0" w:rsidRPr="006E426F">
        <w:rPr>
          <w:rFonts w:ascii="Latin Modern Roman 10" w:hAnsi="Latin Modern Roman 10"/>
        </w:rPr>
        <w:t>neg.utility</w:t>
      </w:r>
      <w:proofErr w:type="spellEnd"/>
      <w:proofErr w:type="gramEnd"/>
      <w:r w:rsidR="008941C0" w:rsidRPr="006E426F">
        <w:rPr>
          <w:rFonts w:ascii="Latin Modern Roman 10" w:hAnsi="Latin Modern Roman 10"/>
        </w:rPr>
        <w:t xml:space="preserve"> of death)</w:t>
      </w:r>
      <w:r w:rsidRPr="006E426F">
        <w:rPr>
          <w:rFonts w:ascii="Latin Modern Roman 10" w:hAnsi="Latin Modern Roman 10"/>
        </w:rPr>
        <w:t>.</w:t>
      </w:r>
      <w:r w:rsidR="00A85CA5" w:rsidRPr="006E426F">
        <w:rPr>
          <w:rFonts w:ascii="Latin Modern Roman 10" w:hAnsi="Latin Modern Roman 10"/>
        </w:rPr>
        <w:t xml:space="preserve"> We will call this thought experiment as </w:t>
      </w:r>
      <w:r w:rsidR="00367609" w:rsidRPr="006E426F">
        <w:rPr>
          <w:rFonts w:ascii="Latin Modern Roman 10" w:hAnsi="Latin Modern Roman 10"/>
        </w:rPr>
        <w:t xml:space="preserve">Paid </w:t>
      </w:r>
      <w:r w:rsidR="00A85CA5" w:rsidRPr="006E426F">
        <w:rPr>
          <w:rFonts w:ascii="Latin Modern Roman 10" w:hAnsi="Latin Modern Roman 10"/>
          <w:i/>
        </w:rPr>
        <w:t xml:space="preserve">Russian </w:t>
      </w:r>
      <w:r w:rsidR="008941C0" w:rsidRPr="006E426F">
        <w:rPr>
          <w:rFonts w:ascii="Latin Modern Roman 10" w:hAnsi="Latin Modern Roman 10"/>
          <w:i/>
        </w:rPr>
        <w:t>Roulette.</w:t>
      </w:r>
    </w:p>
    <w:p w14:paraId="25D3F31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n a normal word model, the condition looks simple from a utilitarian perspective:</w:t>
      </w:r>
    </w:p>
    <w:p w14:paraId="4F21918C" w14:textId="77777777" w:rsidR="00EB4239" w:rsidRPr="006E426F" w:rsidRDefault="00EB4239" w:rsidP="00EB4239">
      <w:pPr>
        <w:ind w:firstLine="720"/>
        <w:jc w:val="both"/>
        <w:rPr>
          <w:rFonts w:ascii="Latin Modern Roman 10" w:hAnsi="Latin Modern Roman 10"/>
        </w:rPr>
      </w:pPr>
    </w:p>
    <w:p w14:paraId="55D979A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PU  </w:t>
      </w:r>
      <w:r w:rsidRPr="006E426F">
        <w:rPr>
          <w:rFonts w:ascii="Latin Modern Roman 10" w:hAnsi="Latin Modern Roman 10"/>
        </w:rPr>
        <w:sym w:font="Symbol" w:char="F0F1"/>
      </w:r>
      <w:r w:rsidRPr="006E426F">
        <w:rPr>
          <w:rFonts w:ascii="Latin Modern Roman 10" w:hAnsi="Latin Modern Roman 10"/>
        </w:rPr>
        <w:t xml:space="preserve"> (1-</w:t>
      </w:r>
      <w:proofErr w:type="gramStart"/>
      <w:r w:rsidRPr="006E426F">
        <w:rPr>
          <w:rFonts w:ascii="Latin Modern Roman 10" w:hAnsi="Latin Modern Roman 10"/>
        </w:rPr>
        <w:t>P)</w:t>
      </w:r>
      <w:proofErr w:type="spellStart"/>
      <w:r w:rsidRPr="006E426F">
        <w:rPr>
          <w:rFonts w:ascii="Latin Modern Roman 10" w:hAnsi="Latin Modern Roman 10"/>
        </w:rPr>
        <w:t>Ud</w:t>
      </w:r>
      <w:proofErr w:type="spellEnd"/>
      <w:proofErr w:type="gramEnd"/>
      <w:r w:rsidRPr="006E426F">
        <w:rPr>
          <w:rFonts w:ascii="Latin Modern Roman 10" w:hAnsi="Latin Modern Roman 10"/>
        </w:rPr>
        <w:t xml:space="preserve">         (2)</w:t>
      </w:r>
    </w:p>
    <w:p w14:paraId="131DEF8A" w14:textId="77777777" w:rsidR="00EB4239" w:rsidRPr="006E426F" w:rsidRDefault="00EB4239" w:rsidP="00EB4239">
      <w:pPr>
        <w:ind w:firstLine="720"/>
        <w:jc w:val="both"/>
        <w:rPr>
          <w:rFonts w:ascii="Latin Modern Roman 10" w:hAnsi="Latin Modern Roman 10"/>
        </w:rPr>
      </w:pPr>
    </w:p>
    <w:p w14:paraId="7E7B471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f many-worlds immortality is true, it seems that the condition is</w:t>
      </w:r>
    </w:p>
    <w:p w14:paraId="5A641666" w14:textId="77777777" w:rsidR="00EB4239" w:rsidRPr="006E426F" w:rsidRDefault="00EB4239" w:rsidP="00EB4239">
      <w:pPr>
        <w:ind w:firstLine="720"/>
        <w:jc w:val="both"/>
        <w:rPr>
          <w:rFonts w:ascii="Latin Modern Roman 10" w:hAnsi="Latin Modern Roman 10"/>
        </w:rPr>
      </w:pPr>
    </w:p>
    <w:p w14:paraId="4CBC326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PU  </w:t>
      </w:r>
      <w:r w:rsidRPr="006E426F">
        <w:rPr>
          <w:rFonts w:ascii="Latin Modern Roman 10" w:hAnsi="Latin Modern Roman 10"/>
        </w:rPr>
        <w:sym w:font="Symbol" w:char="F0F1"/>
      </w:r>
      <w:r w:rsidRPr="006E426F">
        <w:rPr>
          <w:rFonts w:ascii="Latin Modern Roman 10" w:hAnsi="Latin Modern Roman 10"/>
        </w:rPr>
        <w:t xml:space="preserve"> 0</w:t>
      </w:r>
    </w:p>
    <w:p w14:paraId="6AE76499" w14:textId="77777777" w:rsidR="00EB4239" w:rsidRPr="006E426F" w:rsidRDefault="00EB4239" w:rsidP="00EB4239">
      <w:pPr>
        <w:ind w:firstLine="720"/>
        <w:jc w:val="both"/>
        <w:rPr>
          <w:rFonts w:ascii="Latin Modern Roman 10" w:hAnsi="Latin Modern Roman 10"/>
        </w:rPr>
      </w:pPr>
    </w:p>
    <w:p w14:paraId="4A0B3C17" w14:textId="616BAF4F"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But if we assume that there is an agent who has credence X in the</w:t>
      </w:r>
      <w:r w:rsidR="008941C0" w:rsidRPr="006E426F">
        <w:rPr>
          <w:rFonts w:ascii="Latin Modern Roman 10" w:hAnsi="Latin Modern Roman 10"/>
        </w:rPr>
        <w:t xml:space="preserve"> validity of</w:t>
      </w:r>
      <w:r w:rsidRPr="006E426F">
        <w:rPr>
          <w:rFonts w:ascii="Latin Modern Roman 10" w:hAnsi="Latin Modern Roman 10"/>
        </w:rPr>
        <w:t xml:space="preserve"> </w:t>
      </w:r>
      <w:r w:rsidR="008941C0" w:rsidRPr="006E426F">
        <w:rPr>
          <w:rFonts w:ascii="Latin Modern Roman 10" w:hAnsi="Latin Modern Roman 10"/>
        </w:rPr>
        <w:t xml:space="preserve">the </w:t>
      </w:r>
      <w:r w:rsidR="003818F8" w:rsidRPr="006E426F">
        <w:rPr>
          <w:rFonts w:ascii="Latin Modern Roman 10" w:hAnsi="Latin Modern Roman 10"/>
        </w:rPr>
        <w:t>multiverse</w:t>
      </w:r>
      <w:r w:rsidRPr="006E426F">
        <w:rPr>
          <w:rFonts w:ascii="Latin Modern Roman 10" w:hAnsi="Latin Modern Roman 10"/>
        </w:rPr>
        <w:t xml:space="preserve"> immortality theory,</w:t>
      </w:r>
      <w:r w:rsidR="008941C0" w:rsidRPr="006E426F">
        <w:rPr>
          <w:rFonts w:ascii="Latin Modern Roman 10" w:hAnsi="Latin Modern Roman 10"/>
        </w:rPr>
        <w:t xml:space="preserve"> then: </w:t>
      </w:r>
    </w:p>
    <w:p w14:paraId="2C0D1799" w14:textId="77777777" w:rsidR="00EB4239" w:rsidRPr="006E426F" w:rsidRDefault="00EB4239" w:rsidP="00EB4239">
      <w:pPr>
        <w:ind w:firstLine="720"/>
        <w:jc w:val="both"/>
        <w:rPr>
          <w:rFonts w:ascii="Latin Modern Roman 10" w:hAnsi="Latin Modern Roman 10"/>
        </w:rPr>
      </w:pPr>
    </w:p>
    <w:p w14:paraId="0D4F08E0" w14:textId="3A2F4761"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PU  </w:t>
      </w:r>
      <w:r w:rsidRPr="006E426F">
        <w:rPr>
          <w:rFonts w:ascii="Latin Modern Roman 10" w:hAnsi="Latin Modern Roman 10"/>
        </w:rPr>
        <w:sym w:font="Symbol" w:char="F0F1"/>
      </w:r>
      <w:r w:rsidR="009B1752" w:rsidRPr="006E426F">
        <w:rPr>
          <w:rFonts w:ascii="Latin Modern Roman 10" w:hAnsi="Latin Modern Roman 10"/>
        </w:rPr>
        <w:t xml:space="preserve"> (1-</w:t>
      </w:r>
      <w:proofErr w:type="gramStart"/>
      <w:r w:rsidR="009B1752" w:rsidRPr="006E426F">
        <w:rPr>
          <w:rFonts w:ascii="Latin Modern Roman 10" w:hAnsi="Latin Modern Roman 10"/>
        </w:rPr>
        <w:t>X)(</w:t>
      </w:r>
      <w:proofErr w:type="gramEnd"/>
      <w:r w:rsidR="009B1752" w:rsidRPr="006E426F">
        <w:rPr>
          <w:rFonts w:ascii="Latin Modern Roman 10" w:hAnsi="Latin Modern Roman 10"/>
        </w:rPr>
        <w:t>1-P)</w:t>
      </w:r>
      <w:proofErr w:type="spellStart"/>
      <w:r w:rsidR="009B1752" w:rsidRPr="006E426F">
        <w:rPr>
          <w:rFonts w:ascii="Latin Modern Roman 10" w:hAnsi="Latin Modern Roman 10"/>
        </w:rPr>
        <w:t>Ud</w:t>
      </w:r>
      <w:proofErr w:type="spellEnd"/>
      <w:r w:rsidRPr="006E426F">
        <w:rPr>
          <w:rFonts w:ascii="Latin Modern Roman 10" w:hAnsi="Latin Modern Roman 10"/>
        </w:rPr>
        <w:t xml:space="preserve">        </w:t>
      </w:r>
    </w:p>
    <w:p w14:paraId="2C142702" w14:textId="77777777" w:rsidR="00EB4239" w:rsidRPr="006E426F" w:rsidRDefault="00EB4239" w:rsidP="00EB4239">
      <w:pPr>
        <w:ind w:firstLine="720"/>
        <w:jc w:val="both"/>
        <w:rPr>
          <w:rFonts w:ascii="Latin Modern Roman 10" w:hAnsi="Latin Modern Roman 10"/>
        </w:rPr>
      </w:pPr>
    </w:p>
    <w:p w14:paraId="1C2942F5"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However, such calculations assume implementation of some form of decision theory (DT). There are two main DTs: causal DT and evidential DT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urlipt5qj","properties":{"formattedCitation":"(Soares &amp; Levinstein, 2017)","plainCitation":"(Soares &amp; Levinstein, 2017)"},"citationItems":[{"id":6690,"uris":["http://zotero.org/users/3736454/items/CCKF4CM9"],"uri":["http://zotero.org/users/3736454/items/CCKF4CM9"],"itemData":{"id":6690,"type":"report","title":"Cheating death in damascus","publisher":"Technical report, Machine Intelligence Research Institute, 2017. https://intelligence. org/files/DeathInDamascus. pdf","source":"Google Scholar","URL":"https://intelligence.org/files/DeathInDamascus.pdf","author":[{"family":"Soares","given":"Nate"},{"family":"Levinstein","given":"Benjamin A."}],"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Soares &amp; Levinstein, 2017)</w:t>
      </w:r>
      <w:r w:rsidRPr="006E426F">
        <w:rPr>
          <w:rFonts w:ascii="Latin Modern Roman 10" w:hAnsi="Latin Modern Roman 10"/>
        </w:rPr>
        <w:fldChar w:fldCharType="end"/>
      </w:r>
      <w:r w:rsidRPr="006E426F">
        <w:rPr>
          <w:rFonts w:ascii="Latin Modern Roman 10" w:hAnsi="Latin Modern Roman 10"/>
        </w:rPr>
        <w:t xml:space="preserve">. </w:t>
      </w:r>
    </w:p>
    <w:p w14:paraId="75FA7290"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Evidential decision theory seems to favor quantum immortality, as it recommends actions based only on existing experiences, and as I could experience only not being killed in Russian Roulette, I will win (and non-experience is not experience of nothing.) </w:t>
      </w:r>
    </w:p>
    <w:p w14:paraId="2409FC0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lastRenderedPageBreak/>
        <w:t xml:space="preserve">In the case of causal </w:t>
      </w:r>
      <w:proofErr w:type="gramStart"/>
      <w:r w:rsidRPr="006E426F">
        <w:rPr>
          <w:rFonts w:ascii="Latin Modern Roman 10" w:hAnsi="Latin Modern Roman 10"/>
        </w:rPr>
        <w:t>DT</w:t>
      </w:r>
      <w:proofErr w:type="gramEnd"/>
      <w:r w:rsidRPr="006E426F">
        <w:rPr>
          <w:rFonts w:ascii="Latin Modern Roman 10" w:hAnsi="Latin Modern Roman 10"/>
        </w:rPr>
        <w:t xml:space="preserve"> the situation is more tricky, as killing myself is a causal event affecting winning, and thus should be counted as actually happening, i.e., non-receiving of the prize. </w:t>
      </w:r>
    </w:p>
    <w:p w14:paraId="2E17040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 remind the reader that decision theories are not something that actually exist, but just the best ways of choosing a winning strateg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u2s1n5k54","properties":{"formattedCitation":"(P. Greene, 2017)","plainCitation":"(P. Greene, 2017)"},"citationItems":[{"id":6693,"uris":["http://zotero.org/users/3736454/items/S228EDWR"],"uri":["http://zotero.org/users/3736454/items/S228EDWR"],"itemData":{"id":6693,"type":"article-journal","title":"Success-First Decision Theories","container-title":"Newcomb’s Problem. Cambridge University Press, Forthcoming","source":"Google Scholar","author":[{"family":"Greene","given":"Preston"}],"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Greene, 2017)</w:t>
      </w:r>
      <w:r w:rsidRPr="006E426F">
        <w:rPr>
          <w:rFonts w:ascii="Latin Modern Roman 10" w:hAnsi="Latin Modern Roman 10"/>
        </w:rPr>
        <w:fldChar w:fldCharType="end"/>
      </w:r>
      <w:r w:rsidRPr="006E426F">
        <w:rPr>
          <w:rFonts w:ascii="Latin Modern Roman 10" w:hAnsi="Latin Modern Roman 10"/>
        </w:rPr>
        <w:t>.</w:t>
      </w:r>
    </w:p>
    <w:p w14:paraId="4402EFDD" w14:textId="77777777" w:rsidR="00EB4239" w:rsidRPr="006E426F" w:rsidRDefault="00EB4239" w:rsidP="00EB4239">
      <w:pPr>
        <w:ind w:firstLine="720"/>
        <w:jc w:val="both"/>
        <w:rPr>
          <w:rFonts w:ascii="Latin Modern Roman 10" w:hAnsi="Latin Modern Roman 10"/>
        </w:rPr>
      </w:pPr>
    </w:p>
    <w:p w14:paraId="3FB8D145" w14:textId="77777777" w:rsidR="00EB4239" w:rsidRPr="006E426F" w:rsidRDefault="00EB4239" w:rsidP="00EB4239">
      <w:pPr>
        <w:pStyle w:val="Heading2"/>
        <w:rPr>
          <w:rFonts w:ascii="Latin Modern Roman 10" w:hAnsi="Latin Modern Roman 10"/>
        </w:rPr>
      </w:pPr>
      <w:bookmarkStart w:id="58" w:name="_Toc505530470"/>
      <w:bookmarkStart w:id="59" w:name="_Toc508042547"/>
      <w:r w:rsidRPr="006E426F">
        <w:rPr>
          <w:rFonts w:ascii="Latin Modern Roman 10" w:hAnsi="Latin Modern Roman 10"/>
        </w:rPr>
        <w:t>4.2 Presidential elections as an illustration of different DTs</w:t>
      </w:r>
      <w:bookmarkEnd w:id="58"/>
      <w:bookmarkEnd w:id="59"/>
    </w:p>
    <w:p w14:paraId="304111B2"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magine, that there are presidential elections with millions of voters, and there are two main candidates, Trump and Sanders. Trump has higher popularity, and Sanders is not very popular. I want Sanders to win. And if everybody who wants to vote for Sanders does so, he will win.</w:t>
      </w:r>
    </w:p>
    <w:p w14:paraId="4B509408"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Causal decision theory implies that my vote is very unlikely to change the election result, especially, as I know that candidates are not even in polls. Nothing will change, whether I vote or not.</w:t>
      </w:r>
    </w:p>
    <w:p w14:paraId="6D4BE3D9"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Evidential decision theory says that if I vote for Trump, I will win.</w:t>
      </w:r>
    </w:p>
    <w:p w14:paraId="13710015"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However, if everybody who wants to vote for Sanders actually votes, he will win. So, if I think that my decision to go to vote is based on the same lines of reasoning as all other Sanders supporters, if I go to vote, all of them will also go, and we will win. Reasoning like this motivated Wei Dai to create </w:t>
      </w:r>
      <w:proofErr w:type="spellStart"/>
      <w:r w:rsidRPr="006E426F">
        <w:rPr>
          <w:rFonts w:ascii="Latin Modern Roman 10" w:hAnsi="Latin Modern Roman 10"/>
        </w:rPr>
        <w:t>updateless</w:t>
      </w:r>
      <w:proofErr w:type="spellEnd"/>
      <w:r w:rsidRPr="006E426F">
        <w:rPr>
          <w:rFonts w:ascii="Latin Modern Roman 10" w:hAnsi="Latin Modern Roman 10"/>
        </w:rPr>
        <w:t xml:space="preserve"> decision theory. “</w:t>
      </w:r>
      <w:proofErr w:type="spellStart"/>
      <w:r w:rsidRPr="006E426F">
        <w:rPr>
          <w:rFonts w:ascii="Latin Modern Roman 10" w:hAnsi="Latin Modern Roman 10"/>
        </w:rPr>
        <w:t>Updateless</w:t>
      </w:r>
      <w:proofErr w:type="spellEnd"/>
      <w:r w:rsidRPr="006E426F">
        <w:rPr>
          <w:rFonts w:ascii="Latin Modern Roman 10" w:hAnsi="Latin Modern Roman 10"/>
        </w:rPr>
        <w:t xml:space="preserve">,” in this case, means that I should not update my decision based on the fact that my vote is insignificant, I should still vote for my favorable candidate. </w:t>
      </w:r>
    </w:p>
    <w:p w14:paraId="711CF008" w14:textId="0828CF9C" w:rsidR="00EB4239" w:rsidRPr="006E426F" w:rsidRDefault="00BF528E" w:rsidP="00EB4239">
      <w:pPr>
        <w:ind w:firstLine="720"/>
        <w:jc w:val="both"/>
        <w:rPr>
          <w:rFonts w:ascii="Latin Modern Roman 10" w:hAnsi="Latin Modern Roman 10"/>
        </w:rPr>
      </w:pPr>
      <w:r w:rsidRPr="006E426F">
        <w:rPr>
          <w:rFonts w:ascii="Latin Modern Roman 10" w:hAnsi="Latin Modern Roman 10"/>
        </w:rPr>
        <w:t xml:space="preserve">The formulation of </w:t>
      </w:r>
      <w:proofErr w:type="spellStart"/>
      <w:r w:rsidRPr="006E426F">
        <w:rPr>
          <w:rFonts w:ascii="Latin Modern Roman 10" w:hAnsi="Latin Modern Roman 10"/>
        </w:rPr>
        <w:t>U</w:t>
      </w:r>
      <w:r w:rsidR="00EB4239" w:rsidRPr="006E426F">
        <w:rPr>
          <w:rFonts w:ascii="Latin Modern Roman 10" w:hAnsi="Latin Modern Roman 10"/>
        </w:rPr>
        <w:t>pdateless</w:t>
      </w:r>
      <w:proofErr w:type="spellEnd"/>
      <w:r w:rsidR="00EB4239" w:rsidRPr="006E426F">
        <w:rPr>
          <w:rFonts w:ascii="Latin Modern Roman 10" w:hAnsi="Latin Modern Roman 10"/>
        </w:rPr>
        <w:t xml:space="preserve"> DT: “UDT specifies that the optimal agent is the one with the best algorithm—the best mapping from observations to actions—across a probability distribution of all world-histories”</w:t>
      </w:r>
      <w:r w:rsidR="00251A4E" w:rsidRPr="006E426F">
        <w:rPr>
          <w:rFonts w:ascii="Latin Modern Roman 10" w:hAnsi="Latin Modern Roman 10"/>
        </w:rPr>
        <w:t xml:space="preserve"> </w:t>
      </w:r>
      <w:r w:rsidR="00251A4E" w:rsidRPr="006E426F">
        <w:rPr>
          <w:rFonts w:ascii="Latin Modern Roman 10" w:hAnsi="Latin Modern Roman 10"/>
        </w:rPr>
        <w:fldChar w:fldCharType="begin"/>
      </w:r>
      <w:r w:rsidR="00251A4E" w:rsidRPr="006E426F">
        <w:rPr>
          <w:rFonts w:ascii="Latin Modern Roman 10" w:hAnsi="Latin Modern Roman 10"/>
        </w:rPr>
        <w:instrText xml:space="preserve"> ADDIN ZOTERO_ITEM CSL_CITATION {"citationID":"abr52oecvu","properties":{"formattedCitation":"(LessWrong Wiki, 2018)","plainCitation":"(LessWrong Wiki, 2018)"},"citationItems":[{"id":6972,"uris":["http://zotero.org/users/3736454/items/JWIQPL94"],"uri":["http://zotero.org/users/3736454/items/JWIQPL94"],"itemData":{"id":6972,"type":"post-weblog","title":"Updateless decision theory - Lesswrongwiki","URL":"https://wiki.lesswrong.com/wiki/Updateless_decision_theory","author":[{"family":"LessWrong Wiki","given":""}],"issued":{"date-parts":[["2018"]]},"accessed":{"date-parts":[["2018",2,8]]}}}],"schema":"https://github.com/citation-style-language/schema/raw/master/csl-citation.json"} </w:instrText>
      </w:r>
      <w:r w:rsidR="00251A4E" w:rsidRPr="006E426F">
        <w:rPr>
          <w:rFonts w:ascii="Latin Modern Roman 10" w:hAnsi="Latin Modern Roman 10"/>
        </w:rPr>
        <w:fldChar w:fldCharType="separate"/>
      </w:r>
      <w:r w:rsidR="00251A4E" w:rsidRPr="006E426F">
        <w:rPr>
          <w:rFonts w:ascii="Latin Modern Roman 10" w:hAnsi="Latin Modern Roman 10"/>
          <w:noProof/>
        </w:rPr>
        <w:t>(LessWrong Wiki, 2018)</w:t>
      </w:r>
      <w:r w:rsidR="00251A4E" w:rsidRPr="006E426F">
        <w:rPr>
          <w:rFonts w:ascii="Latin Modern Roman 10" w:hAnsi="Latin Modern Roman 10"/>
        </w:rPr>
        <w:fldChar w:fldCharType="end"/>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ssfnbci0s","properties":{"formattedCitation":"(Armstrong, 2011)","plainCitation":"(Armstrong, 2011)"},"citationItems":[{"id":3108,"uris":["http://zotero.org/users/3736454/items/SMZF2BA5"],"uri":["http://zotero.org/users/3736454/items/SMZF2BA5"],"itemData":{"id":3108,"type":"article-journal","title":"Anthropic decision theory","container-title":"arXiv preprint arXiv:1110.6437","journalAbbreviation":"arXiv preprint arXiv:1110.6437","author":[{"family":"Armstrong","given":"Stuart"}],"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Armstrong, 2011)</w:t>
      </w:r>
      <w:r w:rsidRPr="006E426F">
        <w:rPr>
          <w:rFonts w:ascii="Latin Modern Roman 10" w:hAnsi="Latin Modern Roman 10"/>
        </w:rPr>
        <w:fldChar w:fldCharType="end"/>
      </w:r>
      <w:r w:rsidR="00EB4239" w:rsidRPr="006E426F">
        <w:rPr>
          <w:rFonts w:ascii="Latin Modern Roman 10" w:hAnsi="Latin Modern Roman 10"/>
        </w:rPr>
        <w:t>. In the case of our presidential election example, “all world-histories” are all instances of Sanders supporters, so the best algo</w:t>
      </w:r>
      <w:r w:rsidR="00367609" w:rsidRPr="006E426F">
        <w:rPr>
          <w:rFonts w:ascii="Latin Modern Roman 10" w:hAnsi="Latin Modern Roman 10"/>
        </w:rPr>
        <w:t>rithm</w:t>
      </w:r>
      <w:r w:rsidR="00EB4239" w:rsidRPr="006E426F">
        <w:rPr>
          <w:rFonts w:ascii="Latin Modern Roman 10" w:hAnsi="Latin Modern Roman 10"/>
        </w:rPr>
        <w:t xml:space="preserve"> here is that all of them will go to the election and vote. </w:t>
      </w:r>
    </w:p>
    <w:p w14:paraId="7E314AE7" w14:textId="77777777" w:rsidR="00EB4239" w:rsidRPr="006E426F" w:rsidRDefault="00EB4239" w:rsidP="00EB4239">
      <w:pPr>
        <w:ind w:firstLine="720"/>
        <w:jc w:val="both"/>
        <w:rPr>
          <w:rFonts w:ascii="Latin Modern Roman 10" w:hAnsi="Latin Modern Roman 10"/>
        </w:rPr>
      </w:pPr>
    </w:p>
    <w:p w14:paraId="4413849E" w14:textId="7A0FD0F4" w:rsidR="00EB4239" w:rsidRPr="006E426F" w:rsidRDefault="00EB4239" w:rsidP="00EB4239">
      <w:pPr>
        <w:pStyle w:val="Heading2"/>
        <w:rPr>
          <w:rFonts w:ascii="Latin Modern Roman 10" w:hAnsi="Latin Modern Roman 10"/>
        </w:rPr>
      </w:pPr>
      <w:bookmarkStart w:id="60" w:name="_Toc505530471"/>
      <w:bookmarkStart w:id="61" w:name="_Toc508042548"/>
      <w:r w:rsidRPr="006E426F">
        <w:rPr>
          <w:rFonts w:ascii="Latin Modern Roman 10" w:hAnsi="Latin Modern Roman 10"/>
        </w:rPr>
        <w:t xml:space="preserve">4.3 Applying UDT to the </w:t>
      </w:r>
      <w:r w:rsidR="007F47EA" w:rsidRPr="006E426F">
        <w:rPr>
          <w:rFonts w:ascii="Latin Modern Roman 10" w:hAnsi="Latin Modern Roman 10"/>
        </w:rPr>
        <w:t>multiverse</w:t>
      </w:r>
      <w:r w:rsidR="00EC2E22" w:rsidRPr="006E426F">
        <w:rPr>
          <w:rFonts w:ascii="Latin Modern Roman 10" w:hAnsi="Latin Modern Roman 10"/>
        </w:rPr>
        <w:t xml:space="preserve"> </w:t>
      </w:r>
      <w:r w:rsidRPr="006E426F">
        <w:rPr>
          <w:rFonts w:ascii="Latin Modern Roman 10" w:hAnsi="Latin Modern Roman 10"/>
        </w:rPr>
        <w:t>immortality</w:t>
      </w:r>
      <w:bookmarkEnd w:id="60"/>
      <w:bookmarkEnd w:id="61"/>
    </w:p>
    <w:p w14:paraId="3BD36F40" w14:textId="4BD02A95"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n example above of paid Russian roulette, an observer would expect all his friends to start playing the same game, so many of them would die soon. So</w:t>
      </w:r>
      <w:r w:rsidR="00EC2E22" w:rsidRPr="006E426F">
        <w:rPr>
          <w:rFonts w:ascii="Latin Modern Roman 10" w:hAnsi="Latin Modern Roman 10"/>
        </w:rPr>
        <w:t>,</w:t>
      </w:r>
      <w:r w:rsidRPr="006E426F">
        <w:rPr>
          <w:rFonts w:ascii="Latin Modern Roman 10" w:hAnsi="Latin Modern Roman 10"/>
        </w:rPr>
        <w:t xml:space="preserve"> he will soon be living in an empty world where he will not be able to spend his money, and where there will be many other forms of sufferings. </w:t>
      </w:r>
    </w:p>
    <w:p w14:paraId="395FB986" w14:textId="7DC22443"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More practical example of </w:t>
      </w:r>
      <w:r w:rsidR="00367609" w:rsidRPr="006E426F">
        <w:rPr>
          <w:rFonts w:ascii="Latin Modern Roman 10" w:hAnsi="Latin Modern Roman 10"/>
        </w:rPr>
        <w:t>Paid Russian R</w:t>
      </w:r>
      <w:r w:rsidRPr="006E426F">
        <w:rPr>
          <w:rFonts w:ascii="Latin Modern Roman 10" w:hAnsi="Latin Modern Roman 10"/>
        </w:rPr>
        <w:t xml:space="preserve">oulette is when a person decides not to invest in personal life extension, hoping that multiverse-immortality will help him to survive until the appearance of powerful life extension technologies (some people on </w:t>
      </w:r>
      <w:proofErr w:type="spellStart"/>
      <w:r w:rsidRPr="006E426F">
        <w:rPr>
          <w:rFonts w:ascii="Latin Modern Roman 10" w:hAnsi="Latin Modern Roman 10"/>
          <w:i/>
        </w:rPr>
        <w:t>LessWrong</w:t>
      </w:r>
      <w:proofErr w:type="spellEnd"/>
      <w:r w:rsidRPr="006E426F">
        <w:rPr>
          <w:rFonts w:ascii="Latin Modern Roman 10" w:hAnsi="Latin Modern Roman 10"/>
        </w:rPr>
        <w:t xml:space="preserve"> expressed this opinion as a reason for not signing for cryonics). But if everybody were to behave this way, you would observe more deaths around you, and few of your friends would return to live.</w:t>
      </w:r>
    </w:p>
    <w:p w14:paraId="285D2A44"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However, if everybody were to sign up for cryonics, as its probability of working is increased by QI (more later), in this world there would be more funding for cryonics, and this would be win-win situation for all.</w:t>
      </w:r>
    </w:p>
    <w:p w14:paraId="192B2B5A" w14:textId="77777777" w:rsidR="00EB4239" w:rsidRPr="006E426F" w:rsidRDefault="00EB4239" w:rsidP="00EB4239">
      <w:pPr>
        <w:ind w:firstLine="720"/>
        <w:jc w:val="both"/>
        <w:rPr>
          <w:rFonts w:ascii="Latin Modern Roman 10" w:hAnsi="Latin Modern Roman 10"/>
        </w:rPr>
      </w:pPr>
    </w:p>
    <w:p w14:paraId="282ADB76" w14:textId="77777777" w:rsidR="00EB4239" w:rsidRPr="006E426F" w:rsidRDefault="00EB4239" w:rsidP="00EB4239">
      <w:pPr>
        <w:pStyle w:val="Heading2"/>
        <w:rPr>
          <w:rFonts w:ascii="Latin Modern Roman 10" w:hAnsi="Latin Modern Roman 10"/>
        </w:rPr>
      </w:pPr>
      <w:bookmarkStart w:id="62" w:name="_Toc505530472"/>
      <w:bookmarkStart w:id="63" w:name="_Toc508042549"/>
      <w:r w:rsidRPr="006E426F">
        <w:rPr>
          <w:rFonts w:ascii="Latin Modern Roman 10" w:hAnsi="Latin Modern Roman 10"/>
        </w:rPr>
        <w:t>4.4 Egoistic and altruistic values</w:t>
      </w:r>
      <w:bookmarkEnd w:id="62"/>
      <w:bookmarkEnd w:id="63"/>
    </w:p>
    <w:p w14:paraId="0F32077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Another way to connect multiverse-immortality with decision theory is to introduce the notions of egoistic and altruistic values.</w:t>
      </w:r>
    </w:p>
    <w:p w14:paraId="0D54887E" w14:textId="77777777" w:rsidR="00EB4239" w:rsidRPr="006E426F" w:rsidRDefault="00EB4239" w:rsidP="000D1FA3">
      <w:pPr>
        <w:pStyle w:val="ListParagraph"/>
        <w:numPr>
          <w:ilvl w:val="0"/>
          <w:numId w:val="19"/>
        </w:numPr>
        <w:jc w:val="both"/>
        <w:rPr>
          <w:rFonts w:ascii="Latin Modern Roman 10" w:hAnsi="Latin Modern Roman 10"/>
        </w:rPr>
      </w:pPr>
      <w:r w:rsidRPr="006E426F">
        <w:rPr>
          <w:rFonts w:ascii="Latin Modern Roman 10" w:hAnsi="Latin Modern Roman 10"/>
          <w:i/>
        </w:rPr>
        <w:t>Egoistic values</w:t>
      </w:r>
      <w:r w:rsidRPr="006E426F">
        <w:rPr>
          <w:rFonts w:ascii="Latin Modern Roman 10" w:hAnsi="Latin Modern Roman 10"/>
        </w:rPr>
        <w:t xml:space="preserve"> care only about my future experiences, about pleasure, or about escaping pain. </w:t>
      </w:r>
    </w:p>
    <w:p w14:paraId="7F0508B6" w14:textId="77777777" w:rsidR="00EB4239" w:rsidRPr="006E426F" w:rsidRDefault="00EB4239" w:rsidP="000D1FA3">
      <w:pPr>
        <w:pStyle w:val="ListParagraph"/>
        <w:numPr>
          <w:ilvl w:val="0"/>
          <w:numId w:val="19"/>
        </w:numPr>
        <w:jc w:val="both"/>
        <w:rPr>
          <w:rFonts w:ascii="Latin Modern Roman 10" w:hAnsi="Latin Modern Roman 10"/>
        </w:rPr>
      </w:pPr>
      <w:r w:rsidRPr="006E426F">
        <w:rPr>
          <w:rFonts w:ascii="Latin Modern Roman 10" w:hAnsi="Latin Modern Roman 10"/>
          <w:i/>
        </w:rPr>
        <w:t>Altruistic values</w:t>
      </w:r>
      <w:r w:rsidRPr="006E426F">
        <w:rPr>
          <w:rFonts w:ascii="Latin Modern Roman 10" w:hAnsi="Latin Modern Roman 10"/>
        </w:rPr>
        <w:t xml:space="preserve"> care about what will happen to other people. Imagine a person who cares about his family.</w:t>
      </w:r>
    </w:p>
    <w:p w14:paraId="7F2C1E22"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s we show above, even in the case of purely egoistic values, QI may be not the best choice in situation where other people may start to play paid Russian roulette, or similar games. </w:t>
      </w:r>
    </w:p>
    <w:p w14:paraId="5A8CED78"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urprisingly, altruistic values don’t always exclude QI, as in some cases it could be used to escape infinite future suffering for any human being, for example in the case of </w:t>
      </w:r>
      <w:proofErr w:type="spellStart"/>
      <w:r w:rsidRPr="006E426F">
        <w:rPr>
          <w:rFonts w:ascii="Latin Modern Roman 10" w:hAnsi="Latin Modern Roman 10"/>
        </w:rPr>
        <w:t>cryothanasia</w:t>
      </w:r>
      <w:proofErr w:type="spellEnd"/>
      <w:r w:rsidRPr="006E426F">
        <w:rPr>
          <w:rFonts w:ascii="Latin Modern Roman 10" w:hAnsi="Latin Modern Roman 10"/>
        </w:rPr>
        <w:t xml:space="preserve">. </w:t>
      </w:r>
    </w:p>
    <w:p w14:paraId="6B7EFCD1"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We could also divide values, as values about experiences, and values about the actual state of the world. Most values about the state of the world are altruistic.</w:t>
      </w:r>
    </w:p>
    <w:p w14:paraId="01B5D12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 For example, if an ecologist wants to preserve the elephant population, he probably wants to preserve it in all actual future timelines, so he cares about the integral of the elephant population in all futures, weighted by the probabilities of these futures. This integral is independent of his survival in these timelines (if he is not the main activist). So, he is not interested in surviving in just one unique time-line, where there are a lot of elephants, but in the fact that in all timelines there will be a lot of elephants, whether he is alive or dead.</w:t>
      </w:r>
    </w:p>
    <w:p w14:paraId="3726202F"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Most real humans have a mix of egoistic and altruistic values. </w:t>
      </w:r>
    </w:p>
    <w:p w14:paraId="4CAD8271"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lso, from a biological evolution point of view, we should try to have children in all branches. </w:t>
      </w:r>
    </w:p>
    <w:p w14:paraId="377211F4" w14:textId="77777777" w:rsidR="00EB4239" w:rsidRPr="006E426F" w:rsidRDefault="00EB4239" w:rsidP="00EB4239">
      <w:pPr>
        <w:jc w:val="both"/>
        <w:rPr>
          <w:rFonts w:ascii="Latin Modern Roman 10" w:hAnsi="Latin Modern Roman 10"/>
        </w:rPr>
      </w:pPr>
    </w:p>
    <w:p w14:paraId="2E277C82" w14:textId="77777777" w:rsidR="00EB4239" w:rsidRPr="006E426F" w:rsidRDefault="00EB4239" w:rsidP="00EB4239">
      <w:pPr>
        <w:pStyle w:val="Heading2"/>
        <w:rPr>
          <w:rFonts w:ascii="Latin Modern Roman 10" w:hAnsi="Latin Modern Roman 10"/>
        </w:rPr>
      </w:pPr>
      <w:bookmarkStart w:id="64" w:name="_Toc505530473"/>
      <w:bookmarkStart w:id="65" w:name="_Toc508042550"/>
      <w:r w:rsidRPr="006E426F">
        <w:rPr>
          <w:rFonts w:ascii="Latin Modern Roman 10" w:hAnsi="Latin Modern Roman 10"/>
        </w:rPr>
        <w:t>4.5 Discounting non-existence: another thought experiment</w:t>
      </w:r>
      <w:bookmarkEnd w:id="64"/>
      <w:bookmarkEnd w:id="65"/>
    </w:p>
    <w:p w14:paraId="3BE049EA"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Typically, humans make plans only for the periods of time when they expect to be alive with high probability. But QI suggests ignoring complete non-existence probabilities.</w:t>
      </w:r>
    </w:p>
    <w:p w14:paraId="268062D0" w14:textId="77777777" w:rsidR="00EB4239" w:rsidRPr="006E426F" w:rsidRDefault="00EB4239" w:rsidP="00EB4239">
      <w:pPr>
        <w:ind w:firstLine="360"/>
        <w:jc w:val="both"/>
        <w:rPr>
          <w:rFonts w:ascii="Latin Modern Roman 10" w:hAnsi="Latin Modern Roman 10"/>
        </w:rPr>
      </w:pPr>
      <w:r w:rsidRPr="006E426F">
        <w:rPr>
          <w:rFonts w:ascii="Latin Modern Roman 10" w:hAnsi="Latin Modern Roman 10"/>
        </w:rPr>
        <w:t>For example, A is a writer who is writing a book, but he is doing it just for fun, not for publishing, so it is an egoistic value. To finish the book, he needs 50 years, and he will be 90 years old at the time. So, he could have two lines of reasoning:</w:t>
      </w:r>
    </w:p>
    <w:p w14:paraId="265B8002" w14:textId="77777777" w:rsidR="00EB4239" w:rsidRPr="006E426F" w:rsidRDefault="00EB4239" w:rsidP="00EB4239">
      <w:pPr>
        <w:pStyle w:val="ListParagraph"/>
        <w:numPr>
          <w:ilvl w:val="0"/>
          <w:numId w:val="10"/>
        </w:numPr>
        <w:jc w:val="both"/>
        <w:rPr>
          <w:rFonts w:ascii="Latin Modern Roman 10" w:hAnsi="Latin Modern Roman 10"/>
        </w:rPr>
      </w:pPr>
      <w:r w:rsidRPr="006E426F">
        <w:rPr>
          <w:rFonts w:ascii="Latin Modern Roman 10" w:hAnsi="Latin Modern Roman 10"/>
        </w:rPr>
        <w:t xml:space="preserve">As my life expectancy is 70 years, there is only a five percent chance that I will survive to 90, so it is unlikely that I will finish the book. So maybe I should try a shorter book, which has only 0.1 utility for me. </w:t>
      </w:r>
    </w:p>
    <w:p w14:paraId="1F4A9A48" w14:textId="77777777" w:rsidR="00EB4239" w:rsidRPr="006E426F" w:rsidRDefault="00EB4239" w:rsidP="00EB4239">
      <w:pPr>
        <w:pStyle w:val="ListParagraph"/>
        <w:numPr>
          <w:ilvl w:val="0"/>
          <w:numId w:val="10"/>
        </w:numPr>
        <w:jc w:val="both"/>
        <w:rPr>
          <w:rFonts w:ascii="Latin Modern Roman 10" w:hAnsi="Latin Modern Roman 10"/>
        </w:rPr>
      </w:pPr>
      <w:r w:rsidRPr="006E426F">
        <w:rPr>
          <w:rFonts w:ascii="Latin Modern Roman 10" w:hAnsi="Latin Modern Roman 10"/>
        </w:rPr>
        <w:t>But because of QI, I will survive to 90 from my observational point of view, so it is better to start working on the longer book.</w:t>
      </w:r>
    </w:p>
    <w:p w14:paraId="0C0D6F90" w14:textId="77777777" w:rsidR="00EB4239" w:rsidRPr="006E426F" w:rsidRDefault="00EB4239" w:rsidP="00EB4239">
      <w:pPr>
        <w:jc w:val="both"/>
        <w:rPr>
          <w:rFonts w:ascii="Latin Modern Roman 10" w:hAnsi="Latin Modern Roman 10"/>
        </w:rPr>
      </w:pPr>
    </w:p>
    <w:p w14:paraId="7A7D8BA6" w14:textId="77777777" w:rsidR="00EB4239" w:rsidRPr="006E426F" w:rsidRDefault="00EB4239" w:rsidP="00EB4239">
      <w:pPr>
        <w:pStyle w:val="Heading2"/>
        <w:rPr>
          <w:rFonts w:ascii="Latin Modern Roman 10" w:hAnsi="Latin Modern Roman 10"/>
        </w:rPr>
      </w:pPr>
      <w:bookmarkStart w:id="66" w:name="_Toc505530474"/>
      <w:bookmarkStart w:id="67" w:name="_Toc508042551"/>
      <w:r w:rsidRPr="006E426F">
        <w:rPr>
          <w:rFonts w:ascii="Latin Modern Roman 10" w:hAnsi="Latin Modern Roman 10"/>
        </w:rPr>
        <w:lastRenderedPageBreak/>
        <w:t>4.6 Multiverse-immortality and small chance of survival from decision point of view</w:t>
      </w:r>
      <w:bookmarkEnd w:id="66"/>
      <w:bookmarkEnd w:id="67"/>
    </w:p>
    <w:p w14:paraId="3D63632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We could imagine the following thought experiment as a counterargument for multiverse immortality. Imagine that I am going to be killed with 99 percent probability, but my only chance of survival is to jump from the cliff to another cliff where I have only one percent chance of a successful jump. Multiverse-immortality says that it is rational to jump anyway, as I will surely survive. But ordinary rationality says that jumping for a one percent chance is also rational, as it is only way to survive. And, as the decisions are the same, the theories don’t have any meaningful difference.</w:t>
      </w:r>
    </w:p>
    <w:p w14:paraId="28E0A990"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Certainly, the probability of death has an emotional impact on a human being, as we used to think that a one percent chance of survival is extremely bad, and it would affect a person’s ability to jump. Believing in multiverse-immortality, that is anticipating the experience of only time-lines where one will survive, could add courage. </w:t>
      </w:r>
    </w:p>
    <w:p w14:paraId="4DD5C896"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magine that a doctor suggests to you either surgery which will kill you with a probability of 99 per cent, or several months of slow dying, but you will have time to say goodbye to your family etc. In that case, multiverse-immortality could move odds in decision making, as the one per cent chance of survival could turn into 50 (because of uncertainty of will it work or not). </w:t>
      </w:r>
    </w:p>
    <w:p w14:paraId="1D7D0314" w14:textId="77777777" w:rsidR="00EB4239" w:rsidRPr="006E426F" w:rsidRDefault="00EB4239" w:rsidP="00EB4239">
      <w:pPr>
        <w:ind w:firstLine="720"/>
        <w:jc w:val="both"/>
        <w:rPr>
          <w:rFonts w:ascii="Latin Modern Roman 10" w:hAnsi="Latin Modern Roman 10"/>
        </w:rPr>
      </w:pPr>
    </w:p>
    <w:p w14:paraId="5FEBCEE9" w14:textId="77777777" w:rsidR="00EB4239" w:rsidRPr="006E426F" w:rsidRDefault="00EB4239" w:rsidP="00EB4239">
      <w:pPr>
        <w:pStyle w:val="Heading2"/>
        <w:rPr>
          <w:rFonts w:ascii="Latin Modern Roman 10" w:hAnsi="Latin Modern Roman 10"/>
        </w:rPr>
      </w:pPr>
      <w:bookmarkStart w:id="68" w:name="_Toc505530475"/>
      <w:bookmarkStart w:id="69" w:name="_Toc508042552"/>
      <w:r w:rsidRPr="006E426F">
        <w:rPr>
          <w:rFonts w:ascii="Latin Modern Roman 10" w:hAnsi="Latin Modern Roman 10"/>
        </w:rPr>
        <w:t>4.7 Value of existence and joy of QI</w:t>
      </w:r>
      <w:bookmarkEnd w:id="68"/>
      <w:bookmarkEnd w:id="69"/>
    </w:p>
    <w:p w14:paraId="746DA6C5" w14:textId="77777777" w:rsidR="00EB4239" w:rsidRPr="006E426F" w:rsidRDefault="00EB4239" w:rsidP="00EB4239">
      <w:pPr>
        <w:ind w:firstLine="720"/>
        <w:jc w:val="both"/>
        <w:rPr>
          <w:rFonts w:ascii="Latin Modern Roman 10" w:hAnsi="Latin Modern Roman 10"/>
        </w:rPr>
      </w:pPr>
      <w:proofErr w:type="spellStart"/>
      <w:r w:rsidRPr="006E426F">
        <w:rPr>
          <w:rFonts w:ascii="Latin Modern Roman 10" w:hAnsi="Latin Modern Roman 10"/>
        </w:rPr>
        <w:t>V.Kosoy</w:t>
      </w:r>
      <w:proofErr w:type="spellEnd"/>
      <w:r w:rsidRPr="006E426F">
        <w:rPr>
          <w:rFonts w:ascii="Latin Modern Roman 10" w:hAnsi="Latin Modern Roman 10"/>
        </w:rPr>
        <w:t xml:space="preserve">, in a personal communication, suggested that the idea of QI should not affect our choices from the decision theory point of view, if we correctly calculate expected utilities. But there is (at least) one important exception. Many people have an extremely negative preference for non-existence, also known as </w:t>
      </w:r>
      <w:r w:rsidRPr="006E426F">
        <w:rPr>
          <w:rFonts w:ascii="Latin Modern Roman 10" w:hAnsi="Latin Modern Roman 10"/>
          <w:i/>
        </w:rPr>
        <w:t>fear of death</w:t>
      </w:r>
      <w:r w:rsidRPr="006E426F">
        <w:rPr>
          <w:rFonts w:ascii="Latin Modern Roman 10" w:hAnsi="Latin Modern Roman 10"/>
        </w:rPr>
        <w:t>. QI claims that there will be always some form of survival, maybe not good, not so proven, with lower measure, but survival. There is a difference between having a one percent chance of survival, and surviving with one percent of measure. This difference typically disappears in the expected utility calculations. If someone has a preference for existence, QI has a big utility gain for him.</w:t>
      </w:r>
    </w:p>
    <w:p w14:paraId="2DA3C38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 personally remember that when I came to the idea of the multiverse immortality in 1990 while reading Nietzsche, I felt a large stone over my head disappear—this stone was fear of death. The relief from fear of death could be an actual and measurable benefit of QI. In my case, I felt euphoria for one or two months until I recognized penitential negative consequences of QI, and later I stopped having any emotional impact from QI; the fear of death returned and disappeared again for some time after I signed up for cryonics.</w:t>
      </w:r>
    </w:p>
    <w:p w14:paraId="7E903A73" w14:textId="77777777" w:rsidR="00EB4239" w:rsidRPr="006E426F" w:rsidRDefault="00EB4239" w:rsidP="00EB4239">
      <w:pPr>
        <w:ind w:firstLine="720"/>
        <w:jc w:val="both"/>
        <w:rPr>
          <w:rFonts w:ascii="Latin Modern Roman 10" w:hAnsi="Latin Modern Roman 10"/>
        </w:rPr>
      </w:pPr>
    </w:p>
    <w:p w14:paraId="7E1F4103" w14:textId="6358FB4F" w:rsidR="00EB4239" w:rsidRPr="006E426F" w:rsidRDefault="004F7ADE" w:rsidP="00EB4239">
      <w:pPr>
        <w:pStyle w:val="Heading2"/>
        <w:rPr>
          <w:rFonts w:ascii="Latin Modern Roman 10" w:hAnsi="Latin Modern Roman 10"/>
        </w:rPr>
      </w:pPr>
      <w:bookmarkStart w:id="70" w:name="_Toc505530476"/>
      <w:bookmarkStart w:id="71" w:name="_Toc508042553"/>
      <w:r w:rsidRPr="006E426F">
        <w:rPr>
          <w:rFonts w:ascii="Latin Modern Roman 10" w:hAnsi="Latin Modern Roman 10"/>
        </w:rPr>
        <w:t xml:space="preserve">4.8 Is multiverse </w:t>
      </w:r>
      <w:r w:rsidR="00EB4239" w:rsidRPr="006E426F">
        <w:rPr>
          <w:rFonts w:ascii="Latin Modern Roman 10" w:hAnsi="Latin Modern Roman 10"/>
        </w:rPr>
        <w:t>immortality only a belief?</w:t>
      </w:r>
      <w:bookmarkEnd w:id="70"/>
      <w:bookmarkEnd w:id="71"/>
    </w:p>
    <w:p w14:paraId="100E1E62"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One could say that pruning of the branches in QI is equal to death, let’s call him Deather. Another one could say that only existing future copies should be counted, non-Deather.</w:t>
      </w:r>
    </w:p>
    <w:p w14:paraId="08B046AF"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lastRenderedPageBreak/>
        <w:t>They could even undergo a collective QS experiment, but it will not change the beliefs of both. Deather will say that it is just a random survival event, which is not proving anything, and non-Deather will say that it is evidence for survival.</w:t>
      </w:r>
    </w:p>
    <w:p w14:paraId="6D945A1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The main difference between these points of view is that they ignore pure rational decision making and human decision making, and this difference will be illustrated in the following example.</w:t>
      </w:r>
    </w:p>
    <w:p w14:paraId="6F50751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QI only postulates the fact that the next observer-moment </w:t>
      </w:r>
      <w:proofErr w:type="gramStart"/>
      <w:r w:rsidRPr="006E426F">
        <w:rPr>
          <w:rFonts w:ascii="Latin Modern Roman 10" w:hAnsi="Latin Modern Roman 10"/>
        </w:rPr>
        <w:t>O(</w:t>
      </w:r>
      <w:proofErr w:type="gramEnd"/>
      <w:r w:rsidRPr="006E426F">
        <w:rPr>
          <w:rFonts w:ascii="Latin Modern Roman 10" w:hAnsi="Latin Modern Roman 10"/>
        </w:rPr>
        <w:t xml:space="preserve">I, T+1) always actually exists, but does not give any interpretation of it ,and humans don’t have any practical intuition about what to do with the existence of your copies (at least for now, brain uploading will make the problem sharper). To check this belief in an experiment is risky, expensive and mathematically controversial. </w:t>
      </w:r>
    </w:p>
    <w:p w14:paraId="7CA84293" w14:textId="77777777" w:rsidR="00EB4239" w:rsidRPr="006E426F" w:rsidRDefault="00EB4239" w:rsidP="00EB4239">
      <w:pPr>
        <w:ind w:firstLine="720"/>
        <w:jc w:val="both"/>
        <w:rPr>
          <w:rFonts w:ascii="Latin Modern Roman 10" w:hAnsi="Latin Modern Roman 10"/>
        </w:rPr>
      </w:pPr>
    </w:p>
    <w:p w14:paraId="5E0EF82A" w14:textId="77777777" w:rsidR="00EB4239" w:rsidRPr="006E426F" w:rsidRDefault="00EB4239" w:rsidP="00EB4239">
      <w:pPr>
        <w:pStyle w:val="Heading2"/>
        <w:rPr>
          <w:rFonts w:ascii="Latin Modern Roman 10" w:hAnsi="Latin Modern Roman 10"/>
        </w:rPr>
      </w:pPr>
      <w:bookmarkStart w:id="72" w:name="_Toc505530477"/>
      <w:bookmarkStart w:id="73" w:name="_Toc508042554"/>
      <w:r w:rsidRPr="006E426F">
        <w:rPr>
          <w:rFonts w:ascii="Latin Modern Roman 10" w:hAnsi="Latin Modern Roman 10"/>
        </w:rPr>
        <w:t>4.9 “Believer against one’s will” thought experiment</w:t>
      </w:r>
      <w:bookmarkEnd w:id="72"/>
      <w:bookmarkEnd w:id="73"/>
    </w:p>
    <w:p w14:paraId="7F533959"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After Mary survived several rounds of QS, she could say: “I still don’t believe that MWI is true, and I think that my survival is pure randomness. I also think that I will most likely completely disappear after the next rounds. I want to drink water now, but I will not drink water, as the next several rounds of QS will happen before I will able to get to the bottle, and I will be dead in 999 of 1000 of futures.” After several rounds she becomes even more thirsty, and decides to go for the water bottle anyway.</w:t>
      </w:r>
    </w:p>
    <w:p w14:paraId="36CC0039"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Here her subjective surprise of survival will decrease with each round, and she may even start making plans which include survival after several QS, and which put zero utility to the dead ends.</w:t>
      </w:r>
    </w:p>
    <w:p w14:paraId="4B314BF8"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at is, after several survivals, subjective experience and planning will be in contrast to theoretical understanding of Mary. This is similar to the </w:t>
      </w:r>
      <w:r w:rsidRPr="006E426F">
        <w:rPr>
          <w:rFonts w:ascii="Latin Modern Roman 10" w:hAnsi="Latin Modern Roman 10"/>
          <w:i/>
        </w:rPr>
        <w:t>survivor fallacy</w:t>
      </w:r>
      <w:r w:rsidRPr="006E426F">
        <w:rPr>
          <w:rFonts w:ascii="Latin Modern Roman 10" w:hAnsi="Latin Modern Roman 10"/>
        </w:rPr>
        <w:t xml:space="preserve"> or </w:t>
      </w:r>
      <w:r w:rsidRPr="006E426F">
        <w:rPr>
          <w:rFonts w:ascii="Latin Modern Roman 10" w:hAnsi="Latin Modern Roman 10"/>
          <w:i/>
        </w:rPr>
        <w:t>gambler fallacy</w:t>
      </w:r>
      <w:r w:rsidRPr="006E426F">
        <w:rPr>
          <w:rFonts w:ascii="Latin Modern Roman 10" w:hAnsi="Latin Modern Roman 10"/>
        </w:rPr>
        <w:t xml:space="preserve"> by its psychological effects. However, the gambler will always be punished by his overconfidence in his luck— and Mary may become a true believer, but will ultimately be punished by what Almond called “low measure marginalization”, that is, she will survive in unexpected ways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10iek5ca1","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aul Almond, 2011d)</w:t>
      </w:r>
      <w:r w:rsidRPr="006E426F">
        <w:rPr>
          <w:rFonts w:ascii="Latin Modern Roman 10" w:hAnsi="Latin Modern Roman 10"/>
        </w:rPr>
        <w:fldChar w:fldCharType="end"/>
      </w:r>
      <w:r w:rsidRPr="006E426F">
        <w:rPr>
          <w:rFonts w:ascii="Latin Modern Roman 10" w:hAnsi="Latin Modern Roman 10"/>
        </w:rPr>
        <w:t>.</w:t>
      </w:r>
    </w:p>
    <w:p w14:paraId="3D3C4AF3" w14:textId="77777777" w:rsidR="00EB4239" w:rsidRPr="006E426F" w:rsidRDefault="00EB4239" w:rsidP="00EB4239">
      <w:pPr>
        <w:ind w:firstLine="720"/>
        <w:jc w:val="both"/>
        <w:rPr>
          <w:rFonts w:ascii="Latin Modern Roman 10" w:hAnsi="Latin Modern Roman 10"/>
        </w:rPr>
      </w:pPr>
    </w:p>
    <w:p w14:paraId="4D142EA8" w14:textId="77777777" w:rsidR="00EB4239" w:rsidRPr="006E426F" w:rsidRDefault="00EB4239" w:rsidP="00EB4239">
      <w:pPr>
        <w:pStyle w:val="Heading2"/>
        <w:rPr>
          <w:rFonts w:ascii="Latin Modern Roman 10" w:hAnsi="Latin Modern Roman 10"/>
        </w:rPr>
      </w:pPr>
      <w:bookmarkStart w:id="74" w:name="_Toc505530478"/>
      <w:bookmarkStart w:id="75" w:name="_Toc508042555"/>
      <w:r w:rsidRPr="006E426F">
        <w:rPr>
          <w:rFonts w:ascii="Latin Modern Roman 10" w:hAnsi="Latin Modern Roman 10"/>
        </w:rPr>
        <w:t>4.10 Making decisions under logical uncertainty</w:t>
      </w:r>
      <w:bookmarkEnd w:id="74"/>
      <w:bookmarkEnd w:id="75"/>
    </w:p>
    <w:p w14:paraId="1A4ECFD4"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Not only do we not know if the multiverse theory is true, or the true nature of human identity, but we also don’t know the decision theory to apply correctly here. Our rationality is bounded, and we can’t spend an infinitely long time on discussing very complex problems. </w:t>
      </w:r>
    </w:p>
    <w:p w14:paraId="5C87C7F6" w14:textId="41174D54"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o here I suggest a </w:t>
      </w:r>
      <w:r w:rsidRPr="006E426F">
        <w:rPr>
          <w:rFonts w:ascii="Latin Modern Roman 10" w:hAnsi="Latin Modern Roman 10"/>
          <w:i/>
        </w:rPr>
        <w:t>conservative approach</w:t>
      </w:r>
      <w:r w:rsidRPr="006E426F">
        <w:rPr>
          <w:rFonts w:ascii="Latin Modern Roman 10" w:hAnsi="Latin Modern Roman 10"/>
        </w:rPr>
        <w:t xml:space="preserve"> to the tough problems: make decisions which don’t have extremely negative consequences in all plausible theories of reality and decision making, and do things which have a </w:t>
      </w:r>
      <w:r w:rsidR="000D1FA3" w:rsidRPr="006E426F">
        <w:rPr>
          <w:rFonts w:ascii="Latin Modern Roman 10" w:hAnsi="Latin Modern Roman 10"/>
        </w:rPr>
        <w:t>small cost in all theories, but</w:t>
      </w:r>
      <w:r w:rsidRPr="006E426F">
        <w:rPr>
          <w:rFonts w:ascii="Latin Modern Roman 10" w:hAnsi="Latin Modern Roman 10"/>
        </w:rPr>
        <w:t xml:space="preserve"> a very high positive payoff in at least one theory. </w:t>
      </w:r>
    </w:p>
    <w:p w14:paraId="600F214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is is close to the advice given by </w:t>
      </w:r>
      <w:proofErr w:type="spellStart"/>
      <w:r w:rsidRPr="006E426F">
        <w:rPr>
          <w:rFonts w:ascii="Latin Modern Roman 10" w:hAnsi="Latin Modern Roman 10"/>
        </w:rPr>
        <w:t>Taleb</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ltgkeqq1a","properties":{"formattedCitation":"(Taleb, 2007)","plainCitation":"(Taleb, 2007)"},"citationItems":[{"id":6708,"uris":["http://zotero.org/users/3736454/items/HGVX3C7A"],"uri":["http://zotero.org/users/3736454/items/HGVX3C7A"],"itemData":{"id":6708,"type":"book","title":"The black swan: The impact of the highly improbable","publisher":"Random house","volume":"2","source":"Google Scholar","shortTitle":"The black swan","author":[{"family":"Taleb","given":"Nassim Nicholas"}],"issued":{"date-parts":[["200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Taleb, 2007)</w:t>
      </w:r>
      <w:r w:rsidRPr="006E426F">
        <w:rPr>
          <w:rFonts w:ascii="Latin Modern Roman 10" w:hAnsi="Latin Modern Roman 10"/>
        </w:rPr>
        <w:fldChar w:fldCharType="end"/>
      </w:r>
      <w:r w:rsidRPr="006E426F">
        <w:rPr>
          <w:rFonts w:ascii="Latin Modern Roman 10" w:hAnsi="Latin Modern Roman 10"/>
        </w:rPr>
        <w:t xml:space="preserve"> who discussed how to use black swans for profit.</w:t>
      </w:r>
    </w:p>
    <w:p w14:paraId="3F7D6742"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lastRenderedPageBreak/>
        <w:t xml:space="preserve">Applying this conservative approach will help you not to lose much in our uncertain world, and give yourself a chance to win, so it is “winning first”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00dl1hb56","properties":{"formattedCitation":"(P. Greene, 2017)","plainCitation":"(P. Greene, 2017)"},"citationItems":[{"id":6693,"uris":["http://zotero.org/users/3736454/items/S228EDWR"],"uri":["http://zotero.org/users/3736454/items/S228EDWR"],"itemData":{"id":6693,"type":"article-journal","title":"Success-First Decision Theories","container-title":"Newcomb’s Problem. Cambridge University Press, Forthcoming","source":"Google Scholar","author":[{"family":"Greene","given":"Preston"}],"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Greene, 2017)</w:t>
      </w:r>
      <w:r w:rsidRPr="006E426F">
        <w:rPr>
          <w:rFonts w:ascii="Latin Modern Roman 10" w:hAnsi="Latin Modern Roman 10"/>
        </w:rPr>
        <w:fldChar w:fldCharType="end"/>
      </w:r>
      <w:r w:rsidRPr="006E426F">
        <w:rPr>
          <w:rFonts w:ascii="Latin Modern Roman 10" w:hAnsi="Latin Modern Roman 10"/>
        </w:rPr>
        <w:t xml:space="preserve"> meta-level decision theory.</w:t>
      </w:r>
    </w:p>
    <w:p w14:paraId="48EF121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Applying this conservative decision theory to QI, we should:</w:t>
      </w:r>
    </w:p>
    <w:p w14:paraId="1696B2C9" w14:textId="77777777" w:rsidR="00EB4239" w:rsidRPr="006E426F" w:rsidRDefault="00EB4239" w:rsidP="00EB4239">
      <w:pPr>
        <w:pStyle w:val="ListParagraph"/>
        <w:numPr>
          <w:ilvl w:val="0"/>
          <w:numId w:val="16"/>
        </w:numPr>
        <w:jc w:val="both"/>
        <w:rPr>
          <w:rFonts w:ascii="Latin Modern Roman 10" w:hAnsi="Latin Modern Roman 10"/>
        </w:rPr>
      </w:pPr>
      <w:r w:rsidRPr="006E426F">
        <w:rPr>
          <w:rFonts w:ascii="Latin Modern Roman 10" w:hAnsi="Latin Modern Roman 10"/>
        </w:rPr>
        <w:t>Not commit suicide in the paid quantum suicide thought experiment.</w:t>
      </w:r>
    </w:p>
    <w:p w14:paraId="2E55911A" w14:textId="77777777" w:rsidR="00EB4239" w:rsidRPr="006E426F" w:rsidRDefault="00EB4239" w:rsidP="00EB4239">
      <w:pPr>
        <w:pStyle w:val="ListParagraph"/>
        <w:numPr>
          <w:ilvl w:val="0"/>
          <w:numId w:val="16"/>
        </w:numPr>
        <w:jc w:val="both"/>
        <w:rPr>
          <w:rFonts w:ascii="Latin Modern Roman 10" w:hAnsi="Latin Modern Roman 10"/>
        </w:rPr>
      </w:pPr>
      <w:r w:rsidRPr="006E426F">
        <w:rPr>
          <w:rFonts w:ascii="Latin Modern Roman 10" w:hAnsi="Latin Modern Roman 10"/>
        </w:rPr>
        <w:t>Try to escape bad forms of quantum immortality, like eternal aging.</w:t>
      </w:r>
    </w:p>
    <w:p w14:paraId="23AC623F" w14:textId="77777777" w:rsidR="00EB4239" w:rsidRPr="006E426F" w:rsidRDefault="00EB4239" w:rsidP="00EB4239">
      <w:pPr>
        <w:pStyle w:val="ListParagraph"/>
        <w:numPr>
          <w:ilvl w:val="0"/>
          <w:numId w:val="16"/>
        </w:numPr>
        <w:jc w:val="both"/>
        <w:rPr>
          <w:rFonts w:ascii="Latin Modern Roman 10" w:hAnsi="Latin Modern Roman 10"/>
        </w:rPr>
      </w:pPr>
      <w:r w:rsidRPr="006E426F">
        <w:rPr>
          <w:rFonts w:ascii="Latin Modern Roman 10" w:hAnsi="Latin Modern Roman 10"/>
        </w:rPr>
        <w:t>Choose actions through which the probability of success is strongly increased by QI, but which are still not bad if it is not true, like cryonics</w:t>
      </w:r>
    </w:p>
    <w:p w14:paraId="2741CF86" w14:textId="77777777" w:rsidR="00EB4239" w:rsidRPr="006E426F" w:rsidRDefault="00EB4239" w:rsidP="00EB4239">
      <w:pPr>
        <w:pStyle w:val="ListParagraph"/>
        <w:numPr>
          <w:ilvl w:val="0"/>
          <w:numId w:val="16"/>
        </w:numPr>
        <w:jc w:val="both"/>
        <w:rPr>
          <w:rFonts w:ascii="Latin Modern Roman 10" w:hAnsi="Latin Modern Roman 10"/>
        </w:rPr>
      </w:pPr>
      <w:r w:rsidRPr="006E426F">
        <w:rPr>
          <w:rFonts w:ascii="Latin Modern Roman 10" w:hAnsi="Latin Modern Roman 10"/>
        </w:rPr>
        <w:t>Choose actions, which have both egoistic and altruistic value, and do not take actions which will damaging, if everybody else were to do them.</w:t>
      </w:r>
    </w:p>
    <w:p w14:paraId="22C309D8" w14:textId="77777777" w:rsidR="00EB4239" w:rsidRPr="006E426F" w:rsidRDefault="00EB4239" w:rsidP="00EB4239">
      <w:pPr>
        <w:ind w:firstLine="720"/>
        <w:jc w:val="both"/>
        <w:rPr>
          <w:rFonts w:ascii="Latin Modern Roman 10" w:hAnsi="Latin Modern Roman 10"/>
        </w:rPr>
      </w:pPr>
    </w:p>
    <w:p w14:paraId="2F5D65D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n Section 6 we will analyze this in details.</w:t>
      </w:r>
    </w:p>
    <w:p w14:paraId="2D1959DA" w14:textId="77777777" w:rsidR="00EB4239" w:rsidRPr="006E426F" w:rsidRDefault="00EB4239" w:rsidP="00EB4239">
      <w:pPr>
        <w:ind w:firstLine="720"/>
        <w:jc w:val="both"/>
        <w:rPr>
          <w:rFonts w:ascii="Latin Modern Roman 10" w:hAnsi="Latin Modern Roman 10"/>
        </w:rPr>
      </w:pPr>
    </w:p>
    <w:p w14:paraId="4098CB20" w14:textId="77777777" w:rsidR="00EB4239" w:rsidRPr="006E426F" w:rsidRDefault="00EB4239" w:rsidP="00EB4239">
      <w:pPr>
        <w:pStyle w:val="Heading2"/>
        <w:rPr>
          <w:rFonts w:ascii="Latin Modern Roman 10" w:hAnsi="Latin Modern Roman 10"/>
        </w:rPr>
      </w:pPr>
      <w:bookmarkStart w:id="76" w:name="_Toc505530479"/>
      <w:bookmarkStart w:id="77" w:name="_Toc508042556"/>
      <w:r w:rsidRPr="006E426F">
        <w:rPr>
          <w:rFonts w:ascii="Latin Modern Roman 10" w:hAnsi="Latin Modern Roman 10"/>
        </w:rPr>
        <w:t>4.11 Merging timelines compensate the decline of measure</w:t>
      </w:r>
      <w:bookmarkEnd w:id="76"/>
      <w:bookmarkEnd w:id="77"/>
    </w:p>
    <w:p w14:paraId="40B556A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One of the main arguments against QI is that my measure declines while branching continues. However, as my mind state becomes simpler when I am closer to death, I am de facto merged with “other me” who also has a simpler mind now, but before, had some differences.</w:t>
      </w:r>
    </w:p>
    <w:p w14:paraId="07CB12B4"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For example, there is me with memories (M1, M2… Mt) and another person with memories (N1, M2…Mt), so we have a different first memory. Maybe my first cup was green and his cup was yellow. If, because of the early start of Alzheimer’s, we both forget the color of our first cup, we are now the same person with memories (M2…Mt), which basically means that my measure grew two times! If we look at the observer-moments complexity, the result will be the same: the closer the death, the </w:t>
      </w:r>
      <w:proofErr w:type="gramStart"/>
      <w:r w:rsidRPr="006E426F">
        <w:rPr>
          <w:rFonts w:ascii="Latin Modern Roman 10" w:hAnsi="Latin Modern Roman 10"/>
        </w:rPr>
        <w:t>more simple</w:t>
      </w:r>
      <w:proofErr w:type="gramEnd"/>
      <w:r w:rsidRPr="006E426F">
        <w:rPr>
          <w:rFonts w:ascii="Latin Modern Roman 10" w:hAnsi="Latin Modern Roman 10"/>
        </w:rPr>
        <w:t xml:space="preserve"> my observer-moment, and the more people I merge with.</w:t>
      </w:r>
    </w:p>
    <w:p w14:paraId="14992D6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is simplification could compensate loss of measure because of dying. In our example, after the measure of the person (M2…Mt) doubles, one of them could die, and the measure will be again 1. Losing every 1 bit of complexity produces the doubling of measure, so the simplification process could generate dramatic jumps of measure. For example, forgetting just 1 </w:t>
      </w:r>
      <w:proofErr w:type="spellStart"/>
      <w:r w:rsidRPr="006E426F">
        <w:rPr>
          <w:rFonts w:ascii="Latin Modern Roman 10" w:hAnsi="Latin Modern Roman 10"/>
        </w:rPr>
        <w:t>kilobite</w:t>
      </w:r>
      <w:proofErr w:type="spellEnd"/>
      <w:r w:rsidRPr="006E426F">
        <w:rPr>
          <w:rFonts w:ascii="Latin Modern Roman 10" w:hAnsi="Latin Modern Roman 10"/>
        </w:rPr>
        <w:t xml:space="preserve"> of personal information is equal to a 10E300 jump of measure— which is enough to run QS 1000 times. </w:t>
      </w:r>
    </w:p>
    <w:p w14:paraId="5370849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f someone really cares about his measure, he may try to forget as much information as possible in order to increase his measure. More about this idea will be said in the appendix about dust theory and flux universe.</w:t>
      </w:r>
    </w:p>
    <w:p w14:paraId="1E9C68F5" w14:textId="01E8CE90"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But this seems to work only in the case of the big world immortality, where copies are not causally connected. Whether the timelines merge in the case of the </w:t>
      </w:r>
      <w:proofErr w:type="spellStart"/>
      <w:r w:rsidR="007F47EA" w:rsidRPr="006E426F">
        <w:rPr>
          <w:rFonts w:ascii="Latin Modern Roman 10" w:hAnsi="Latin Modern Roman 10"/>
        </w:rPr>
        <w:t>multiverse</w:t>
      </w:r>
      <w:r w:rsidRPr="006E426F">
        <w:rPr>
          <w:rFonts w:ascii="Latin Modern Roman 10" w:hAnsi="Latin Modern Roman 10"/>
        </w:rPr>
        <w:t>interpretation</w:t>
      </w:r>
      <w:proofErr w:type="spellEnd"/>
      <w:r w:rsidRPr="006E426F">
        <w:rPr>
          <w:rFonts w:ascii="Latin Modern Roman 10" w:hAnsi="Latin Modern Roman 10"/>
        </w:rPr>
        <w:t xml:space="preserve"> of QM, is not clear. One view is that in QM, a single event may have multiple histories</w:t>
      </w:r>
      <w:r w:rsidR="00E82618" w:rsidRPr="006E426F">
        <w:rPr>
          <w:rFonts w:ascii="Latin Modern Roman 10" w:hAnsi="Latin Modern Roman 10"/>
        </w:rPr>
        <w:t xml:space="preserve"> </w:t>
      </w:r>
      <w:r w:rsidR="00E82618" w:rsidRPr="006E426F">
        <w:rPr>
          <w:rFonts w:ascii="Latin Modern Roman 10" w:hAnsi="Latin Modern Roman 10"/>
        </w:rPr>
        <w:fldChar w:fldCharType="begin"/>
      </w:r>
      <w:r w:rsidR="00E82618" w:rsidRPr="006E426F">
        <w:rPr>
          <w:rFonts w:ascii="Latin Modern Roman 10" w:hAnsi="Latin Modern Roman 10"/>
        </w:rPr>
        <w:instrText xml:space="preserve"> ADDIN ZOTERO_ITEM CSL_CITATION {"citationID":"a1pvdmn0ggh","properties":{"formattedCitation":"(Feynman, Hibbs, &amp; Styer, 2010)","plainCitation":"(Feynman, Hibbs, &amp; Styer, 2010)"},"citationItems":[{"id":6974,"uris":["http://zotero.org/users/3736454/items/VPU4X4U7"],"uri":["http://zotero.org/users/3736454/items/VPU4X4U7"],"itemData":{"id":6974,"type":"book","title":"Quantum mechanics and path integrals","publisher":"Courier Corporation","source":"Google Scholar","author":[{"family":"Feynman","given":"Richard P."},{"family":"Hibbs","given":"Albert R."},{"family":"Styer","given":"Daniel F."}],"issued":{"date-parts":[["2010"]]}}}],"schema":"https://github.com/citation-style-language/schema/raw/master/csl-citation.json"} </w:instrText>
      </w:r>
      <w:r w:rsidR="00E82618" w:rsidRPr="006E426F">
        <w:rPr>
          <w:rFonts w:ascii="Latin Modern Roman 10" w:hAnsi="Latin Modern Roman 10"/>
        </w:rPr>
        <w:fldChar w:fldCharType="separate"/>
      </w:r>
      <w:r w:rsidR="00E82618" w:rsidRPr="006E426F">
        <w:rPr>
          <w:rFonts w:ascii="Latin Modern Roman 10" w:hAnsi="Latin Modern Roman 10"/>
          <w:noProof/>
        </w:rPr>
        <w:t>(Feynman, Hibbs, &amp; Styer, 2010)</w:t>
      </w:r>
      <w:r w:rsidR="00E82618" w:rsidRPr="006E426F">
        <w:rPr>
          <w:rFonts w:ascii="Latin Modern Roman 10" w:hAnsi="Latin Modern Roman 10"/>
        </w:rPr>
        <w:fldChar w:fldCharType="end"/>
      </w:r>
      <w:r w:rsidR="00E82618" w:rsidRPr="006E426F">
        <w:rPr>
          <w:rFonts w:ascii="Latin Modern Roman 10" w:hAnsi="Latin Modern Roman 10"/>
        </w:rPr>
        <w:t>.</w:t>
      </w:r>
      <w:r w:rsidRPr="006E426F">
        <w:rPr>
          <w:rFonts w:ascii="Latin Modern Roman 10" w:hAnsi="Latin Modern Roman 10"/>
        </w:rPr>
        <w:t xml:space="preserve"> In that case, merging seems to be possible.</w:t>
      </w:r>
    </w:p>
    <w:p w14:paraId="71734463" w14:textId="0DA9E5C1"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Pereira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kudtl598a","properties":{"formattedCitation":"(Pereira, 2017)","plainCitation":"(Pereira, 2017)"},"citationItems":[{"id":6344,"uris":["http://zotero.org/users/3736454/items/HTGI2EGZ"],"uri":["http://zotero.org/users/3736454/items/HTGI2EGZ"],"itemData":{"id":6344,"type":"article-journal","title":"An Anthropic Argument against the Future Existence of Superintelligent Artificial Intelligence","container-title":"arXiv:1705.03078 [cs]","source":"arXiv.org","abstract":"This paper uses anthropic reasoning to argue for a reduced likelihood that superintelligent AI will come into existence in the future. To make this argument, a new principle is introduced: the Super-Strong Self-Sampling Assumption (SSSSA), building on the Self-Sampling Assumption (SSA) and the Strong Self-Sampling Assumption (SSSA). SSA uses as its sample the relevant observers, whereas SSSA goes further by using observer-moments. SSSSA goes further still and weights each sample proportionally, according to the size of a mind in cognitive terms. SSSSA is required for human observer-samples to be typical, given by how much non-human animals outnumber humans. Given SSSSA, the assumption that humans experience typical observer-samples relies on a future where superintelligent AI does not dominate, which in turn reduces the likelihood of it being created at all.","URL":"http://arxiv.org/abs/1705.03078","note":"arXiv: 1705.03078","author":[{"family":"Pereira","given":"Toby"}],"issued":{"date-parts":[["2017",5,8]]}}}],"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2017)</w:t>
      </w:r>
      <w:r w:rsidRPr="006E426F">
        <w:rPr>
          <w:rFonts w:ascii="Latin Modern Roman 10" w:hAnsi="Latin Modern Roman 10"/>
        </w:rPr>
        <w:fldChar w:fldCharType="end"/>
      </w:r>
      <w:r w:rsidRPr="006E426F">
        <w:rPr>
          <w:rFonts w:ascii="Latin Modern Roman 10" w:hAnsi="Latin Modern Roman 10"/>
        </w:rPr>
        <w:t xml:space="preserve"> suggested that the fact that my current observer-moment is rather simple, means that superintelligent observer-moments are rare, and thus superintelligence is impossible. But in this section</w:t>
      </w:r>
      <w:r w:rsidR="00E82618" w:rsidRPr="006E426F">
        <w:rPr>
          <w:rFonts w:ascii="Latin Modern Roman 10" w:hAnsi="Latin Modern Roman 10"/>
        </w:rPr>
        <w:t>,</w:t>
      </w:r>
      <w:r w:rsidRPr="006E426F">
        <w:rPr>
          <w:rFonts w:ascii="Latin Modern Roman 10" w:hAnsi="Latin Modern Roman 10"/>
        </w:rPr>
        <w:t xml:space="preserve"> we demonstrated that simpler observer-moments get an </w:t>
      </w:r>
      <w:r w:rsidRPr="006E426F">
        <w:rPr>
          <w:rFonts w:ascii="Latin Modern Roman 10" w:hAnsi="Latin Modern Roman 10"/>
        </w:rPr>
        <w:lastRenderedPageBreak/>
        <w:t xml:space="preserve">incredible burst of measure, and this should compensate their implausibility. For example, simple molecules are more numerous in the universe than in the mind, so if we peak at a random molecule, it is more likely to be simple. </w:t>
      </w:r>
    </w:p>
    <w:p w14:paraId="6E136B72" w14:textId="77777777" w:rsidR="00EB4239" w:rsidRPr="006E426F" w:rsidRDefault="00EB4239" w:rsidP="00EB4239">
      <w:pPr>
        <w:ind w:firstLine="720"/>
        <w:jc w:val="both"/>
        <w:rPr>
          <w:rFonts w:ascii="Latin Modern Roman 10" w:hAnsi="Latin Modern Roman 10"/>
        </w:rPr>
      </w:pPr>
    </w:p>
    <w:p w14:paraId="7A0DDA63" w14:textId="77777777" w:rsidR="00EB4239" w:rsidRPr="006E426F" w:rsidRDefault="00EB4239" w:rsidP="00EB4239">
      <w:pPr>
        <w:pStyle w:val="Heading1"/>
        <w:rPr>
          <w:rFonts w:ascii="Latin Modern Roman 10" w:hAnsi="Latin Modern Roman 10"/>
        </w:rPr>
      </w:pPr>
      <w:bookmarkStart w:id="78" w:name="_Toc503132426"/>
      <w:bookmarkStart w:id="79" w:name="_Toc505530480"/>
      <w:bookmarkStart w:id="80" w:name="_Toc508042557"/>
      <w:r w:rsidRPr="006E426F">
        <w:rPr>
          <w:rFonts w:ascii="Latin Modern Roman 10" w:hAnsi="Latin Modern Roman 10"/>
        </w:rPr>
        <w:t xml:space="preserve">5. </w:t>
      </w:r>
      <w:bookmarkEnd w:id="78"/>
      <w:r w:rsidRPr="006E426F">
        <w:rPr>
          <w:rFonts w:ascii="Latin Modern Roman 10" w:hAnsi="Latin Modern Roman 10"/>
        </w:rPr>
        <w:t>Possible negative effects of QI</w:t>
      </w:r>
      <w:bookmarkEnd w:id="79"/>
      <w:bookmarkEnd w:id="80"/>
    </w:p>
    <w:p w14:paraId="0080106A" w14:textId="77777777" w:rsidR="00EB4239" w:rsidRPr="006E426F" w:rsidRDefault="00EB4239" w:rsidP="00EB4239">
      <w:pPr>
        <w:rPr>
          <w:rFonts w:ascii="Latin Modern Roman 10" w:hAnsi="Latin Modern Roman 10"/>
        </w:rPr>
      </w:pPr>
    </w:p>
    <w:p w14:paraId="4C025D24" w14:textId="77777777" w:rsidR="00EB4239" w:rsidRPr="006E426F" w:rsidRDefault="00EB4239" w:rsidP="00EB4239">
      <w:pPr>
        <w:pStyle w:val="Heading2"/>
        <w:rPr>
          <w:rFonts w:ascii="Latin Modern Roman 10" w:eastAsia="Times New Roman" w:hAnsi="Latin Modern Roman 10"/>
          <w:shd w:val="clear" w:color="auto" w:fill="FFFFFF"/>
        </w:rPr>
      </w:pPr>
      <w:bookmarkStart w:id="81" w:name="_Toc503132427"/>
      <w:bookmarkStart w:id="82" w:name="_Toc505530481"/>
      <w:bookmarkStart w:id="83" w:name="_Toc508042558"/>
      <w:r w:rsidRPr="006E426F">
        <w:rPr>
          <w:rFonts w:ascii="Latin Modern Roman 10" w:eastAsia="Times New Roman" w:hAnsi="Latin Modern Roman 10"/>
          <w:shd w:val="clear" w:color="auto" w:fill="FFFFFF"/>
        </w:rPr>
        <w:t>5.1 The idea of QI is an informational hazard</w:t>
      </w:r>
      <w:bookmarkEnd w:id="81"/>
      <w:bookmarkEnd w:id="82"/>
      <w:bookmarkEnd w:id="83"/>
    </w:p>
    <w:p w14:paraId="11BC157C" w14:textId="77777777" w:rsidR="00EB4239" w:rsidRPr="006E426F" w:rsidRDefault="00EB4239" w:rsidP="00EB4239">
      <w:pPr>
        <w:ind w:firstLine="720"/>
        <w:jc w:val="both"/>
        <w:rPr>
          <w:rFonts w:ascii="Latin Modern Roman 10" w:eastAsia="Times New Roman" w:hAnsi="Latin Modern Roman 10"/>
          <w:color w:val="000000"/>
          <w:shd w:val="clear" w:color="auto" w:fill="FFFFFF"/>
        </w:rPr>
      </w:pPr>
      <w:r w:rsidRPr="006E426F">
        <w:rPr>
          <w:rFonts w:ascii="Latin Modern Roman 10" w:eastAsia="Times New Roman" w:hAnsi="Latin Modern Roman 10"/>
          <w:color w:val="000000"/>
          <w:shd w:val="clear" w:color="auto" w:fill="FFFFFF"/>
        </w:rPr>
        <w:t>It seems that some people were motivated to object to QI based on their ethical position. QI may lead an unstable person to suicide (as it seems already happened with Everett’s daughter), so we should claim that Quantum suicide is false. However, the genie as out of the bottle, and thus we should explain that quantum immortality has nothing to do with “suicide” – this was a very incorrect name, which could lead an unstable person to think that suicide will somehow will make him immortal.</w:t>
      </w:r>
    </w:p>
    <w:p w14:paraId="7790E819" w14:textId="77777777" w:rsidR="00EB4239" w:rsidRPr="006E426F" w:rsidRDefault="00EB4239" w:rsidP="00EB4239">
      <w:pPr>
        <w:ind w:firstLine="720"/>
        <w:jc w:val="both"/>
        <w:rPr>
          <w:rFonts w:ascii="Latin Modern Roman 10" w:eastAsia="Times New Roman" w:hAnsi="Latin Modern Roman 10"/>
          <w:color w:val="000000"/>
          <w:shd w:val="clear" w:color="auto" w:fill="FFFFFF"/>
        </w:rPr>
      </w:pPr>
      <w:r w:rsidRPr="006E426F">
        <w:rPr>
          <w:rFonts w:ascii="Latin Modern Roman 10" w:eastAsia="Times New Roman" w:hAnsi="Latin Modern Roman 10"/>
          <w:color w:val="000000"/>
          <w:shd w:val="clear" w:color="auto" w:fill="FFFFFF"/>
        </w:rPr>
        <w:t>But if quantum immortality is true, any attempt at suicide will result in a failure, and some health damage, so it will only increase suffering. This should be explained to compensate for the damage of the QS idea.</w:t>
      </w:r>
    </w:p>
    <w:p w14:paraId="0D24EDD0" w14:textId="77777777" w:rsidR="00EB4239" w:rsidRPr="006E426F" w:rsidRDefault="00EB4239" w:rsidP="00EB4239">
      <w:pPr>
        <w:ind w:firstLine="720"/>
        <w:jc w:val="both"/>
        <w:rPr>
          <w:rFonts w:ascii="Latin Modern Roman 10" w:eastAsia="Times New Roman" w:hAnsi="Latin Modern Roman 10"/>
          <w:color w:val="000000"/>
          <w:shd w:val="clear" w:color="auto" w:fill="FFFFFF"/>
        </w:rPr>
      </w:pPr>
      <w:r w:rsidRPr="006E426F">
        <w:rPr>
          <w:rFonts w:ascii="Latin Modern Roman 10" w:eastAsia="Times New Roman" w:hAnsi="Latin Modern Roman 10"/>
          <w:color w:val="000000"/>
          <w:shd w:val="clear" w:color="auto" w:fill="FFFFFF"/>
        </w:rPr>
        <w:t>Similarly, the idea of the existence of the soul may result in a much stronger temptation into suicide, as it at least promises another better world, but I have never heard that the idea was hidden for fear of resulting in suicides. Religions try to stop suicide (which is logical on their premises) by adding additional rules against it. So, QI itself is not promoting suicide, and personal instability may be the main course of suicidal ideation.</w:t>
      </w:r>
    </w:p>
    <w:p w14:paraId="5CC3F93C"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Euthanasia seems a much more dangerous idea because of multiverse-immortality, to a person who already suffers.</w:t>
      </w:r>
    </w:p>
    <w:p w14:paraId="653D673C" w14:textId="77777777" w:rsidR="00EB4239" w:rsidRPr="006E426F" w:rsidRDefault="00EB4239" w:rsidP="00EB4239">
      <w:pPr>
        <w:ind w:firstLine="720"/>
        <w:rPr>
          <w:rFonts w:ascii="Latin Modern Roman 10" w:eastAsia="Times New Roman" w:hAnsi="Latin Modern Roman 10" w:cs="Arial"/>
          <w:color w:val="000000"/>
          <w:shd w:val="clear" w:color="auto" w:fill="FFFFFF"/>
        </w:rPr>
      </w:pPr>
      <w:r w:rsidRPr="006E426F">
        <w:rPr>
          <w:rFonts w:ascii="Latin Modern Roman 10" w:hAnsi="Latin Modern Roman 10"/>
        </w:rPr>
        <w:t>To be buried alive also becomes more probable because of Multiverse-immortality.</w:t>
      </w:r>
    </w:p>
    <w:p w14:paraId="7FAE4CF9" w14:textId="77777777" w:rsidR="00EB4239" w:rsidRPr="006E426F" w:rsidRDefault="00EB4239" w:rsidP="00EB4239">
      <w:pPr>
        <w:rPr>
          <w:rFonts w:ascii="Latin Modern Roman 10" w:eastAsia="Times New Roman" w:hAnsi="Latin Modern Roman 10" w:cs="Arial"/>
          <w:color w:val="000000"/>
          <w:shd w:val="clear" w:color="auto" w:fill="FFFFFF"/>
        </w:rPr>
      </w:pPr>
    </w:p>
    <w:p w14:paraId="5CCBE70A" w14:textId="77777777" w:rsidR="00EB4239" w:rsidRPr="006E426F" w:rsidRDefault="00EB4239" w:rsidP="00EB4239">
      <w:pPr>
        <w:pStyle w:val="Heading2"/>
        <w:rPr>
          <w:rFonts w:ascii="Latin Modern Roman 10" w:eastAsia="Times New Roman" w:hAnsi="Latin Modern Roman 10"/>
          <w:sz w:val="24"/>
          <w:szCs w:val="24"/>
        </w:rPr>
      </w:pPr>
      <w:bookmarkStart w:id="84" w:name="_Toc505530482"/>
      <w:bookmarkStart w:id="85" w:name="_Toc508042559"/>
      <w:r w:rsidRPr="006E426F">
        <w:rPr>
          <w:rFonts w:ascii="Latin Modern Roman 10" w:eastAsia="Times New Roman" w:hAnsi="Latin Modern Roman 10"/>
          <w:shd w:val="clear" w:color="auto" w:fill="FFFFFF"/>
        </w:rPr>
        <w:t>5.2 Impossibility to die may be bad</w:t>
      </w:r>
      <w:bookmarkEnd w:id="84"/>
      <w:bookmarkEnd w:id="85"/>
    </w:p>
    <w:p w14:paraId="156B4AC5"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Big world immortality means that death is impossible. It doesn’t mean that I, for sure, will have a linear infinite life span, as timer resets and memory loss are possible (see Appendix). </w:t>
      </w:r>
    </w:p>
    <w:p w14:paraId="50201CC4" w14:textId="77777777" w:rsidR="00EB4239" w:rsidRPr="006E426F" w:rsidRDefault="00EB4239" w:rsidP="00EB4239">
      <w:pPr>
        <w:ind w:firstLine="720"/>
        <w:rPr>
          <w:rFonts w:ascii="Latin Modern Roman 10" w:hAnsi="Latin Modern Roman 10"/>
        </w:rPr>
      </w:pPr>
      <w:r w:rsidRPr="006E426F">
        <w:rPr>
          <w:rFonts w:ascii="Latin Modern Roman 10" w:hAnsi="Latin Modern Roman 10"/>
        </w:rPr>
        <w:t>But it means that euthanasia is impossible, and one can’t choose death, even if he really wants it. There is no escape from suffering and there is no way to go into “another” world (at least if we exclude more exotic ideas about multiverse-immortality in the multilevel simulation discussed below).</w:t>
      </w:r>
    </w:p>
    <w:p w14:paraId="7AFC63B1" w14:textId="77777777" w:rsidR="00EB4239" w:rsidRPr="006E426F" w:rsidRDefault="00EB4239" w:rsidP="00EB4239">
      <w:pPr>
        <w:rPr>
          <w:rFonts w:ascii="Latin Modern Roman 10" w:hAnsi="Latin Modern Roman 10"/>
        </w:rPr>
      </w:pPr>
    </w:p>
    <w:p w14:paraId="3F896AFF" w14:textId="77777777" w:rsidR="00EB4239" w:rsidRPr="006E426F" w:rsidRDefault="00EB4239" w:rsidP="00EB4239">
      <w:pPr>
        <w:pStyle w:val="Heading2"/>
        <w:rPr>
          <w:rFonts w:ascii="Latin Modern Roman 10" w:hAnsi="Latin Modern Roman 10"/>
        </w:rPr>
      </w:pPr>
      <w:bookmarkStart w:id="86" w:name="_Toc503132429"/>
      <w:bookmarkStart w:id="87" w:name="_Toc505530483"/>
      <w:bookmarkStart w:id="88" w:name="_Toc508042560"/>
      <w:r w:rsidRPr="006E426F">
        <w:rPr>
          <w:rFonts w:ascii="Latin Modern Roman 10" w:hAnsi="Latin Modern Roman 10"/>
        </w:rPr>
        <w:t>5.3 Long-term unescapable sufferings (s-risks) are possible</w:t>
      </w:r>
      <w:bookmarkEnd w:id="86"/>
      <w:bookmarkEnd w:id="87"/>
      <w:bookmarkEnd w:id="88"/>
      <w:r w:rsidRPr="006E426F">
        <w:rPr>
          <w:rFonts w:ascii="Latin Modern Roman 10" w:hAnsi="Latin Modern Roman 10"/>
        </w:rPr>
        <w:tab/>
      </w:r>
    </w:p>
    <w:p w14:paraId="15DA8F7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f death is impossible, someone could be locked into a very bad situation, where he can’t die, but also can’t become healthy again. But I don’t think it will be too long, as when the probability of survival becomes very small, strange ways of survival will dominate, for example, aliens could arrive with a cure for the illness (“low measure </w:t>
      </w:r>
      <w:r w:rsidRPr="006E426F">
        <w:rPr>
          <w:rFonts w:ascii="Latin Modern Roman 10" w:hAnsi="Latin Modern Roman 10"/>
        </w:rPr>
        <w:lastRenderedPageBreak/>
        <w:t xml:space="preserve">marginalization”,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ovHPBgTu","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aul Almond, 2011d)</w:t>
      </w:r>
      <w:r w:rsidRPr="006E426F">
        <w:rPr>
          <w:rFonts w:ascii="Latin Modern Roman 10" w:hAnsi="Latin Modern Roman 10"/>
        </w:rPr>
        <w:fldChar w:fldCharType="end"/>
      </w:r>
      <w:r w:rsidRPr="006E426F">
        <w:rPr>
          <w:rFonts w:ascii="Latin Modern Roman 10" w:hAnsi="Latin Modern Roman 10"/>
        </w:rPr>
        <w:t>, but more likely, the suffer will find himself in a simulation, or resurrected by superintelligence in our world, perhaps because of cryonics.</w:t>
      </w:r>
    </w:p>
    <w:p w14:paraId="7CBF2929" w14:textId="77777777" w:rsidR="00EB4239" w:rsidRPr="006E426F" w:rsidRDefault="00EB4239" w:rsidP="00EB4239">
      <w:pPr>
        <w:ind w:firstLine="720"/>
        <w:jc w:val="both"/>
        <w:rPr>
          <w:rFonts w:ascii="Latin Modern Roman 10" w:eastAsia="Times New Roman" w:hAnsi="Latin Modern Roman 10"/>
        </w:rPr>
      </w:pPr>
      <w:proofErr w:type="spellStart"/>
      <w:r w:rsidRPr="006E426F">
        <w:rPr>
          <w:rFonts w:ascii="Latin Modern Roman 10" w:eastAsia="Times New Roman" w:hAnsi="Latin Modern Roman 10"/>
        </w:rPr>
        <w:t>Aranyosi</w:t>
      </w:r>
      <w:proofErr w:type="spellEnd"/>
      <w:r w:rsidRPr="006E426F">
        <w:rPr>
          <w:rFonts w:ascii="Latin Modern Roman 10" w:eastAsia="Times New Roman" w:hAnsi="Latin Modern Roman 10"/>
        </w:rPr>
        <w:t xml:space="preserve"> </w:t>
      </w:r>
      <w:r w:rsidRPr="006E426F">
        <w:rPr>
          <w:rFonts w:ascii="Latin Modern Roman 10" w:hAnsi="Latin Modern Roman 10"/>
        </w:rPr>
        <w:t>summed the problem: “</w:t>
      </w:r>
      <w:r w:rsidRPr="006E426F">
        <w:rPr>
          <w:rFonts w:ascii="Latin Modern Roman 10" w:eastAsia="Times New Roman" w:hAnsi="Latin Modern Roman 10"/>
        </w:rPr>
        <w:t xml:space="preserve">David Lewis’s point that there is a terrifying corollary to the argument, namely, that we should expect to live forever in a crippled, more and more damaged state, that barely sustains life. This is the prospect of eternal quantum torment”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20fjuedr1t","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Aranyosi, 2012)</w:t>
      </w:r>
      <w:r w:rsidRPr="006E426F">
        <w:rPr>
          <w:rFonts w:ascii="Latin Modern Roman 10" w:eastAsia="Times New Roman" w:hAnsi="Latin Modern Roman 10"/>
        </w:rPr>
        <w:fldChar w:fldCharType="end"/>
      </w:r>
      <w:r w:rsidRPr="006E426F">
        <w:rPr>
          <w:rFonts w:ascii="Latin Modern Roman 10" w:eastAsia="Times New Roman" w:hAnsi="Latin Modern Roman 10"/>
        </w:rPr>
        <w:t xml:space="preserve">,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2m0fhnnalp","properties":{"formattedCitation":"(Lewis, 2004)","plainCitation":"(Lewis, 2004)"},"citationItems":[{"id":6338,"uris":["http://zotero.org/users/3736454/items/SWN2SEZM"],"uri":["http://zotero.org/users/3736454/items/SWN2SEZM"],"itemData":{"id":6338,"type":"article-journal","title":"How many lives has Schrödinger's cat?","container-title":"Australasian Journal of Philosophy","page":"3–22","volume":"82","issue":"1","source":"Google Scholar","author":[{"family":"Lewis","given":"David"}],"issued":{"date-parts":[["2004"]]}}}],"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Lewis, 2004)</w:t>
      </w:r>
      <w:r w:rsidRPr="006E426F">
        <w:rPr>
          <w:rFonts w:ascii="Latin Modern Roman 10" w:eastAsia="Times New Roman" w:hAnsi="Latin Modern Roman 10"/>
        </w:rPr>
        <w:fldChar w:fldCharType="end"/>
      </w:r>
      <w:r w:rsidRPr="006E426F">
        <w:rPr>
          <w:rFonts w:ascii="Latin Modern Roman 10" w:eastAsia="Times New Roman" w:hAnsi="Latin Modern Roman 10"/>
        </w:rPr>
        <w:t>.</w:t>
      </w:r>
    </w:p>
    <w:p w14:paraId="4C9B1509" w14:textId="77777777" w:rsidR="00EB4239" w:rsidRPr="006E426F" w:rsidRDefault="00EB4239" w:rsidP="00EB4239">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The idea of outcomes infinitely worse than death was explored by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2cklhg4hj1","properties":{"formattedCitation":"(Daniel, 2017)","plainCitation":"(Daniel, 2017)"},"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Daniel (2017)</w:t>
      </w:r>
      <w:r w:rsidRPr="006E426F">
        <w:rPr>
          <w:rFonts w:ascii="Latin Modern Roman 10" w:eastAsia="Times New Roman" w:hAnsi="Latin Modern Roman 10"/>
        </w:rPr>
        <w:fldChar w:fldCharType="end"/>
      </w:r>
      <w:r w:rsidRPr="006E426F">
        <w:rPr>
          <w:rFonts w:ascii="Latin Modern Roman 10" w:eastAsia="Times New Roman" w:hAnsi="Latin Modern Roman 10"/>
        </w:rPr>
        <w:t>, and he called them s-risks (but for the whole of humanity). In our case, everybody will have his personal hell.</w:t>
      </w:r>
    </w:p>
    <w:p w14:paraId="7482DFF2" w14:textId="1F186C1F" w:rsidR="00EB4239" w:rsidRPr="006E426F" w:rsidRDefault="00EB4239" w:rsidP="00EB4239">
      <w:pPr>
        <w:ind w:firstLine="720"/>
        <w:jc w:val="both"/>
        <w:rPr>
          <w:rFonts w:ascii="Latin Modern Roman 10" w:eastAsia="Times New Roman" w:hAnsi="Latin Modern Roman 10"/>
        </w:rPr>
      </w:pPr>
      <w:proofErr w:type="spellStart"/>
      <w:r w:rsidRPr="006E426F">
        <w:rPr>
          <w:rFonts w:ascii="Latin Modern Roman 10" w:eastAsia="Times New Roman" w:hAnsi="Latin Modern Roman 10"/>
        </w:rPr>
        <w:t>Aranyosi</w:t>
      </w:r>
      <w:proofErr w:type="spellEnd"/>
      <w:r w:rsidRPr="006E426F">
        <w:rPr>
          <w:rFonts w:ascii="Latin Modern Roman 10" w:eastAsia="Times New Roman" w:hAnsi="Latin Modern Roman 10"/>
        </w:rPr>
        <w:t xml:space="preserve"> suggested </w:t>
      </w:r>
      <w:r w:rsidRPr="006E426F">
        <w:rPr>
          <w:rFonts w:ascii="Latin Modern Roman 10" w:eastAsia="Times New Roman" w:hAnsi="Latin Modern Roman 10"/>
          <w:i/>
        </w:rPr>
        <w:t xml:space="preserve">comforting </w:t>
      </w:r>
      <w:proofErr w:type="spellStart"/>
      <w:r w:rsidRPr="006E426F">
        <w:rPr>
          <w:rFonts w:ascii="Calibri" w:eastAsia="Calibri" w:hAnsi="Calibri" w:cs="Calibri"/>
          <w:i/>
        </w:rPr>
        <w:t>с</w:t>
      </w:r>
      <w:r w:rsidRPr="006E426F">
        <w:rPr>
          <w:rFonts w:ascii="Latin Modern Roman 10" w:eastAsia="Times New Roman" w:hAnsi="Latin Modern Roman 10"/>
          <w:i/>
        </w:rPr>
        <w:t>orollary</w:t>
      </w:r>
      <w:proofErr w:type="spellEnd"/>
      <w:r w:rsidRPr="006E426F">
        <w:rPr>
          <w:rFonts w:ascii="Latin Modern Roman 10" w:eastAsia="Times New Roman" w:hAnsi="Latin Modern Roman 10"/>
        </w:rPr>
        <w:t xml:space="preserve">, based on the idea that multiverse-immortality requires not remaining in the “alive state”, but remaining in a conscious state, and thus damage to the brain should not be very high. It means, according to </w:t>
      </w:r>
      <w:proofErr w:type="spellStart"/>
      <w:r w:rsidRPr="006E426F">
        <w:rPr>
          <w:rFonts w:ascii="Latin Modern Roman 10" w:eastAsia="Times New Roman" w:hAnsi="Latin Modern Roman 10"/>
        </w:rPr>
        <w:t>Aranyosi</w:t>
      </w:r>
      <w:proofErr w:type="spellEnd"/>
      <w:r w:rsidRPr="006E426F">
        <w:rPr>
          <w:rFonts w:ascii="Latin Modern Roman 10" w:eastAsia="Times New Roman" w:hAnsi="Latin Modern Roman 10"/>
        </w:rPr>
        <w:t>, that being in the nearest vicinity of death is les</w:t>
      </w:r>
      <w:r w:rsidR="00E82618" w:rsidRPr="006E426F">
        <w:rPr>
          <w:rFonts w:ascii="Latin Modern Roman 10" w:eastAsia="Times New Roman" w:hAnsi="Latin Modern Roman 10"/>
        </w:rPr>
        <w:t>s probable than being in just “</w:t>
      </w:r>
      <w:r w:rsidRPr="006E426F">
        <w:rPr>
          <w:rFonts w:ascii="Latin Modern Roman 10" w:eastAsia="Times New Roman" w:hAnsi="Latin Modern Roman 10"/>
        </w:rPr>
        <w:t xml:space="preserve">the vicinity of the vicinity”: the difference is akin to the difference between constant agony and short-term health improvement. </w:t>
      </w:r>
    </w:p>
    <w:p w14:paraId="5BD63369" w14:textId="77777777" w:rsidR="00EB4239" w:rsidRPr="006E426F" w:rsidRDefault="00EB4239" w:rsidP="00EB4239">
      <w:pPr>
        <w:ind w:firstLine="720"/>
        <w:jc w:val="both"/>
        <w:rPr>
          <w:rFonts w:ascii="Latin Modern Roman 10" w:eastAsia="Times New Roman" w:hAnsi="Latin Modern Roman 10"/>
        </w:rPr>
      </w:pPr>
      <w:r w:rsidRPr="006E426F">
        <w:rPr>
          <w:rFonts w:ascii="Latin Modern Roman 10" w:eastAsia="Times New Roman" w:hAnsi="Latin Modern Roman 10"/>
        </w:rPr>
        <w:t>However, we all know that very bad constant states of health which, nevertheless, don’t affect consciousness, are possible, which include cancer, whole body paralysis, Alzheimer’s, depression, blindness, and lock-in syndrome.</w:t>
      </w:r>
    </w:p>
    <w:p w14:paraId="437F1D95" w14:textId="77777777" w:rsidR="00EB4239" w:rsidRPr="006E426F" w:rsidRDefault="00EB4239" w:rsidP="00EB4239">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We argue that for 21st century people these outcomes become less probable, as medical technology development increases the number of possible futures where any decease will be cured, or where a person will be put in </w:t>
      </w:r>
      <w:proofErr w:type="spellStart"/>
      <w:r w:rsidRPr="006E426F">
        <w:rPr>
          <w:rFonts w:ascii="Latin Modern Roman 10" w:eastAsia="Times New Roman" w:hAnsi="Latin Modern Roman 10"/>
        </w:rPr>
        <w:t>cryostasis</w:t>
      </w:r>
      <w:proofErr w:type="spellEnd"/>
      <w:r w:rsidRPr="006E426F">
        <w:rPr>
          <w:rFonts w:ascii="Latin Modern Roman 10" w:eastAsia="Times New Roman" w:hAnsi="Latin Modern Roman 10"/>
        </w:rPr>
        <w:t>, or wake up in the next level of nested simulation.</w:t>
      </w:r>
    </w:p>
    <w:p w14:paraId="7E9EC02E" w14:textId="77777777" w:rsidR="00EB4239" w:rsidRPr="006E426F" w:rsidRDefault="00EB4239" w:rsidP="00EB4239">
      <w:pPr>
        <w:ind w:firstLine="720"/>
        <w:jc w:val="both"/>
        <w:rPr>
          <w:rFonts w:ascii="Latin Modern Roman 10" w:eastAsia="Times New Roman" w:hAnsi="Latin Modern Roman 10"/>
        </w:rPr>
      </w:pPr>
      <w:proofErr w:type="spellStart"/>
      <w:r w:rsidRPr="006E426F">
        <w:rPr>
          <w:rFonts w:ascii="Latin Modern Roman 10" w:eastAsia="Times New Roman" w:hAnsi="Latin Modern Roman 10"/>
        </w:rPr>
        <w:t>Aranyosi</w:t>
      </w:r>
      <w:proofErr w:type="spellEnd"/>
      <w:r w:rsidRPr="006E426F">
        <w:rPr>
          <w:rFonts w:ascii="Latin Modern Roman 10" w:eastAsia="Times New Roman" w:hAnsi="Latin Modern Roman 10"/>
        </w:rPr>
        <w:t xml:space="preserve"> suggested several other reasons why eternal sufferings are less probable:</w:t>
      </w:r>
    </w:p>
    <w:p w14:paraId="2B3FA9DC" w14:textId="77777777" w:rsidR="00EB4239" w:rsidRPr="006E426F" w:rsidRDefault="00EB4239" w:rsidP="00EB4239">
      <w:pPr>
        <w:pStyle w:val="ListParagraph"/>
        <w:numPr>
          <w:ilvl w:val="0"/>
          <w:numId w:val="18"/>
        </w:numPr>
        <w:jc w:val="both"/>
        <w:rPr>
          <w:rFonts w:ascii="Latin Modern Roman 10" w:eastAsia="Times New Roman" w:hAnsi="Latin Modern Roman 10" w:cs="Times New Roman"/>
        </w:rPr>
      </w:pPr>
      <w:r w:rsidRPr="006E426F">
        <w:rPr>
          <w:rFonts w:ascii="Latin Modern Roman 10" w:eastAsia="Times New Roman" w:hAnsi="Latin Modern Roman 10" w:cs="Times New Roman"/>
          <w:i/>
        </w:rPr>
        <w:t>Early escape from bad situation</w:t>
      </w:r>
      <w:r w:rsidRPr="006E426F">
        <w:rPr>
          <w:rFonts w:ascii="Latin Modern Roman 10" w:eastAsia="Times New Roman" w:hAnsi="Latin Modern Roman 10" w:cs="Times New Roman"/>
        </w:rPr>
        <w:t xml:space="preserve">: “According to my line of thought, you should rather expect to always luckily avoid life-threatening events in infinitely many such crossing attempts, by not being hit (too hard) by a car to begin with. That is so because according to my argument the branching of the world, relevant from the subjective perspective, takes place earlier than it does according to Lewis. According to him it takes place just before the moment of death, according to my reasoning it takes place just before the moment of losing consciousness” </w:t>
      </w:r>
      <w:r w:rsidRPr="006E426F">
        <w:rPr>
          <w:rFonts w:ascii="Latin Modern Roman 10" w:eastAsia="Times New Roman" w:hAnsi="Latin Modern Roman 10" w:cs="Times New Roman"/>
        </w:rPr>
        <w:fldChar w:fldCharType="begin"/>
      </w:r>
      <w:r w:rsidRPr="006E426F">
        <w:rPr>
          <w:rFonts w:ascii="Latin Modern Roman 10" w:eastAsia="Times New Roman" w:hAnsi="Latin Modern Roman 10" w:cs="Times New Roman"/>
        </w:rPr>
        <w:instrText xml:space="preserve"> ADDIN ZOTERO_ITEM CSL_CITATION {"citationID":"Sqdxu6wO","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E426F">
        <w:rPr>
          <w:rFonts w:ascii="Latin Modern Roman 10" w:eastAsia="Times New Roman" w:hAnsi="Latin Modern Roman 10" w:cs="Times New Roman"/>
        </w:rPr>
        <w:fldChar w:fldCharType="separate"/>
      </w:r>
      <w:r w:rsidRPr="006E426F">
        <w:rPr>
          <w:rFonts w:ascii="Latin Modern Roman 10" w:eastAsia="Times New Roman" w:hAnsi="Latin Modern Roman 10" w:cs="Times New Roman"/>
          <w:noProof/>
        </w:rPr>
        <w:t>(Aranyosi, 2012)</w:t>
      </w:r>
      <w:r w:rsidRPr="006E426F">
        <w:rPr>
          <w:rFonts w:ascii="Latin Modern Roman 10" w:eastAsia="Times New Roman" w:hAnsi="Latin Modern Roman 10" w:cs="Times New Roman"/>
        </w:rPr>
        <w:fldChar w:fldCharType="end"/>
      </w:r>
      <w:r w:rsidRPr="006E426F">
        <w:rPr>
          <w:rFonts w:ascii="Latin Modern Roman 10" w:eastAsia="Times New Roman" w:hAnsi="Latin Modern Roman 10" w:cs="Times New Roman"/>
        </w:rPr>
        <w:t>.</w:t>
      </w:r>
    </w:p>
    <w:p w14:paraId="44642E38" w14:textId="529F11E6" w:rsidR="00EB4239" w:rsidRPr="006E426F" w:rsidRDefault="00EB4239" w:rsidP="00EB4239">
      <w:pPr>
        <w:pStyle w:val="ListParagraph"/>
        <w:numPr>
          <w:ilvl w:val="0"/>
          <w:numId w:val="18"/>
        </w:numPr>
        <w:jc w:val="both"/>
        <w:rPr>
          <w:rFonts w:ascii="Latin Modern Roman 10" w:eastAsia="Times New Roman" w:hAnsi="Latin Modern Roman 10" w:cs="Times New Roman"/>
        </w:rPr>
      </w:pPr>
      <w:r w:rsidRPr="006E426F">
        <w:rPr>
          <w:rFonts w:ascii="Latin Modern Roman 10" w:eastAsia="Times New Roman" w:hAnsi="Latin Modern Roman 10" w:cs="Times New Roman"/>
          <w:i/>
        </w:rPr>
        <w:t>Limits of sufferings.</w:t>
      </w:r>
      <w:r w:rsidRPr="006E426F">
        <w:rPr>
          <w:rFonts w:ascii="Latin Modern Roman 10" w:eastAsia="Times New Roman" w:hAnsi="Latin Modern Roman 10" w:cs="Times New Roman"/>
        </w:rPr>
        <w:t xml:space="preserve"> “The more damage your brain suffers, the less you are able to suffer” </w:t>
      </w:r>
      <w:r w:rsidRPr="006E426F">
        <w:rPr>
          <w:rFonts w:ascii="Latin Modern Roman 10" w:eastAsia="Times New Roman" w:hAnsi="Latin Modern Roman 10" w:cs="Times New Roman"/>
        </w:rPr>
        <w:fldChar w:fldCharType="begin"/>
      </w:r>
      <w:r w:rsidRPr="006E426F">
        <w:rPr>
          <w:rFonts w:ascii="Latin Modern Roman 10" w:eastAsia="Times New Roman" w:hAnsi="Latin Modern Roman 10" w:cs="Times New Roman"/>
        </w:rPr>
        <w:instrText xml:space="preserve"> ADDIN ZOTERO_ITEM CSL_CITATION {"citationID":"K7SOzYdz","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E426F">
        <w:rPr>
          <w:rFonts w:ascii="Latin Modern Roman 10" w:eastAsia="Times New Roman" w:hAnsi="Latin Modern Roman 10" w:cs="Times New Roman"/>
        </w:rPr>
        <w:fldChar w:fldCharType="separate"/>
      </w:r>
      <w:r w:rsidRPr="006E426F">
        <w:rPr>
          <w:rFonts w:ascii="Latin Modern Roman 10" w:eastAsia="Times New Roman" w:hAnsi="Latin Modern Roman 10" w:cs="Times New Roman"/>
          <w:noProof/>
        </w:rPr>
        <w:t>(Aranyosi, 2012)</w:t>
      </w:r>
      <w:r w:rsidRPr="006E426F">
        <w:rPr>
          <w:rFonts w:ascii="Latin Modern Roman 10" w:eastAsia="Times New Roman" w:hAnsi="Latin Modern Roman 10" w:cs="Times New Roman"/>
        </w:rPr>
        <w:fldChar w:fldCharType="end"/>
      </w:r>
      <w:r w:rsidR="00850B83" w:rsidRPr="006E426F">
        <w:rPr>
          <w:rFonts w:ascii="Latin Modern Roman 10" w:eastAsia="Times New Roman" w:hAnsi="Latin Modern Roman 10" w:cs="Times New Roman"/>
        </w:rPr>
        <w:t>.</w:t>
      </w:r>
    </w:p>
    <w:p w14:paraId="524DF741" w14:textId="77777777" w:rsidR="00EB4239" w:rsidRPr="006E426F" w:rsidRDefault="00EB4239" w:rsidP="00EB4239">
      <w:pPr>
        <w:pStyle w:val="ListParagraph"/>
        <w:numPr>
          <w:ilvl w:val="0"/>
          <w:numId w:val="18"/>
        </w:numPr>
        <w:jc w:val="both"/>
        <w:rPr>
          <w:rFonts w:ascii="Latin Modern Roman 10" w:eastAsia="Times New Roman" w:hAnsi="Latin Modern Roman 10" w:cs="Times New Roman"/>
        </w:rPr>
      </w:pPr>
      <w:r w:rsidRPr="006E426F">
        <w:rPr>
          <w:rFonts w:ascii="Latin Modern Roman 10" w:eastAsia="Times New Roman" w:hAnsi="Latin Modern Roman 10" w:cs="Times New Roman"/>
          <w:i/>
        </w:rPr>
        <w:t>Inability to remember the sufferings.</w:t>
      </w:r>
      <w:r w:rsidRPr="006E426F">
        <w:rPr>
          <w:rFonts w:ascii="Latin Modern Roman 10" w:eastAsia="Times New Roman" w:hAnsi="Latin Modern Roman 10" w:cs="Times New Roman"/>
        </w:rPr>
        <w:t xml:space="preserve"> “Emergence from coma or the vegetative state is followed by amnesia is not an eternal life of suffering, but rather one extremely brief moment of possibly painful self-awareness – call it the ‘Momentary Life’ scenario.” </w:t>
      </w:r>
      <w:r w:rsidRPr="006E426F">
        <w:rPr>
          <w:rFonts w:ascii="Latin Modern Roman 10" w:eastAsia="Times New Roman" w:hAnsi="Latin Modern Roman 10" w:cs="Times New Roman"/>
        </w:rPr>
        <w:fldChar w:fldCharType="begin"/>
      </w:r>
      <w:r w:rsidRPr="006E426F">
        <w:rPr>
          <w:rFonts w:ascii="Latin Modern Roman 10" w:eastAsia="Times New Roman" w:hAnsi="Latin Modern Roman 10" w:cs="Times New Roman"/>
        </w:rPr>
        <w:instrText xml:space="preserve"> ADDIN ZOTERO_ITEM CSL_CITATION {"citationID":"pKra95IW","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E426F">
        <w:rPr>
          <w:rFonts w:ascii="Latin Modern Roman 10" w:eastAsia="Times New Roman" w:hAnsi="Latin Modern Roman 10" w:cs="Times New Roman"/>
        </w:rPr>
        <w:fldChar w:fldCharType="separate"/>
      </w:r>
      <w:r w:rsidRPr="006E426F">
        <w:rPr>
          <w:rFonts w:ascii="Latin Modern Roman 10" w:eastAsia="Times New Roman" w:hAnsi="Latin Modern Roman 10" w:cs="Times New Roman"/>
          <w:noProof/>
        </w:rPr>
        <w:t>(Aranyosi, 2012)</w:t>
      </w:r>
      <w:r w:rsidRPr="006E426F">
        <w:rPr>
          <w:rFonts w:ascii="Latin Modern Roman 10" w:eastAsia="Times New Roman" w:hAnsi="Latin Modern Roman 10" w:cs="Times New Roman"/>
        </w:rPr>
        <w:fldChar w:fldCharType="end"/>
      </w:r>
      <w:r w:rsidRPr="006E426F">
        <w:rPr>
          <w:rFonts w:ascii="Latin Modern Roman 10" w:eastAsia="Times New Roman" w:hAnsi="Latin Modern Roman 10" w:cs="Times New Roman"/>
        </w:rPr>
        <w:t>.</w:t>
      </w:r>
    </w:p>
    <w:p w14:paraId="14135B72" w14:textId="77777777" w:rsidR="00EB4239" w:rsidRPr="006E426F" w:rsidRDefault="00EB4239" w:rsidP="00EB4239">
      <w:pPr>
        <w:rPr>
          <w:rFonts w:ascii="Latin Modern Roman 10" w:eastAsia="Times New Roman" w:hAnsi="Latin Modern Roman 10"/>
        </w:rPr>
      </w:pPr>
    </w:p>
    <w:p w14:paraId="45A7EE4B" w14:textId="77777777" w:rsidR="00EB4239" w:rsidRPr="006E426F" w:rsidRDefault="00EB4239" w:rsidP="00EB4239">
      <w:pPr>
        <w:pStyle w:val="Heading2"/>
        <w:rPr>
          <w:rFonts w:ascii="Latin Modern Roman 10" w:eastAsia="Times New Roman" w:hAnsi="Latin Modern Roman 10" w:cs="Times New Roman"/>
          <w:sz w:val="24"/>
          <w:szCs w:val="24"/>
        </w:rPr>
      </w:pPr>
      <w:bookmarkStart w:id="89" w:name="_Toc503132430"/>
      <w:bookmarkStart w:id="90" w:name="_Toc505530484"/>
      <w:bookmarkStart w:id="91" w:name="_Toc508042561"/>
      <w:r w:rsidRPr="006E426F">
        <w:rPr>
          <w:rFonts w:ascii="Latin Modern Roman 10" w:eastAsia="Times New Roman" w:hAnsi="Latin Modern Roman 10"/>
        </w:rPr>
        <w:t>5.4 Bad infinites and bad circles</w:t>
      </w:r>
      <w:bookmarkEnd w:id="89"/>
      <w:bookmarkEnd w:id="90"/>
      <w:bookmarkEnd w:id="91"/>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1ckdpr6idk","properties":{"formattedCitation":"{\\rtf (\\uc0\\u8220{}SHOULD WE FEAR QUANTUM TORMENT? - Aranyosi - 2012 - Ratio - Wiley Online Library,\\uc0\\u8221{} n.d.)}","plainCitation":"(“SHOULD WE FEAR QUANTUM TORMENT? - Aranyosi - 2012 - Ratio - Wiley Online Library,” n.d.)"},"citationItems":[{"id":6334,"uris":["http://zotero.org/users/3736454/items/I76IRFGD"],"uri":["http://zotero.org/users/3736454/items/I76IRFGD"],"itemData":{"id":6334,"type":"webpage","title":"SHOULD WE FEAR QUANTUM TORMENT? - Aranyosi - 2012 - Ratio - Wiley Online Library","URL":"http://onlinelibrary.wiley.com/doi/10.1111/j.1467-9329.2012.00540.x/abstract","accessed":{"date-parts":[["2018",1,2]]}}}],"schema":"https://github.com/citation-style-language/schema/raw/master/csl-citation.json"} </w:instrText>
      </w:r>
      <w:r w:rsidRPr="006E426F">
        <w:rPr>
          <w:rFonts w:ascii="Latin Modern Roman 10" w:eastAsia="Times New Roman" w:hAnsi="Latin Modern Roman 10"/>
        </w:rPr>
        <w:fldChar w:fldCharType="end"/>
      </w:r>
    </w:p>
    <w:p w14:paraId="566D90D5" w14:textId="0E6579A8"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Multiverse-immortality may cause one to be locked into very stable but improbable world—think about the episode</w:t>
      </w:r>
      <w:r w:rsidR="00C25821" w:rsidRPr="006E426F">
        <w:rPr>
          <w:rFonts w:ascii="Latin Modern Roman 10" w:hAnsi="Latin Modern Roman 10"/>
        </w:rPr>
        <w:t xml:space="preserve"> “White Christmas”</w:t>
      </w:r>
      <w:r w:rsidRPr="006E426F">
        <w:rPr>
          <w:rFonts w:ascii="Latin Modern Roman 10" w:hAnsi="Latin Modern Roman 10"/>
        </w:rPr>
        <w:t xml:space="preserve"> </w:t>
      </w:r>
      <w:proofErr w:type="gramStart"/>
      <w:r w:rsidRPr="006E426F">
        <w:rPr>
          <w:rFonts w:ascii="Latin Modern Roman 10" w:hAnsi="Latin Modern Roman 10"/>
        </w:rPr>
        <w:t xml:space="preserve">of </w:t>
      </w:r>
      <w:r w:rsidR="00C25821" w:rsidRPr="006E426F">
        <w:rPr>
          <w:rFonts w:ascii="Latin Modern Roman 10" w:hAnsi="Latin Modern Roman 10"/>
        </w:rPr>
        <w:t xml:space="preserve"> the</w:t>
      </w:r>
      <w:proofErr w:type="gramEnd"/>
      <w:r w:rsidR="00C25821" w:rsidRPr="006E426F">
        <w:rPr>
          <w:rFonts w:ascii="Latin Modern Roman 10" w:hAnsi="Latin Modern Roman 10"/>
        </w:rPr>
        <w:t xml:space="preserve"> </w:t>
      </w:r>
      <w:r w:rsidRPr="006E426F">
        <w:rPr>
          <w:rFonts w:ascii="Latin Modern Roman 10" w:hAnsi="Latin Modern Roman 10"/>
        </w:rPr>
        <w:t>“Black Mirror”</w:t>
      </w:r>
      <w:r w:rsidR="00C25821" w:rsidRPr="006E426F">
        <w:rPr>
          <w:rFonts w:ascii="Latin Modern Roman 10" w:hAnsi="Latin Modern Roman 10"/>
        </w:rPr>
        <w:t xml:space="preserve"> series</w:t>
      </w:r>
      <w:r w:rsidR="00850B83" w:rsidRPr="006E426F">
        <w:rPr>
          <w:rFonts w:ascii="Latin Modern Roman 10" w:hAnsi="Latin Modern Roman 10"/>
        </w:rPr>
        <w:t>,</w:t>
      </w:r>
      <w:r w:rsidRPr="006E426F">
        <w:rPr>
          <w:rFonts w:ascii="Latin Modern Roman 10" w:hAnsi="Latin Modern Roman 10"/>
        </w:rPr>
        <w:t xml:space="preserve"> where a character is locked into a simulation of a room for a subjective</w:t>
      </w:r>
      <w:r w:rsidR="00C25821" w:rsidRPr="006E426F">
        <w:rPr>
          <w:rFonts w:ascii="Latin Modern Roman 10" w:hAnsi="Latin Modern Roman 10"/>
        </w:rPr>
        <w:t xml:space="preserve"> 30</w:t>
      </w:r>
      <w:r w:rsidRPr="006E426F">
        <w:rPr>
          <w:rFonts w:ascii="Latin Modern Roman 10" w:hAnsi="Latin Modern Roman 10"/>
        </w:rPr>
        <w:t xml:space="preserve"> million years.</w:t>
      </w:r>
    </w:p>
    <w:p w14:paraId="445A103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lastRenderedPageBreak/>
        <w:t xml:space="preserve">Another bad option is </w:t>
      </w:r>
      <w:r w:rsidRPr="006E426F">
        <w:rPr>
          <w:rFonts w:ascii="Latin Modern Roman 10" w:hAnsi="Latin Modern Roman 10"/>
          <w:i/>
        </w:rPr>
        <w:t>circular chain of observer-moments</w:t>
      </w:r>
      <w:r w:rsidRPr="006E426F">
        <w:rPr>
          <w:rFonts w:ascii="Latin Modern Roman 10" w:hAnsi="Latin Modern Roman 10"/>
        </w:rPr>
        <w:t xml:space="preserve">. Multiverse-immortality does not require that the “next” moment will be in the actual future (especially in a timeless universe, where all moments are equally actual). Thus ground-hog day becomes possible. </w:t>
      </w:r>
    </w:p>
    <w:p w14:paraId="4E2C3FA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t could be very short, like several seconds, where dying consciousness repeatedly comes to the same state as several seconds ago, and as it doesn’t have any future moments it resets to the last similar moment. Surely it could happen only in a very narrow state of consciousness, where internal clock and memory are damaged.</w:t>
      </w:r>
    </w:p>
    <w:p w14:paraId="1293D72C" w14:textId="77777777" w:rsidR="00EB4239" w:rsidRPr="006E426F" w:rsidRDefault="00EB4239" w:rsidP="00EB4239">
      <w:pPr>
        <w:ind w:firstLine="720"/>
        <w:jc w:val="both"/>
        <w:rPr>
          <w:rFonts w:ascii="Latin Modern Roman 10" w:hAnsi="Latin Modern Roman 10"/>
        </w:rPr>
      </w:pPr>
    </w:p>
    <w:p w14:paraId="4CB2681C" w14:textId="77777777" w:rsidR="00EB4239" w:rsidRPr="006E426F" w:rsidRDefault="00EB4239" w:rsidP="00EB4239">
      <w:pPr>
        <w:pStyle w:val="Heading2"/>
        <w:rPr>
          <w:rFonts w:ascii="Latin Modern Roman 10" w:hAnsi="Latin Modern Roman 10"/>
        </w:rPr>
      </w:pPr>
      <w:bookmarkStart w:id="92" w:name="_Toc505530485"/>
      <w:bookmarkStart w:id="93" w:name="_Toc508042562"/>
      <w:r w:rsidRPr="006E426F">
        <w:rPr>
          <w:rFonts w:ascii="Latin Modern Roman 10" w:hAnsi="Latin Modern Roman 10"/>
        </w:rPr>
        <w:t xml:space="preserve">5.5 </w:t>
      </w:r>
      <w:proofErr w:type="spellStart"/>
      <w:r w:rsidRPr="006E426F">
        <w:rPr>
          <w:rFonts w:ascii="Latin Modern Roman 10" w:hAnsi="Latin Modern Roman 10"/>
        </w:rPr>
        <w:t>Marginalisation</w:t>
      </w:r>
      <w:proofErr w:type="spellEnd"/>
      <w:r w:rsidRPr="006E426F">
        <w:rPr>
          <w:rFonts w:ascii="Latin Modern Roman 10" w:hAnsi="Latin Modern Roman 10"/>
        </w:rPr>
        <w:t xml:space="preserve"> of measure, strange worlds and infinite torture</w:t>
      </w:r>
      <w:bookmarkEnd w:id="92"/>
      <w:bookmarkEnd w:id="93"/>
    </w:p>
    <w:p w14:paraId="65F8EC22" w14:textId="7C151FD0" w:rsidR="00C25821" w:rsidRPr="006E426F" w:rsidRDefault="00C25821" w:rsidP="00EB4239">
      <w:pPr>
        <w:ind w:firstLine="720"/>
        <w:jc w:val="both"/>
        <w:rPr>
          <w:rFonts w:ascii="Latin Modern Roman 10" w:hAnsi="Latin Modern Roman 10"/>
        </w:rPr>
      </w:pPr>
      <w:proofErr w:type="spellStart"/>
      <w:r w:rsidRPr="006E426F">
        <w:rPr>
          <w:rFonts w:ascii="Latin Modern Roman 10" w:hAnsi="Latin Modern Roman 10"/>
        </w:rPr>
        <w:t>Alomd</w:t>
      </w:r>
      <w:proofErr w:type="spellEnd"/>
      <w:r w:rsidRPr="006E426F">
        <w:rPr>
          <w:rFonts w:ascii="Latin Modern Roman 10" w:hAnsi="Latin Modern Roman 10"/>
        </w:rPr>
        <w:t xml:space="preserve"> suggests to the term “</w:t>
      </w:r>
      <w:proofErr w:type="spellStart"/>
      <w:r w:rsidRPr="006E426F">
        <w:rPr>
          <w:rFonts w:ascii="Latin Modern Roman 10" w:hAnsi="Latin Modern Roman 10"/>
        </w:rPr>
        <w:t>marginalisation</w:t>
      </w:r>
      <w:proofErr w:type="spellEnd"/>
      <w:r w:rsidRPr="006E426F">
        <w:rPr>
          <w:rFonts w:ascii="Latin Modern Roman 10" w:hAnsi="Latin Modern Roman 10"/>
        </w:rPr>
        <w:t xml:space="preserve"> of measure” to the situation where improbable survival requires existence of very improbable worlds.</w:t>
      </w:r>
    </w:p>
    <w:p w14:paraId="7350CBB1"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ome very improbable worlds may be extremely bad. For example, a world where future AI decided to torture human beings eternally has a priori low probability, but it could be one of the most obvious ways to survive almost eternally in a human form. This is one of the types of s-risks connected with superintelligenc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kjrnmuj5p","properties":{"formattedCitation":"(Sotala &amp; Gloor, 2017)","plainCitation":"(Sotala &amp; Gloor, 2017)"},"citationItems":[{"id":6712,"uris":["http://zotero.org/users/3736454/items/4T5C9DMA"],"uri":["http://zotero.org/users/3736454/items/4T5C9DMA"],"itemData":{"id":6712,"type":"article-journal","title":"Superintelligence as a Cause or Cure for Risks of Astronomical Suffering","source":"Google Scholar","author":[{"family":"Sotala","given":"Kaj"},{"family":"Gloor","given":"Lukas"}],"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Sotala &amp; Gloor, 2017)</w:t>
      </w:r>
      <w:r w:rsidRPr="006E426F">
        <w:rPr>
          <w:rFonts w:ascii="Latin Modern Roman 10" w:hAnsi="Latin Modern Roman 10"/>
        </w:rPr>
        <w:fldChar w:fldCharType="end"/>
      </w:r>
      <w:r w:rsidRPr="006E426F">
        <w:rPr>
          <w:rFonts w:ascii="Latin Modern Roman 10" w:hAnsi="Latin Modern Roman 10"/>
        </w:rPr>
        <w:t xml:space="preserve">. </w:t>
      </w:r>
    </w:p>
    <w:p w14:paraId="7DA3371D" w14:textId="77777777" w:rsidR="00EB4239" w:rsidRPr="006E426F" w:rsidRDefault="00EB4239" w:rsidP="00EB4239">
      <w:pPr>
        <w:ind w:firstLine="720"/>
        <w:jc w:val="both"/>
        <w:rPr>
          <w:rFonts w:ascii="Latin Modern Roman 10" w:hAnsi="Latin Modern Roman 10"/>
        </w:rPr>
      </w:pPr>
    </w:p>
    <w:p w14:paraId="79865070" w14:textId="58677B6A" w:rsidR="00EB4239" w:rsidRPr="006E426F" w:rsidRDefault="007266CB" w:rsidP="00EB4239">
      <w:pPr>
        <w:pStyle w:val="Heading2"/>
        <w:rPr>
          <w:rFonts w:ascii="Latin Modern Roman 10" w:hAnsi="Latin Modern Roman 10"/>
        </w:rPr>
      </w:pPr>
      <w:bookmarkStart w:id="94" w:name="_Toc505530486"/>
      <w:bookmarkStart w:id="95" w:name="_Toc508042563"/>
      <w:r w:rsidRPr="006E426F">
        <w:rPr>
          <w:rFonts w:ascii="Latin Modern Roman 10" w:hAnsi="Latin Modern Roman 10"/>
        </w:rPr>
        <w:t>5.6</w:t>
      </w:r>
      <w:r w:rsidR="00EB4239" w:rsidRPr="006E426F">
        <w:rPr>
          <w:rFonts w:ascii="Latin Modern Roman 10" w:hAnsi="Latin Modern Roman 10"/>
        </w:rPr>
        <w:t xml:space="preserve"> Dangers of mistakenly ignoring QI</w:t>
      </w:r>
      <w:bookmarkEnd w:id="94"/>
      <w:bookmarkEnd w:id="95"/>
    </w:p>
    <w:p w14:paraId="30C8D119"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se several extremely bad outcomes could become real possibilities for any observer, if QI is true. That is why trying to dismiss QI as a weird probabilistic trick may have almost infinite negative cost. </w:t>
      </w:r>
    </w:p>
    <w:p w14:paraId="230A820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However, we could use properties of QI to replace bad outcomes for good outcomes, in the case of currently living people.</w:t>
      </w:r>
    </w:p>
    <w:p w14:paraId="3EBD6CDB" w14:textId="77777777" w:rsidR="00EB4239" w:rsidRPr="006E426F" w:rsidRDefault="00EB4239" w:rsidP="00204106">
      <w:pPr>
        <w:rPr>
          <w:rFonts w:ascii="Latin Modern Roman 10" w:hAnsi="Latin Modern Roman 10"/>
        </w:rPr>
      </w:pPr>
    </w:p>
    <w:p w14:paraId="0405EEAB" w14:textId="77777777" w:rsidR="00EB4239" w:rsidRPr="006E426F" w:rsidRDefault="00EB4239" w:rsidP="00EB4239">
      <w:pPr>
        <w:ind w:firstLine="720"/>
        <w:jc w:val="both"/>
        <w:rPr>
          <w:rFonts w:ascii="Latin Modern Roman 10" w:hAnsi="Latin Modern Roman 10"/>
        </w:rPr>
      </w:pPr>
    </w:p>
    <w:p w14:paraId="72A1D92E" w14:textId="77777777" w:rsidR="00EB4239" w:rsidRPr="006E426F" w:rsidRDefault="00EB4239" w:rsidP="00EB4239">
      <w:pPr>
        <w:pStyle w:val="Heading2"/>
        <w:rPr>
          <w:rFonts w:ascii="Latin Modern Roman 10" w:hAnsi="Latin Modern Roman 10"/>
        </w:rPr>
      </w:pPr>
      <w:bookmarkStart w:id="96" w:name="_Toc505530487"/>
      <w:bookmarkStart w:id="97" w:name="_Toc508042564"/>
      <w:r w:rsidRPr="006E426F">
        <w:rPr>
          <w:rFonts w:ascii="Latin Modern Roman 10" w:hAnsi="Latin Modern Roman 10"/>
        </w:rPr>
        <w:t>5.7 Dangers of QI-euphoria</w:t>
      </w:r>
      <w:bookmarkEnd w:id="96"/>
      <w:bookmarkEnd w:id="97"/>
    </w:p>
    <w:p w14:paraId="4615A95B" w14:textId="6406A38B"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 person who strongly emotionally believes in QI may choose more risky actions, such as not fastening seat belts in cars. </w:t>
      </w:r>
      <w:r w:rsidR="00427B3B" w:rsidRPr="006E426F">
        <w:rPr>
          <w:rFonts w:ascii="Latin Modern Roman 10" w:hAnsi="Latin Modern Roman 10" w:cs="Times"/>
        </w:rPr>
        <w:t xml:space="preserve">But the same argument is even more applicable to a religious person who believes in fate. </w:t>
      </w:r>
      <w:r w:rsidR="00A50514" w:rsidRPr="006E426F">
        <w:rPr>
          <w:rFonts w:ascii="Latin Modern Roman 10" w:hAnsi="Latin Modern Roman 10"/>
        </w:rPr>
        <w:t xml:space="preserve">Fatalism is associated with higher level of accidents </w:t>
      </w:r>
      <w:r w:rsidR="00A50514" w:rsidRPr="006E426F">
        <w:rPr>
          <w:rFonts w:ascii="Latin Modern Roman 10" w:hAnsi="Latin Modern Roman 10"/>
        </w:rPr>
        <w:fldChar w:fldCharType="begin"/>
      </w:r>
      <w:r w:rsidR="00A50514" w:rsidRPr="006E426F">
        <w:rPr>
          <w:rFonts w:ascii="Latin Modern Roman 10" w:hAnsi="Latin Modern Roman 10"/>
        </w:rPr>
        <w:instrText xml:space="preserve"> ADDIN ZOTERO_ITEM CSL_CITATION {"citationID":"a2d2m0r2edo","properties":{"formattedCitation":"{\\rtf (\\uc0\\u350{}im\\uc0\\u351{}eko\\uc0\\u287{}lu et al., 2013)}","plainCitation":"(Şimşekoğlu et al., 2013)"},"citationItems":[{"id":6978,"uris":["http://zotero.org/users/3736454/items/DWQM9Q2R"],"uri":["http://zotero.org/users/3736454/items/DWQM9Q2R"],"itemData":{"id":6978,"type":"article-journal","title":"Risk perceptions, fatalism and driver behaviors in Turkey and Iran","container-title":"Safety Science","page":"187-192","volume":"59","source":"ScienceDirect","abstract":"The present study examined traffic and non-traffic risk perception, fatalism and driver behaviors in Turkey and Iran. A questionnaire survey was carried out in a Turkish (N=213) and Iranian sample (N=254). A MANCOVA was conducted to compare the two countries in relation to the measured safety constructs. Results showed that Turkish respondents perceived greater risk both in traffic and non-traffic domains, such as environmental hazards. The Turkish respondents also reported safer driver behaviors and less fatalistic attitudes than Iranian respondents. In both samples traffic risk perception was correlated with non-traffic risk perception. Perceived risk was only associated with precautionary driver behaviors, such as seat belt use and speed reductions, in Turkey. However, it was not associated with any driver behaviors in Iran. Practical implications of the results for traffic safety interventions in both countries are discussed.","DOI":"10.1016/j.ssci.2013.05.014","ISSN":"0925-7535","journalAbbreviation":"Safety Science","author":[{"family":"Şimşekoğlu","given":"Özlem"},{"family":"Nordfjærn","given":"Trond"},{"family":"Zavareh","given":"Mohsen Fallah"},{"family":"Hezaveh","given":"Amin Mohamadi"},{"family":"Mamdoohi","given":"Amir Reza"},{"family":"Rundmo","given":"Torbjørn"}],"issued":{"date-parts":[["2013",11,1]]}}}],"schema":"https://github.com/citation-style-language/schema/raw/master/csl-citation.json"} </w:instrText>
      </w:r>
      <w:r w:rsidR="00A50514" w:rsidRPr="006E426F">
        <w:rPr>
          <w:rFonts w:ascii="Latin Modern Roman 10" w:hAnsi="Latin Modern Roman 10"/>
        </w:rPr>
        <w:fldChar w:fldCharType="separate"/>
      </w:r>
      <w:r w:rsidR="00A50514" w:rsidRPr="006E426F">
        <w:rPr>
          <w:rFonts w:ascii="Latin Modern Roman 10" w:eastAsia="Times New Roman" w:hAnsi="Latin Modern Roman 10"/>
        </w:rPr>
        <w:t>(Şimşekoğlu et al., 2013)</w:t>
      </w:r>
      <w:r w:rsidR="00A50514" w:rsidRPr="006E426F">
        <w:rPr>
          <w:rFonts w:ascii="Latin Modern Roman 10" w:hAnsi="Latin Modern Roman 10"/>
        </w:rPr>
        <w:fldChar w:fldCharType="end"/>
      </w:r>
      <w:r w:rsidR="00A50514" w:rsidRPr="006E426F">
        <w:rPr>
          <w:rFonts w:ascii="Latin Modern Roman 10" w:hAnsi="Latin Modern Roman 10"/>
        </w:rPr>
        <w:t>, and the highest world level is in Iran.</w:t>
      </w:r>
    </w:p>
    <w:p w14:paraId="7BF79D80" w14:textId="2E2C7F46" w:rsidR="00EB4239" w:rsidRPr="006E426F" w:rsidRDefault="00EB4239" w:rsidP="00EB4239">
      <w:pPr>
        <w:pStyle w:val="Heading1"/>
        <w:rPr>
          <w:rFonts w:ascii="Latin Modern Roman 10" w:hAnsi="Latin Modern Roman 10"/>
        </w:rPr>
      </w:pPr>
      <w:bookmarkStart w:id="98" w:name="_Toc503132431"/>
      <w:bookmarkStart w:id="99" w:name="_Toc505530488"/>
      <w:bookmarkStart w:id="100" w:name="_Toc508042565"/>
      <w:r w:rsidRPr="006E426F">
        <w:rPr>
          <w:rFonts w:ascii="Latin Modern Roman 10" w:hAnsi="Latin Modern Roman 10"/>
        </w:rPr>
        <w:t xml:space="preserve">6. Possible practical applications of the </w:t>
      </w:r>
      <w:bookmarkEnd w:id="98"/>
      <w:bookmarkEnd w:id="99"/>
      <w:r w:rsidR="004F7ADE" w:rsidRPr="006E426F">
        <w:rPr>
          <w:rFonts w:ascii="Latin Modern Roman 10" w:hAnsi="Latin Modern Roman 10"/>
        </w:rPr>
        <w:t>multiverse immortality</w:t>
      </w:r>
      <w:bookmarkEnd w:id="100"/>
      <w:r w:rsidR="004F7ADE" w:rsidRPr="006E426F">
        <w:rPr>
          <w:rFonts w:ascii="Latin Modern Roman 10" w:hAnsi="Latin Modern Roman 10"/>
        </w:rPr>
        <w:t xml:space="preserve"> </w:t>
      </w:r>
    </w:p>
    <w:p w14:paraId="65624423" w14:textId="77777777" w:rsidR="00EB4239" w:rsidRPr="006E426F" w:rsidRDefault="00EB4239" w:rsidP="00EB4239">
      <w:pPr>
        <w:rPr>
          <w:rFonts w:ascii="Latin Modern Roman 10" w:hAnsi="Latin Modern Roman 10"/>
        </w:rPr>
      </w:pPr>
    </w:p>
    <w:p w14:paraId="05DCF0AC" w14:textId="77777777" w:rsidR="00EB4239" w:rsidRPr="006E426F" w:rsidRDefault="00EB4239" w:rsidP="00EB4239">
      <w:pPr>
        <w:pStyle w:val="Heading2"/>
        <w:rPr>
          <w:rFonts w:ascii="Latin Modern Roman 10" w:hAnsi="Latin Modern Roman 10"/>
        </w:rPr>
      </w:pPr>
      <w:bookmarkStart w:id="101" w:name="_Toc503132432"/>
      <w:bookmarkStart w:id="102" w:name="_Toc505530489"/>
      <w:bookmarkStart w:id="103" w:name="_Toc508042566"/>
      <w:r w:rsidRPr="006E426F">
        <w:rPr>
          <w:rFonts w:ascii="Latin Modern Roman 10" w:hAnsi="Latin Modern Roman 10"/>
        </w:rPr>
        <w:t>6.1 Surviving until life extension technologies</w:t>
      </w:r>
      <w:bookmarkEnd w:id="101"/>
      <w:bookmarkEnd w:id="102"/>
      <w:bookmarkEnd w:id="103"/>
    </w:p>
    <w:p w14:paraId="0809B6ED"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Multiverse-immortality is just an observation selection effect which does not have any positive or negative value per se. </w:t>
      </w:r>
    </w:p>
    <w:p w14:paraId="77BB5DAA"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t may help to escape death, but not injuries, and thus it means very long aging, and continuous sufferings in the “ordinary” 21st century world. As we assumed above, MWI-immortality has no more than an even chance of working, and even if it works, it will result in infinitely long aging full of suffering. Thus, there is nothing good in it. </w:t>
      </w:r>
    </w:p>
    <w:p w14:paraId="6A052C1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lastRenderedPageBreak/>
        <w:t xml:space="preserve">But we could still use multiverse-immortality if we see it as a probability shift in the required direction, and do not put ourselves at needless risk by attempting some “suicide experiments”. </w:t>
      </w:r>
    </w:p>
    <w:p w14:paraId="6379F0A2"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For example, as we live in the 21st century, a sufficiently long aging process will help us to survive until the appearance of powerful life extension technologies. These technologies will produce rejuvenation, and will help us to live almost forever, without help of multiverse-immortality. The needed additional survival time may be just several decades, and could require a person not dying at 50 years old, but surviving until 90. This rather small life expectancy shift, which has probability of around 10 percent could be not observed as something surprising by the person.</w:t>
      </w:r>
    </w:p>
    <w:p w14:paraId="5811551C"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By trying to live as long as possible, we use the additional probability shift provided by multiverse-immortality, but even if it doesn’t exist, we still get useful results, as we are trying to do everything possible for life extension. </w:t>
      </w:r>
    </w:p>
    <w:p w14:paraId="2BFB0058"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Multiverse-immortality also implies that it is better to choose medical treatments similar to Russian roulette, for example, surgery over chemo, as an immediate death outcome does not exist, but slow dying still exists. </w:t>
      </w:r>
    </w:p>
    <w:p w14:paraId="5748FC65" w14:textId="77777777" w:rsidR="00EB4239" w:rsidRPr="006E426F" w:rsidRDefault="00EB4239" w:rsidP="00EB4239">
      <w:pPr>
        <w:rPr>
          <w:rFonts w:ascii="Latin Modern Roman 10" w:hAnsi="Latin Modern Roman 10"/>
        </w:rPr>
      </w:pPr>
    </w:p>
    <w:p w14:paraId="26079306" w14:textId="77777777" w:rsidR="00EB4239" w:rsidRPr="006E426F" w:rsidRDefault="00EB4239" w:rsidP="00EB4239">
      <w:pPr>
        <w:pStyle w:val="Heading2"/>
        <w:rPr>
          <w:rFonts w:ascii="Latin Modern Roman 10" w:hAnsi="Latin Modern Roman 10"/>
        </w:rPr>
      </w:pPr>
      <w:bookmarkStart w:id="104" w:name="_Toc503132433"/>
      <w:bookmarkStart w:id="105" w:name="_Toc505530490"/>
      <w:bookmarkStart w:id="106" w:name="_Toc508042567"/>
      <w:r w:rsidRPr="006E426F">
        <w:rPr>
          <w:rFonts w:ascii="Latin Modern Roman 10" w:hAnsi="Latin Modern Roman 10"/>
        </w:rPr>
        <w:t>6.2 Multiverse-immortality significantly increases the chances of the success of cryonics</w:t>
      </w:r>
      <w:bookmarkEnd w:id="104"/>
      <w:bookmarkEnd w:id="105"/>
      <w:bookmarkEnd w:id="106"/>
    </w:p>
    <w:p w14:paraId="0BA008FA"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Multiverse-immortality significantly increases the chances of cryonics. If multiverse-immortality is true, the biggest share of timelines where I survive until 2100 all include cryopreservation, as was mentioned b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ba2t28lej","properties":{"formattedCitation":"(Randall, 2004)","plainCitation":"(Randall, 2004)"},"citationItems":[{"id":6438,"uris":["http://zotero.org/users/3736454/items/N4YWGTJN"],"uri":["http://zotero.org/users/3736454/items/N4YWGTJN"],"itemData":{"id":6438,"type":"article-journal","title":"Quantum miracles and immortality","container-title":"Quantum","page":"8","volume":"5","source":"Google Scholar","author":[{"family":"Randall","given":"Allan F."}],"issued":{"date-parts":[["2004"]]}}}],"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Randall, 2004)</w:t>
      </w:r>
      <w:r w:rsidRPr="006E426F">
        <w:rPr>
          <w:rFonts w:ascii="Latin Modern Roman 10" w:hAnsi="Latin Modern Roman 10"/>
        </w:rPr>
        <w:fldChar w:fldCharType="end"/>
      </w:r>
      <w:r w:rsidRPr="006E426F">
        <w:rPr>
          <w:rFonts w:ascii="Latin Modern Roman 10" w:hAnsi="Latin Modern Roman 10"/>
        </w:rPr>
        <w:t xml:space="preserve">. </w:t>
      </w:r>
    </w:p>
    <w:p w14:paraId="1585105A"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For example, if, in the normal world, cryopreservation’s chances are 0.1 per cent, and my chances to live until the year 2100 naturally is 1 in a million (here we exclude the effects of new life extension technologies described above, and only look at typical human life expectancy distribution), it means that I have 1000 times more chances to survive to 2100, because of cryonics, compared with my personal longevity. </w:t>
      </w:r>
    </w:p>
    <w:p w14:paraId="2CD102A5"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s multiverse-immortality means that I will survive to 2100 anyway, it implies that my chances of cryopreservation success grow to 50 percent (which is our estimation that the multiverse will work), or 500 times. In other words, no matter how small cryonics chances, multiverse-immortality increases them up to the level of its own success probability. </w:t>
      </w:r>
    </w:p>
    <w:p w14:paraId="695F456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You just have to sign up for cryonics, and multiverse will do the rest. However, if you want that your friends to survive too, you will still have to invest in the quality and probability of the success of </w:t>
      </w:r>
      <w:proofErr w:type="spellStart"/>
      <w:r w:rsidRPr="006E426F">
        <w:rPr>
          <w:rFonts w:ascii="Latin Modern Roman 10" w:hAnsi="Latin Modern Roman 10"/>
        </w:rPr>
        <w:t>cryotechnologies</w:t>
      </w:r>
      <w:proofErr w:type="spellEnd"/>
      <w:r w:rsidRPr="006E426F">
        <w:rPr>
          <w:rFonts w:ascii="Latin Modern Roman 10" w:hAnsi="Latin Modern Roman 10"/>
        </w:rPr>
        <w:t xml:space="preserve">. </w:t>
      </w:r>
    </w:p>
    <w:p w14:paraId="06F5D1D1"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igning up for cryonics replaces the default outcome of the “bad immortality” of infinitely long aging, with a good “resurrection” outcome, only in the worlds where you needed it, and where all life extension technologies exist. </w:t>
      </w:r>
    </w:p>
    <w:p w14:paraId="1F7EF32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igning up for cryonics is also good from the UDT decision point of view, as it means that other people, who have similar lines of thought as you, will also sign up. And if more people sign up, </w:t>
      </w:r>
      <w:proofErr w:type="spellStart"/>
      <w:r w:rsidRPr="006E426F">
        <w:rPr>
          <w:rFonts w:ascii="Latin Modern Roman 10" w:hAnsi="Latin Modern Roman 10"/>
        </w:rPr>
        <w:t>cryocompanies</w:t>
      </w:r>
      <w:proofErr w:type="spellEnd"/>
      <w:r w:rsidRPr="006E426F">
        <w:rPr>
          <w:rFonts w:ascii="Latin Modern Roman 10" w:hAnsi="Latin Modern Roman 10"/>
        </w:rPr>
        <w:t xml:space="preserve"> will have more money for research in improving technology and lowering its price.</w:t>
      </w:r>
    </w:p>
    <w:p w14:paraId="6442E9CB" w14:textId="77777777" w:rsidR="00EB4239" w:rsidRPr="006E426F" w:rsidRDefault="00EB4239" w:rsidP="00EB4239">
      <w:pPr>
        <w:ind w:firstLine="720"/>
        <w:jc w:val="both"/>
        <w:rPr>
          <w:rFonts w:ascii="Latin Modern Roman 10" w:hAnsi="Latin Modern Roman 10"/>
        </w:rPr>
      </w:pPr>
    </w:p>
    <w:p w14:paraId="76100DA6" w14:textId="77777777" w:rsidR="00EB4239" w:rsidRPr="006E426F" w:rsidRDefault="00EB4239" w:rsidP="00EB4239">
      <w:pPr>
        <w:pStyle w:val="Heading2"/>
        <w:rPr>
          <w:rFonts w:ascii="Latin Modern Roman 10" w:hAnsi="Latin Modern Roman 10"/>
        </w:rPr>
      </w:pPr>
      <w:bookmarkStart w:id="107" w:name="_Toc505530491"/>
      <w:bookmarkStart w:id="108" w:name="_Toc508042568"/>
      <w:r w:rsidRPr="006E426F">
        <w:rPr>
          <w:rFonts w:ascii="Latin Modern Roman 10" w:hAnsi="Latin Modern Roman 10"/>
        </w:rPr>
        <w:t xml:space="preserve">6.3 The impossibility of euthanasia and the need for </w:t>
      </w:r>
      <w:proofErr w:type="spellStart"/>
      <w:r w:rsidRPr="006E426F">
        <w:rPr>
          <w:rFonts w:ascii="Latin Modern Roman 10" w:hAnsi="Latin Modern Roman 10"/>
        </w:rPr>
        <w:t>cryothanasia</w:t>
      </w:r>
      <w:bookmarkEnd w:id="107"/>
      <w:bookmarkEnd w:id="108"/>
      <w:proofErr w:type="spellEnd"/>
      <w:r w:rsidRPr="006E426F">
        <w:rPr>
          <w:rFonts w:ascii="Latin Modern Roman 10" w:hAnsi="Latin Modern Roman 10"/>
        </w:rPr>
        <w:t xml:space="preserve"> </w:t>
      </w:r>
    </w:p>
    <w:p w14:paraId="60E891A3" w14:textId="12ABFBE2"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Euthanasia assumes that the voluntary death of the terminally ill patient will have two practical results: the cessation of personal suffering, and alleviation of the burden on the relatives. The first one seems to be the most important reason for the euthanasia, but if QI is true, the patient in his subjective timeline will only experience the failure of the procedure, which most likely means that his suffering will continue, and will be even worse, as he will have the traumatic experience of something akin to regaining consciousness in a morgue, and starting to feeling the pain again without the help of painkillers</w:t>
      </w:r>
      <w:r w:rsidR="00F52F02">
        <w:rPr>
          <w:rFonts w:ascii="Latin Modern Roman 10" w:hAnsi="Latin Modern Roman 10"/>
        </w:rPr>
        <w:t xml:space="preserve"> (</w:t>
      </w:r>
      <w:r w:rsidR="00F52F02">
        <w:t>Plus whatever damage may have been done by the euthanasia attempt method)</w:t>
      </w:r>
      <w:r w:rsidRPr="006E426F">
        <w:rPr>
          <w:rFonts w:ascii="Latin Modern Roman 10" w:hAnsi="Latin Modern Roman 10"/>
        </w:rPr>
        <w:t xml:space="preserve">. Also, his hopes of stopping his suffering will be ruined, and he will witness the shock of his relatives. </w:t>
      </w:r>
    </w:p>
    <w:p w14:paraId="55280FA0"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However, if one chooses a combination of euthanasia and cryopreservation, called </w:t>
      </w:r>
      <w:proofErr w:type="spellStart"/>
      <w:r w:rsidRPr="006E426F">
        <w:rPr>
          <w:rFonts w:ascii="Latin Modern Roman 10" w:hAnsi="Latin Modern Roman 10"/>
        </w:rPr>
        <w:t>cryothanasia</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84c87ejcv","properties":{"formattedCitation":"(Istvan, 2014)","plainCitation":"(Istvan, 2014)"},"citationItems":[{"id":6677,"uris":["http://zotero.org/users/3736454/items/7JKPQ7JG"],"uri":["http://zotero.org/users/3736454/items/7JKPQ7JG"],"itemData":{"id":6677,"type":"article-journal","title":"Should Cryonics, Cryothanasia, and Transhumanism Be Part of the Euthanasia Debate?","container-title":"Huffington Post Tech: The Blog","volume":"23","source":"Google Scholar","author":[{"family":"Istvan","given":"Zoltan"}],"issued":{"date-parts":[["2014"]]}}}],"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Istvan, 2014)</w:t>
      </w:r>
      <w:r w:rsidRPr="006E426F">
        <w:rPr>
          <w:rFonts w:ascii="Latin Modern Roman 10" w:hAnsi="Latin Modern Roman 10"/>
        </w:rPr>
        <w:fldChar w:fldCharType="end"/>
      </w:r>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scggkh2qb","properties":{"formattedCitation":"(Minerva &amp; Sandberg, 2017)","plainCitation":"(Minerva &amp; Sandberg, 2017)"},"citationItems":[{"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inerva &amp; Sandberg, 2017)</w:t>
      </w:r>
      <w:r w:rsidRPr="006E426F">
        <w:rPr>
          <w:rFonts w:ascii="Latin Modern Roman 10" w:hAnsi="Latin Modern Roman 10"/>
        </w:rPr>
        <w:fldChar w:fldCharType="end"/>
      </w:r>
      <w:r w:rsidRPr="006E426F">
        <w:rPr>
          <w:rFonts w:ascii="Latin Modern Roman 10" w:hAnsi="Latin Modern Roman 10"/>
        </w:rPr>
        <w:t xml:space="preserve">, his most probable line of survival will be regaining consciousness in the future, where he will be cured from his illness. </w:t>
      </w:r>
    </w:p>
    <w:p w14:paraId="7CEC5F2A"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urprisingly, this is not a popular idea. One of the reasons is that cryonics is mostly legal in US, yet euthanasia is legal only in Europe, so combining the two procedures looks legally difficult.  </w:t>
      </w:r>
    </w:p>
    <w:p w14:paraId="130BB9A2" w14:textId="77777777" w:rsidR="00EB4239" w:rsidRPr="006E426F" w:rsidRDefault="00EB4239" w:rsidP="00EB4239">
      <w:pPr>
        <w:rPr>
          <w:rFonts w:ascii="Latin Modern Roman 10" w:hAnsi="Latin Modern Roman 10"/>
        </w:rPr>
      </w:pPr>
    </w:p>
    <w:p w14:paraId="43DD3A91" w14:textId="77777777" w:rsidR="00EB4239" w:rsidRPr="006E426F" w:rsidRDefault="00EB4239" w:rsidP="00EB4239">
      <w:pPr>
        <w:pStyle w:val="Heading2"/>
        <w:rPr>
          <w:rFonts w:ascii="Latin Modern Roman 10" w:hAnsi="Latin Modern Roman 10"/>
        </w:rPr>
      </w:pPr>
      <w:bookmarkStart w:id="109" w:name="_Toc503132434"/>
      <w:bookmarkStart w:id="110" w:name="_Toc505530492"/>
      <w:bookmarkStart w:id="111" w:name="_Toc508042569"/>
      <w:r w:rsidRPr="006E426F">
        <w:rPr>
          <w:rFonts w:ascii="Latin Modern Roman 10" w:hAnsi="Latin Modern Roman 10"/>
        </w:rPr>
        <w:t>6.4 Multiverse-immortality increases the chances of the success of digital immortality, and of the acausal trade between branches</w:t>
      </w:r>
      <w:bookmarkEnd w:id="109"/>
      <w:bookmarkEnd w:id="110"/>
      <w:bookmarkEnd w:id="111"/>
    </w:p>
    <w:p w14:paraId="191CA7C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imilar logic to that of cryopreservation is applicable to </w:t>
      </w:r>
      <w:r w:rsidRPr="006E426F">
        <w:rPr>
          <w:rFonts w:ascii="Latin Modern Roman 10" w:hAnsi="Latin Modern Roman 10"/>
          <w:i/>
        </w:rPr>
        <w:t>digital immortality</w:t>
      </w:r>
      <w:r w:rsidRPr="006E426F">
        <w:rPr>
          <w:rFonts w:ascii="Latin Modern Roman 10" w:hAnsi="Latin Modern Roman 10"/>
        </w:rPr>
        <w:t>, that is, the idea that I will be reconstructed by future AI, based on my information traces. Digital immortality will also become a very likely outcome from all possible ways of my survival, thanks to multiverse immortality. It could be an even more likely outcome than cryonics, as a lot of people could be reconstructed, even if they didn’t sign up for cryonics.</w:t>
      </w:r>
    </w:p>
    <w:p w14:paraId="7B5DC56C"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However, there is a problem of information loss. One possible solution is to replace the lost pieces of information with random information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6s4vb8eq0","properties":{"formattedCitation":"(P. Almond, 2006)","plainCitation":"(P. Almond, 2006)"},"citationItems":[{"id":6715,"uris":["http://zotero.org/users/3736454/items/52LZ3VS4"],"uri":["http://zotero.org/users/3736454/items/52LZ3VS4"],"itemData":{"id":6715,"type":"manuscript","title":"Many-Worlds Assisted Mind Uploading: A Thought Experiment","URL":"https://web.archive.org/web/20110513092111/http://www.paul-almond.com/ManyWorldsAssistedMindUploading.htm","author":[{"family":"Almond","given":"P."}],"issued":{"date-parts":[["2006"]]}}}],"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Almond, 2006)</w:t>
      </w:r>
      <w:r w:rsidRPr="006E426F">
        <w:rPr>
          <w:rFonts w:ascii="Latin Modern Roman 10" w:hAnsi="Latin Modern Roman 10"/>
        </w:rPr>
        <w:fldChar w:fldCharType="end"/>
      </w:r>
      <w:r w:rsidRPr="006E426F">
        <w:rPr>
          <w:rFonts w:ascii="Latin Modern Roman 10" w:hAnsi="Latin Modern Roman 10"/>
        </w:rPr>
        <w:t>. In some universes, this random data will be equal to my data, so an effect similar to multiverse-immortality will be used to reconstruct exactly me. However, what to do with copies of me, which are not exactly similar?</w:t>
      </w:r>
    </w:p>
    <w:p w14:paraId="576BC6A8"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n fact, this is not a big problem, as these not-similar minds will be exact resurrections of minds from different universes, and these universes in turn will resurrect me. So, the total measure of all resurrections will be the same for me, and as high as if I were to be resurrected without the use of random noise.</w:t>
      </w:r>
    </w:p>
    <w:p w14:paraId="5CB0EFC6"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For example, the information of my apartment number is lost and can’t be recovered or reconstructed. Future AI creates a copy of me and generates a quantum random number X as my apartment number, and puts in my mind. Let’s say it is 73. In another universe, another AI does the same, and generates X=68. As a result, both </w:t>
      </w:r>
      <w:proofErr w:type="gramStart"/>
      <w:r w:rsidRPr="006E426F">
        <w:rPr>
          <w:rFonts w:ascii="Latin Modern Roman 10" w:hAnsi="Latin Modern Roman 10"/>
        </w:rPr>
        <w:t>me(</w:t>
      </w:r>
      <w:proofErr w:type="gramEnd"/>
      <w:r w:rsidRPr="006E426F">
        <w:rPr>
          <w:rFonts w:ascii="Latin Modern Roman 10" w:hAnsi="Latin Modern Roman 10"/>
        </w:rPr>
        <w:t xml:space="preserve">68) and me(73) are exactly resurrected, but in separate universes. </w:t>
      </w:r>
      <w:proofErr w:type="gramStart"/>
      <w:r w:rsidRPr="006E426F">
        <w:rPr>
          <w:rFonts w:ascii="Latin Modern Roman 10" w:hAnsi="Latin Modern Roman 10"/>
        </w:rPr>
        <w:t>Me(</w:t>
      </w:r>
      <w:proofErr w:type="gramEnd"/>
      <w:r w:rsidRPr="006E426F">
        <w:rPr>
          <w:rFonts w:ascii="Latin Modern Roman 10" w:hAnsi="Latin Modern Roman 10"/>
        </w:rPr>
        <w:t xml:space="preserve">68) lives in the universe where the actual number of the apartment was 73, and me(73) lives in the 68-universe. </w:t>
      </w:r>
      <w:r w:rsidRPr="006E426F">
        <w:rPr>
          <w:rFonts w:ascii="Latin Modern Roman 10" w:hAnsi="Latin Modern Roman 10"/>
        </w:rPr>
        <w:lastRenderedPageBreak/>
        <w:t xml:space="preserve">Thus, both branches help each other, and don’t need to run many copies, and the total “measure” of each copy is not declining. This could be called “acausal trade” between branches. </w:t>
      </w:r>
    </w:p>
    <w:p w14:paraId="0AEB697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Some have suggested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19cplsk4j","properties":{"formattedCitation":"(P. Almond, 2006)","plainCitation":"(P. Almond, 2006)"},"citationItems":[{"id":6715,"uris":["http://zotero.org/users/3736454/items/52LZ3VS4"],"uri":["http://zotero.org/users/3736454/items/52LZ3VS4"],"itemData":{"id":6715,"type":"manuscript","title":"Many-Worlds Assisted Mind Uploading: A Thought Experiment","URL":"https://web.archive.org/web/20110513092111/http://www.paul-almond.com/ManyWorldsAssistedMindUploading.htm","author":[{"family":"Almond","given":"P."}],"issued":{"date-parts":[["2006"]]}}}],"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Almond, 2006)</w:t>
      </w:r>
      <w:r w:rsidRPr="006E426F">
        <w:rPr>
          <w:rFonts w:ascii="Latin Modern Roman 10" w:hAnsi="Latin Modern Roman 10"/>
        </w:rPr>
        <w:fldChar w:fldCharType="end"/>
      </w:r>
      <w:r w:rsidRPr="006E426F">
        <w:rPr>
          <w:rFonts w:ascii="Latin Modern Roman 10" w:hAnsi="Latin Modern Roman 10"/>
        </w:rPr>
        <w:t xml:space="preserve"> that completely random code could be created once only, and that will be enough to resurrect all humans, as for every possible human, there will be a branch of the quantum multiverse. However, any resurrection will happen in some context, for example, some relatives will be alive, and they have to recognize the reconstructed person as their kin. In the case of partial random noise filling, information from relatives is already taken into account. Also, it means over relating on untestable multiverse-immortality. </w:t>
      </w:r>
    </w:p>
    <w:p w14:paraId="043A526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n the case of only filling the small gaps with random noise, there will be no over-relation on the multiverse-immortality, as it will be only an additive help. </w:t>
      </w:r>
    </w:p>
    <w:p w14:paraId="4C77EE2B" w14:textId="77777777" w:rsidR="00EB4239" w:rsidRPr="006E426F" w:rsidRDefault="00EB4239" w:rsidP="00EB4239">
      <w:pPr>
        <w:rPr>
          <w:rFonts w:ascii="Latin Modern Roman 10" w:hAnsi="Latin Modern Roman 10"/>
        </w:rPr>
      </w:pPr>
    </w:p>
    <w:p w14:paraId="2FF8BCAA" w14:textId="77777777" w:rsidR="00EB4239" w:rsidRPr="006E426F" w:rsidRDefault="00EB4239" w:rsidP="00EB4239">
      <w:pPr>
        <w:pStyle w:val="Heading2"/>
        <w:rPr>
          <w:rFonts w:ascii="Latin Modern Roman 10" w:hAnsi="Latin Modern Roman 10"/>
        </w:rPr>
      </w:pPr>
      <w:bookmarkStart w:id="112" w:name="_Toc503132435"/>
      <w:bookmarkStart w:id="113" w:name="_Toc505530493"/>
      <w:bookmarkStart w:id="114" w:name="_Toc508042570"/>
      <w:r w:rsidRPr="006E426F">
        <w:rPr>
          <w:rFonts w:ascii="Latin Modern Roman 10" w:hAnsi="Latin Modern Roman 10"/>
        </w:rPr>
        <w:t>6.5 “Universal problem solver” as an example of a bad idea</w:t>
      </w:r>
      <w:bookmarkEnd w:id="112"/>
      <w:bookmarkEnd w:id="113"/>
      <w:bookmarkEnd w:id="114"/>
    </w:p>
    <w:p w14:paraId="746AA5D0"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Multiverse-immortality could be used to create “universal problem solver”. Imagine a bomb, connected to a computer, which will kill me only if a certain condition is not met. In that case, I will survive only in the worlds where the condition happens, and the system could work as a “universal problem solver”.</w:t>
      </w:r>
    </w:p>
    <w:p w14:paraId="3A681785"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However, this is exactly the wrong application of the multiverse-immortality, as the bomb might not work, or might work partly, and only injure me. </w:t>
      </w:r>
    </w:p>
    <w:p w14:paraId="465B2601"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But the main reason is that if this practice becomes widespread, I (and everybody else) will soon find myself in an empty world, where everybody kills themselves for some reason, and it will be similar to a global catastrophe and human extinction. It is unlikely that I will be first and only one who uses the idea, so the practice will be catastrophic for my world, and any personal gains will be outweighed by the damage.  </w:t>
      </w:r>
    </w:p>
    <w:p w14:paraId="31CDC24A" w14:textId="77777777" w:rsidR="00EB4239" w:rsidRPr="006E426F" w:rsidRDefault="00EB4239" w:rsidP="00EB4239">
      <w:pPr>
        <w:rPr>
          <w:rFonts w:ascii="Latin Modern Roman 10" w:hAnsi="Latin Modern Roman 10"/>
        </w:rPr>
      </w:pPr>
    </w:p>
    <w:p w14:paraId="3DA36720" w14:textId="77777777" w:rsidR="00EB4239" w:rsidRPr="006E426F" w:rsidRDefault="00EB4239" w:rsidP="00EB4239">
      <w:pPr>
        <w:pStyle w:val="Heading2"/>
        <w:rPr>
          <w:rFonts w:ascii="Latin Modern Roman 10" w:hAnsi="Latin Modern Roman 10"/>
        </w:rPr>
      </w:pPr>
      <w:bookmarkStart w:id="115" w:name="_Toc503132436"/>
      <w:bookmarkStart w:id="116" w:name="_Toc505530494"/>
      <w:bookmarkStart w:id="117" w:name="_Toc508042571"/>
      <w:r w:rsidRPr="006E426F">
        <w:rPr>
          <w:rFonts w:ascii="Latin Modern Roman 10" w:hAnsi="Latin Modern Roman 10"/>
        </w:rPr>
        <w:t>6.6 Collective survival from a global catastrophe</w:t>
      </w:r>
      <w:bookmarkEnd w:id="115"/>
      <w:bookmarkEnd w:id="116"/>
      <w:bookmarkEnd w:id="117"/>
    </w:p>
    <w:p w14:paraId="40B81316"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There are several hypothetical situations where the death of a person is connected by high probability causal connection with the death of his group of people. </w:t>
      </w:r>
    </w:p>
    <w:p w14:paraId="70C11260"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For example, the collapse of a submerged submarine will probably kill everybody on board. In that case, my personal survival will mean that the submarine collapse will not happen, and it will appear that multiverse immortality helps the survivability of the ship. I explored nuclear submarines as possible survival refuges in the case of a global catastrophe, and this could help increase their survivabilit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27ci6ulung","properties":{"formattedCitation":"(Turchin &amp; Green, 2017)","plainCitation":"(Turchin &amp; Green, 2017)"},"citationItems":[{"id":4051,"uris":["http://zotero.org/users/3736454/items/QGCABQR5"],"uri":["http://zotero.org/users/3736454/items/QGCABQR5"],"itemData":{"id":4051,"type":"article-journal","title":"Aquatic refuges for surviving a global catastrophe","container-title":"Futures","page":"26-37","volume":"89","DOI":"10.1016/j.futures.2017.03.010","author":[{"family":"Turchin","given":"A."},{"family":"Green","given":"B.P"}],"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Turchin &amp; Green, 2017)</w:t>
      </w:r>
      <w:r w:rsidRPr="006E426F">
        <w:rPr>
          <w:rFonts w:ascii="Latin Modern Roman 10" w:hAnsi="Latin Modern Roman 10"/>
        </w:rPr>
        <w:fldChar w:fldCharType="end"/>
      </w:r>
      <w:r w:rsidRPr="006E426F">
        <w:rPr>
          <w:rFonts w:ascii="Latin Modern Roman 10" w:hAnsi="Latin Modern Roman 10"/>
        </w:rPr>
        <w:t xml:space="preserve">. The same is true for a space ship. </w:t>
      </w:r>
    </w:p>
    <w:p w14:paraId="39EACF7B"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f I sit near the potential target of a nuclear strike, it also could lessen the observed probability of nuclear war, so this could be used as a protection against other global risks.</w:t>
      </w:r>
    </w:p>
    <w:p w14:paraId="00267D0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Some have suggested that the fact that we have survived without nuclear war could be explained by QI. However, it is unlikely that WW3 will result in guaranteed human extinction, so there most likely will be some survivors, and this explanation doesn’t work.</w:t>
      </w:r>
    </w:p>
    <w:p w14:paraId="5F9712C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lastRenderedPageBreak/>
        <w:t xml:space="preserve">Some even suggested that CERN’s collider could end the world via some physical experiment disaster, but we survive by luck only in the timelines where LHC has some technical difficulties—se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64ev3ov15","properties":{"formattedCitation":"(Sandberg, 2008)","plainCitation":"(Sandberg, 2008)"},"citationItems":[{"id":6716,"uris":["http://zotero.org/users/3736454/items/TYN87JQI"],"uri":["http://zotero.org/users/3736454/items/TYN87JQI"],"itemData":{"id":6716,"type":"post-weblog","title":"Bayes, Moravec and the LHC: Quantum Suicide, Subjective Probability and Conspiracies","container-title":"Andart","URL":"http://www.aleph.se/andart/archives/2008/09/bayes_moravec_and_the_lhc_quantum_suicide_subjective_probability_and_conspiracies.html","author":[{"family":"Sandberg","given":"A."}],"issued":{"date-parts":[["2008"]]}}}],"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Sandberg, 2008)</w:t>
      </w:r>
      <w:r w:rsidRPr="006E426F">
        <w:rPr>
          <w:rFonts w:ascii="Latin Modern Roman 10" w:hAnsi="Latin Modern Roman 10"/>
        </w:rPr>
        <w:fldChar w:fldCharType="end"/>
      </w:r>
      <w:r w:rsidRPr="006E426F">
        <w:rPr>
          <w:rFonts w:ascii="Latin Modern Roman 10" w:hAnsi="Latin Modern Roman 10"/>
        </w:rPr>
        <w:t xml:space="preserve"> which also has some nice Bayesian calculations.</w:t>
      </w:r>
    </w:p>
    <w:p w14:paraId="41B7BCE6"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Even if a global catastrophe (like a pandemic or asteroid impact) happens, multiverse-immortality ensures that I will be the only survivor. Thus, it will be not technically human extinction, but it is unlikely I will be able to restart the civilization.</w:t>
      </w:r>
    </w:p>
    <w:p w14:paraId="40D6A7A9" w14:textId="77777777" w:rsidR="00EB4239" w:rsidRPr="006E426F" w:rsidRDefault="00EB4239" w:rsidP="00EB4239">
      <w:pPr>
        <w:rPr>
          <w:rFonts w:ascii="Latin Modern Roman 10" w:hAnsi="Latin Modern Roman 10"/>
        </w:rPr>
      </w:pPr>
    </w:p>
    <w:p w14:paraId="05EACBA6" w14:textId="77777777" w:rsidR="00EB4239" w:rsidRPr="006E426F" w:rsidRDefault="00EB4239" w:rsidP="00EB4239">
      <w:pPr>
        <w:pStyle w:val="Heading2"/>
        <w:rPr>
          <w:rFonts w:ascii="Latin Modern Roman 10" w:hAnsi="Latin Modern Roman 10"/>
        </w:rPr>
      </w:pPr>
      <w:bookmarkStart w:id="118" w:name="_Toc503132437"/>
      <w:bookmarkStart w:id="119" w:name="_Toc505530495"/>
      <w:bookmarkStart w:id="120" w:name="_Toc508042572"/>
      <w:r w:rsidRPr="006E426F">
        <w:rPr>
          <w:rFonts w:ascii="Latin Modern Roman 10" w:hAnsi="Latin Modern Roman 10"/>
        </w:rPr>
        <w:t>6.7 Civilizational level QS as a universal problem solver, or an instrument for calculations</w:t>
      </w:r>
      <w:bookmarkEnd w:id="118"/>
      <w:bookmarkEnd w:id="119"/>
      <w:bookmarkEnd w:id="120"/>
    </w:p>
    <w:p w14:paraId="1B935D33"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lmond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8tr76df4","properties":{"formattedCitation":"(P. Almond, 2008)","plainCitation":"(P. Almond, 2008)"},"citationItems":[{"id":6306,"uris":["http://zotero.org/users/3736454/items/MSN2JIMS"],"uri":["http://zotero.org/users/3736454/items/MSN2JIMS"],"itemData":{"id":6306,"type":"article","title":"Civilization-Level Quantum Suicide","URL":"https://web.archive.org/web/20120310105846/http://www.paul-almond.com/CivilizationLevelQuantumSuicide.htm","author":[{"family":"Almond","given":"P."}],"issued":{"date-parts":[["2008"]]}}}],"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Almond, 2008)</w:t>
      </w:r>
      <w:r w:rsidRPr="006E426F">
        <w:rPr>
          <w:rFonts w:ascii="Latin Modern Roman 10" w:hAnsi="Latin Modern Roman 10"/>
        </w:rPr>
        <w:fldChar w:fldCharType="end"/>
      </w:r>
      <w:r w:rsidRPr="006E426F">
        <w:rPr>
          <w:rFonts w:ascii="Latin Modern Roman 10" w:hAnsi="Latin Modern Roman 10"/>
        </w:rPr>
        <w:t xml:space="preserve"> suggested that alien civilization could go through ages of collective QS, which they could use for problem solving, or even for complex calculations. It could be a solution for the Fermi paradox, Doomsday argument and simulation argument.</w:t>
      </w:r>
    </w:p>
    <w:p w14:paraId="7F6B2259" w14:textId="77777777" w:rsidR="00EB4239" w:rsidRPr="006E426F" w:rsidRDefault="00EB4239" w:rsidP="00EB4239">
      <w:pPr>
        <w:ind w:firstLine="720"/>
        <w:rPr>
          <w:rFonts w:ascii="Latin Modern Roman 10" w:hAnsi="Latin Modern Roman 10"/>
        </w:rPr>
      </w:pPr>
      <w:r w:rsidRPr="006E426F">
        <w:rPr>
          <w:rFonts w:ascii="Latin Modern Roman 10" w:hAnsi="Latin Modern Roman 10"/>
        </w:rPr>
        <w:t xml:space="preserve">I think that it is unlikely that </w:t>
      </w:r>
      <w:r w:rsidRPr="006E426F">
        <w:rPr>
          <w:rFonts w:ascii="Latin Modern Roman 10" w:hAnsi="Latin Modern Roman 10"/>
          <w:i/>
        </w:rPr>
        <w:t>all</w:t>
      </w:r>
      <w:r w:rsidRPr="006E426F">
        <w:rPr>
          <w:rFonts w:ascii="Latin Modern Roman 10" w:hAnsi="Latin Modern Roman 10"/>
        </w:rPr>
        <w:t xml:space="preserve"> civilization will choose this path, as it is clearly a very risky idea, thus it is not as good an explanation of the Fermi paradox as it is for the DA and the SA.</w:t>
      </w:r>
    </w:p>
    <w:p w14:paraId="4C11B2B5" w14:textId="77777777" w:rsidR="00EB4239" w:rsidRPr="006E426F" w:rsidRDefault="00EB4239" w:rsidP="00EB4239">
      <w:pPr>
        <w:rPr>
          <w:rFonts w:ascii="Latin Modern Roman 10" w:hAnsi="Latin Modern Roman 10"/>
        </w:rPr>
      </w:pPr>
    </w:p>
    <w:p w14:paraId="5E01A5B0" w14:textId="77777777" w:rsidR="00EB4239" w:rsidRPr="006E426F" w:rsidRDefault="00EB4239" w:rsidP="00EB4239">
      <w:pPr>
        <w:pStyle w:val="Heading2"/>
        <w:rPr>
          <w:rFonts w:ascii="Latin Modern Roman 10" w:hAnsi="Latin Modern Roman 10"/>
        </w:rPr>
      </w:pPr>
      <w:bookmarkStart w:id="121" w:name="_Toc503132438"/>
      <w:bookmarkStart w:id="122" w:name="_Toc505530496"/>
      <w:bookmarkStart w:id="123" w:name="_Toc508042573"/>
      <w:r w:rsidRPr="006E426F">
        <w:rPr>
          <w:rFonts w:ascii="Latin Modern Roman 10" w:hAnsi="Latin Modern Roman 10"/>
        </w:rPr>
        <w:t>6.8 Multiverse-immortality in the age of superintelligence: Will I become AI</w:t>
      </w:r>
      <w:bookmarkEnd w:id="121"/>
      <w:r w:rsidRPr="006E426F">
        <w:rPr>
          <w:rFonts w:ascii="Latin Modern Roman 10" w:hAnsi="Latin Modern Roman 10"/>
        </w:rPr>
        <w:t>?</w:t>
      </w:r>
      <w:bookmarkEnd w:id="122"/>
      <w:bookmarkEnd w:id="123"/>
    </w:p>
    <w:p w14:paraId="003E4C46"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As I said above, if superintelligence appears, it will able to reconstruct me based on my traces. It selects the worlds where AI will be interested in such reconstruction, hopefully, because it will be benevolent. </w:t>
      </w:r>
    </w:p>
    <w:p w14:paraId="7100CC27"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f we look at longer timelines, multiverse-immortality implies that I will exist for billions and trillions of years. The most likely way this could happen is that I will become AI, or will somehow integrate my personality with it.</w:t>
      </w:r>
    </w:p>
    <w:p w14:paraId="46A4F33F" w14:textId="77777777" w:rsidR="00EB4239" w:rsidRPr="006E426F" w:rsidRDefault="00EB4239" w:rsidP="00EB4239">
      <w:pPr>
        <w:rPr>
          <w:rFonts w:ascii="Latin Modern Roman 10" w:hAnsi="Latin Modern Roman 10"/>
        </w:rPr>
      </w:pPr>
    </w:p>
    <w:p w14:paraId="4114A283" w14:textId="77777777" w:rsidR="00EB4239" w:rsidRPr="006E426F" w:rsidRDefault="00EB4239" w:rsidP="00EB4239">
      <w:pPr>
        <w:pStyle w:val="Heading2"/>
        <w:rPr>
          <w:rFonts w:ascii="Latin Modern Roman 10" w:hAnsi="Latin Modern Roman 10"/>
        </w:rPr>
      </w:pPr>
      <w:bookmarkStart w:id="124" w:name="_Toc503132439"/>
      <w:bookmarkStart w:id="125" w:name="_Toc505530497"/>
      <w:bookmarkStart w:id="126" w:name="_Toc508042574"/>
      <w:r w:rsidRPr="006E426F">
        <w:rPr>
          <w:rFonts w:ascii="Latin Modern Roman 10" w:hAnsi="Latin Modern Roman 10"/>
        </w:rPr>
        <w:t>6.9 Multiverse-immortality for computer algorithms</w:t>
      </w:r>
      <w:bookmarkEnd w:id="124"/>
      <w:bookmarkEnd w:id="125"/>
      <w:bookmarkEnd w:id="126"/>
    </w:p>
    <w:p w14:paraId="4FAB4146" w14:textId="77777777" w:rsidR="00EB4239" w:rsidRPr="006E426F" w:rsidRDefault="00EB4239" w:rsidP="00EB4239">
      <w:pPr>
        <w:ind w:firstLine="720"/>
        <w:jc w:val="both"/>
        <w:rPr>
          <w:rFonts w:ascii="Latin Modern Roman 10" w:hAnsi="Latin Modern Roman 10"/>
        </w:rPr>
      </w:pPr>
      <w:proofErr w:type="spellStart"/>
      <w:r w:rsidRPr="006E426F">
        <w:rPr>
          <w:rFonts w:ascii="Latin Modern Roman 10" w:hAnsi="Latin Modern Roman 10"/>
        </w:rPr>
        <w:t>Yudkowsky</w:t>
      </w:r>
      <w:proofErr w:type="spellEnd"/>
      <w:r w:rsidRPr="006E426F">
        <w:rPr>
          <w:rFonts w:ascii="Latin Modern Roman 10" w:hAnsi="Latin Modern Roman 10"/>
        </w:rPr>
        <w:t xml:space="preserve"> wrote “The Anthropic Trilemma” </w:t>
      </w:r>
      <w:hyperlink r:id="rId11" w:history="1">
        <w:r w:rsidRPr="006E426F">
          <w:rPr>
            <w:rStyle w:val="Hyperlink"/>
            <w:rFonts w:ascii="Latin Modern Roman 10" w:hAnsi="Latin Modern Roman 10"/>
          </w:rPr>
          <w:t>http://lesswrong.com/lw/19d/the_anthropic_trilemma/</w:t>
        </w:r>
      </w:hyperlink>
      <w:r w:rsidRPr="006E426F">
        <w:rPr>
          <w:rFonts w:ascii="Latin Modern Roman 10" w:hAnsi="Latin Modern Roman 10"/>
        </w:rPr>
        <w:t>,  about manipulation of observed probabilities by creation of large numbers of virtual copies, and manipulation of this number. But any computer program could exist in many copies, and the Internet is a big world for it.</w:t>
      </w:r>
    </w:p>
    <w:p w14:paraId="77F3F16B" w14:textId="77777777" w:rsidR="00EB4239" w:rsidRPr="006E426F" w:rsidRDefault="00EB4239" w:rsidP="00EB4239">
      <w:pPr>
        <w:ind w:firstLine="720"/>
        <w:jc w:val="both"/>
        <w:rPr>
          <w:rFonts w:ascii="Latin Modern Roman 10" w:hAnsi="Latin Modern Roman 10"/>
        </w:rPr>
      </w:pPr>
    </w:p>
    <w:p w14:paraId="648191A7" w14:textId="02D884E7" w:rsidR="00EB4239" w:rsidRPr="006E426F" w:rsidRDefault="007266CB" w:rsidP="00EB4239">
      <w:pPr>
        <w:pStyle w:val="Heading2"/>
        <w:rPr>
          <w:rFonts w:ascii="Latin Modern Roman 10" w:hAnsi="Latin Modern Roman 10"/>
        </w:rPr>
      </w:pPr>
      <w:bookmarkStart w:id="127" w:name="_Toc505530498"/>
      <w:bookmarkStart w:id="128" w:name="_Toc508042575"/>
      <w:r w:rsidRPr="006E426F">
        <w:rPr>
          <w:rFonts w:ascii="Latin Modern Roman 10" w:hAnsi="Latin Modern Roman 10"/>
        </w:rPr>
        <w:t>6.10 QI and U</w:t>
      </w:r>
      <w:r w:rsidR="00EB4239" w:rsidRPr="006E426F">
        <w:rPr>
          <w:rFonts w:ascii="Latin Modern Roman 10" w:hAnsi="Latin Modern Roman 10"/>
        </w:rPr>
        <w:t>nfriendly AI</w:t>
      </w:r>
      <w:bookmarkEnd w:id="127"/>
      <w:bookmarkEnd w:id="128"/>
    </w:p>
    <w:p w14:paraId="59BD9034"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f AI uses QI to reach some of its goals, it will disappear from our world. </w:t>
      </w:r>
    </w:p>
    <w:p w14:paraId="5852013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 xml:space="preserve">If AI decided to kill all humans, we could suggest some form of deal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sj1lp7tgn","properties":{"formattedCitation":"(Turchin, 2017)","plainCitation":"(Turchin, 2017)"},"citationItems":[{"id":2876,"uris":["http://zotero.org/users/3736454/items/SDANP6H7"],"uri":["http://zotero.org/users/3736454/items/SDANP6H7"],"itemData":{"id":2876,"type":"webpage","title":"Messaging future AI","container-title":"preprint","URL":"https://goo.gl/YArqki","author":[{"family":"Turchin","given":"A."}],"issued":{"date-parts":[["2017"]]}}}],"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Turchin, 2017)</w:t>
      </w:r>
      <w:r w:rsidRPr="006E426F">
        <w:rPr>
          <w:rFonts w:ascii="Latin Modern Roman 10" w:hAnsi="Latin Modern Roman 10"/>
        </w:rPr>
        <w:fldChar w:fldCharType="end"/>
      </w:r>
      <w:r w:rsidRPr="006E426F">
        <w:rPr>
          <w:rFonts w:ascii="Latin Modern Roman 10" w:hAnsi="Latin Modern Roman 10"/>
        </w:rPr>
        <w:t xml:space="preserve">, where AI kills all humanity instantly with 0.99 probability, and completely preserve us, and even plays benevolent AI with a 0.01 probability. In that case, AI gets 0.99 of its expected utility of killing humans, like their atoms, but humanity enjoys collective quantum immortality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13s0s581nc","properties":{"formattedCitation":"(P. Almond, 2008)","plainCitation":"(P. Almond, 2008)"},"citationItems":[{"id":6306,"uris":["http://zotero.org/users/3736454/items/MSN2JIMS"],"uri":["http://zotero.org/users/3736454/items/MSN2JIMS"],"itemData":{"id":6306,"type":"article","title":"Civilization-Level Quantum Suicide","URL":"https://web.archive.org/web/20120310105846/http://www.paul-almond.com/CivilizationLevelQuantumSuicide.htm","author":[{"family":"Almond","given":"P."}],"issued":{"date-parts":[["2008"]]}}}],"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 Almond, 2008)</w:t>
      </w:r>
      <w:r w:rsidRPr="006E426F">
        <w:rPr>
          <w:rFonts w:ascii="Latin Modern Roman 10" w:hAnsi="Latin Modern Roman 10"/>
        </w:rPr>
        <w:fldChar w:fldCharType="end"/>
      </w:r>
      <w:r w:rsidRPr="006E426F">
        <w:rPr>
          <w:rFonts w:ascii="Latin Modern Roman 10" w:hAnsi="Latin Modern Roman 10"/>
        </w:rPr>
        <w:t xml:space="preserve"> and gains complete survival. As a result, values of both entities will be satisfied. </w:t>
      </w:r>
    </w:p>
    <w:p w14:paraId="5D068602" w14:textId="77777777" w:rsidR="00EB4239" w:rsidRPr="006E426F" w:rsidRDefault="00EB4239" w:rsidP="00EB4239">
      <w:pPr>
        <w:jc w:val="both"/>
        <w:rPr>
          <w:rFonts w:ascii="Latin Modern Roman 10" w:eastAsia="Times New Roman" w:hAnsi="Latin Modern Roman 10"/>
        </w:rPr>
      </w:pPr>
    </w:p>
    <w:p w14:paraId="5E4FD670" w14:textId="77777777" w:rsidR="00EB4239" w:rsidRPr="006E426F" w:rsidRDefault="00EB4239" w:rsidP="00EB4239">
      <w:pPr>
        <w:pStyle w:val="Heading1"/>
        <w:rPr>
          <w:rFonts w:ascii="Latin Modern Roman 10" w:hAnsi="Latin Modern Roman 10"/>
        </w:rPr>
      </w:pPr>
      <w:bookmarkStart w:id="129" w:name="_Toc505530499"/>
      <w:bookmarkStart w:id="130" w:name="_Toc508042576"/>
      <w:r w:rsidRPr="006E426F">
        <w:rPr>
          <w:rFonts w:ascii="Latin Modern Roman 10" w:hAnsi="Latin Modern Roman 10"/>
        </w:rPr>
        <w:t>Conclusion</w:t>
      </w:r>
      <w:bookmarkEnd w:id="129"/>
      <w:bookmarkEnd w:id="130"/>
    </w:p>
    <w:p w14:paraId="37E26D1E" w14:textId="77777777" w:rsidR="00EB4239" w:rsidRPr="006E426F" w:rsidRDefault="00EB4239" w:rsidP="00EB4239">
      <w:pPr>
        <w:ind w:firstLine="720"/>
        <w:jc w:val="both"/>
        <w:rPr>
          <w:rFonts w:ascii="Latin Modern Roman 10" w:hAnsi="Latin Modern Roman 10"/>
        </w:rPr>
      </w:pPr>
      <w:r w:rsidRPr="006E426F">
        <w:rPr>
          <w:rFonts w:ascii="Latin Modern Roman 10" w:hAnsi="Latin Modern Roman 10"/>
        </w:rPr>
        <w:t>In this article, we explored one of the weird probabilistic arguments connected with our place in the big world, that is, so called “quantum immortality,” and we found that it has some probability of being valid, not enough to be used for sure, but enough to be afraid of its bad consequences or to use at as possible multiplier of some already existent good processes like cryonics.</w:t>
      </w:r>
    </w:p>
    <w:p w14:paraId="0480D6FE" w14:textId="77777777" w:rsidR="00EB4239" w:rsidRPr="006E426F" w:rsidRDefault="00EB4239" w:rsidP="00EB4239">
      <w:pPr>
        <w:jc w:val="both"/>
        <w:rPr>
          <w:rFonts w:ascii="Latin Modern Roman 10" w:eastAsia="Times New Roman" w:hAnsi="Latin Modern Roman 10"/>
        </w:rPr>
      </w:pPr>
    </w:p>
    <w:p w14:paraId="5DC47F80" w14:textId="77777777" w:rsidR="00EB4239" w:rsidRPr="006E426F" w:rsidRDefault="00EB4239" w:rsidP="00EB4239">
      <w:pPr>
        <w:ind w:firstLine="720"/>
        <w:jc w:val="both"/>
        <w:rPr>
          <w:rFonts w:ascii="Latin Modern Roman 10" w:hAnsi="Latin Modern Roman 10"/>
        </w:rPr>
      </w:pPr>
    </w:p>
    <w:p w14:paraId="565C384D" w14:textId="77777777" w:rsidR="00EB4239" w:rsidRPr="006E426F" w:rsidRDefault="00EB4239" w:rsidP="00EB4239">
      <w:pPr>
        <w:ind w:firstLine="720"/>
        <w:jc w:val="both"/>
        <w:rPr>
          <w:rFonts w:ascii="Latin Modern Roman 10" w:hAnsi="Latin Modern Roman 10"/>
        </w:rPr>
      </w:pPr>
    </w:p>
    <w:p w14:paraId="2AE8C3E8" w14:textId="77777777" w:rsidR="00EB4239" w:rsidRPr="006E426F" w:rsidRDefault="00EB4239" w:rsidP="00EB4239">
      <w:pPr>
        <w:tabs>
          <w:tab w:val="left" w:pos="993"/>
        </w:tabs>
        <w:ind w:firstLine="567"/>
        <w:jc w:val="both"/>
        <w:rPr>
          <w:rFonts w:ascii="Latin Modern Roman 10" w:hAnsi="Latin Modern Roman 10"/>
        </w:rPr>
      </w:pPr>
    </w:p>
    <w:p w14:paraId="3EB05E44" w14:textId="77777777" w:rsidR="00EB4239" w:rsidRPr="006E426F" w:rsidRDefault="00EB4239" w:rsidP="00EB4239">
      <w:pPr>
        <w:tabs>
          <w:tab w:val="left" w:pos="993"/>
        </w:tabs>
        <w:ind w:firstLine="567"/>
        <w:jc w:val="both"/>
        <w:rPr>
          <w:rFonts w:ascii="Latin Modern Roman 10" w:hAnsi="Latin Modern Roman 10"/>
        </w:rPr>
      </w:pPr>
    </w:p>
    <w:p w14:paraId="2FF6E568" w14:textId="77777777" w:rsidR="00D603ED" w:rsidRPr="006E426F" w:rsidRDefault="00D603ED" w:rsidP="002A1851">
      <w:pPr>
        <w:jc w:val="both"/>
        <w:rPr>
          <w:rFonts w:ascii="Latin Modern Roman 10" w:eastAsia="Times New Roman" w:hAnsi="Latin Modern Roman 10"/>
        </w:rPr>
      </w:pPr>
    </w:p>
    <w:p w14:paraId="39C4EFC7" w14:textId="1829F78A" w:rsidR="00257863" w:rsidRPr="006E426F" w:rsidRDefault="00257863" w:rsidP="00FD383B">
      <w:pPr>
        <w:ind w:firstLine="720"/>
        <w:jc w:val="both"/>
        <w:rPr>
          <w:rFonts w:ascii="Latin Modern Roman 10" w:hAnsi="Latin Modern Roman 10"/>
        </w:rPr>
      </w:pPr>
    </w:p>
    <w:p w14:paraId="0CE4DC61" w14:textId="77777777" w:rsidR="00FD37BA" w:rsidRPr="006E426F" w:rsidRDefault="00FD37BA" w:rsidP="00FD383B">
      <w:pPr>
        <w:ind w:firstLine="720"/>
        <w:jc w:val="both"/>
        <w:rPr>
          <w:rFonts w:ascii="Latin Modern Roman 10" w:hAnsi="Latin Modern Roman 10"/>
        </w:rPr>
      </w:pPr>
    </w:p>
    <w:p w14:paraId="2DB8A118" w14:textId="629225DE" w:rsidR="00FD37BA" w:rsidRPr="006E426F" w:rsidRDefault="0092589B" w:rsidP="00FD37BA">
      <w:pPr>
        <w:pStyle w:val="Heading1"/>
        <w:rPr>
          <w:rFonts w:ascii="Latin Modern Roman 10" w:hAnsi="Latin Modern Roman 10"/>
        </w:rPr>
      </w:pPr>
      <w:bookmarkStart w:id="131" w:name="_Toc505530500"/>
      <w:bookmarkStart w:id="132" w:name="_Toc508042577"/>
      <w:r w:rsidRPr="006E426F">
        <w:rPr>
          <w:rFonts w:ascii="Latin Modern Roman 10" w:hAnsi="Latin Modern Roman 10"/>
        </w:rPr>
        <w:t>Appendix 1. Multiverse</w:t>
      </w:r>
      <w:r w:rsidR="00FD37BA" w:rsidRPr="006E426F">
        <w:rPr>
          <w:rFonts w:ascii="Latin Modern Roman 10" w:hAnsi="Latin Modern Roman 10"/>
        </w:rPr>
        <w:t xml:space="preserve"> immortality and probabilities</w:t>
      </w:r>
      <w:bookmarkEnd w:id="131"/>
      <w:bookmarkEnd w:id="132"/>
    </w:p>
    <w:p w14:paraId="1F08D556" w14:textId="5274F3D3"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The questions about probability is notoriously difficult as they always come to the</w:t>
      </w:r>
      <w:r w:rsidR="00C613AC" w:rsidRPr="006E426F">
        <w:rPr>
          <w:rFonts w:ascii="Latin Modern Roman 10" w:hAnsi="Latin Modern Roman 10"/>
        </w:rPr>
        <w:t xml:space="preserve"> question</w:t>
      </w:r>
      <w:r w:rsidRPr="006E426F">
        <w:rPr>
          <w:rFonts w:ascii="Latin Modern Roman 10" w:hAnsi="Latin Modern Roman 10"/>
        </w:rPr>
        <w:t xml:space="preserve"> “what is probability”, especially in the situation with </w:t>
      </w:r>
      <w:r w:rsidR="007F47EA" w:rsidRPr="006E426F">
        <w:rPr>
          <w:rFonts w:ascii="Latin Modern Roman 10" w:hAnsi="Latin Modern Roman 10"/>
        </w:rPr>
        <w:t>multiverse</w:t>
      </w:r>
      <w:r w:rsidR="0092589B" w:rsidRPr="006E426F">
        <w:rPr>
          <w:rFonts w:ascii="Latin Modern Roman 10" w:hAnsi="Latin Modern Roman 10"/>
        </w:rPr>
        <w:t xml:space="preserve"> </w:t>
      </w:r>
      <w:r w:rsidRPr="006E426F">
        <w:rPr>
          <w:rFonts w:ascii="Latin Modern Roman 10" w:hAnsi="Latin Modern Roman 10"/>
        </w:rPr>
        <w:t xml:space="preserve">and many observer’s copies. See great short overview of problem by Wei Dai: </w:t>
      </w:r>
      <w:hyperlink r:id="rId12" w:history="1">
        <w:r w:rsidRPr="006E426F">
          <w:rPr>
            <w:rStyle w:val="Hyperlink"/>
            <w:rFonts w:ascii="Latin Modern Roman 10" w:hAnsi="Latin Modern Roman 10"/>
          </w:rPr>
          <w:t>http://lesswrong.com/lw/1iy/what_are_probabilities_anyway/</w:t>
        </w:r>
      </w:hyperlink>
    </w:p>
    <w:p w14:paraId="30ECFFE3" w14:textId="3EBD0C3A"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My view on the “probabilities” is that it is incorrect to ask “what are they”, as they are not real objects, but instruments which we constructed to predict the world and act in it.  So, we can’t pretend that they actually exist. </w:t>
      </w:r>
    </w:p>
    <w:p w14:paraId="0F21716C"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As “probabilities” are prediction instruments sometimes we could use different prediction instruments, for example, expected utility, which is combination of the probability and our preferences.</w:t>
      </w:r>
    </w:p>
    <w:p w14:paraId="328C34C0"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It is not easy to discuss QI without applying probabilities to it, and here we explore some probability related questions. </w:t>
      </w:r>
    </w:p>
    <w:p w14:paraId="1108FA6E" w14:textId="083250A8"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Many authors prove or attack QI exactly based on some probabilistic calculations, lik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d7eep2083","properties":{"formattedCitation":"(Mallah, 2009)","plainCitation":"(Mallah, 2009)"},"citationItems":[{"id":6280,"uris":["http://zotero.org/users/3736454/items/VPZ2RQAG"],"uri":["http://zotero.org/users/3736454/items/VPZ2RQAG"],"itemData":{"id":6280,"type":"article-journal","title":"Many-Worlds Interpretations Can Not Imply 'Quantum Immortality'","container-title":"arXiv:0902.0187 [quant-ph]","source":"arXiv.org","abstract":"The fallacy that the many worlds intepretation (MWI) of quantum mechanics implies certain survival in quantum Russian roulette-like situations (the 'Quantum Suicide' (QS) thought experiment) has become common enough that it is now necessary to publicly debunk this belief despite the risk of further publicizing it. 'Quantum Immortality' is an extension of the QS Fallacy (QSF) with some additional unlikely assumptions. The QS/QI ideas are examined here and shown to be false.","URL":"http://arxiv.org/abs/0902.0187","note":"arXiv: 0902.0187","author":[{"family":"Mallah","given":"Jacques"}],"issued":{"date-parts":[["2009",2,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allah, 2009)</w:t>
      </w:r>
      <w:r w:rsidRPr="006E426F">
        <w:rPr>
          <w:rFonts w:ascii="Latin Modern Roman 10" w:hAnsi="Latin Modern Roman 10"/>
        </w:rPr>
        <w:fldChar w:fldCharType="end"/>
      </w:r>
      <w:r w:rsidRPr="006E426F">
        <w:rPr>
          <w:rFonts w:ascii="Latin Modern Roman 10" w:hAnsi="Latin Modern Roman 10"/>
        </w:rPr>
        <w:t xml:space="preserve">, and </w:t>
      </w:r>
      <w:r w:rsidRPr="006E426F">
        <w:rPr>
          <w:rFonts w:ascii="Latin Modern Roman 10" w:hAnsi="Latin Modern Roman 10"/>
        </w:rPr>
        <w:fldChar w:fldCharType="begin"/>
      </w:r>
      <w:r w:rsidR="00C44CE3" w:rsidRPr="006E426F">
        <w:rPr>
          <w:rFonts w:ascii="Latin Modern Roman 10" w:hAnsi="Latin Modern Roman 10"/>
        </w:rPr>
        <w:instrText xml:space="preserve"> ADDIN ZOTERO_ITEM CSL_CITATION {"citationID":"a2jlgcjm5em","properties":{"formattedCitation":"(P. Almond, 2011)","plainCitation":"(P. Almond, 2011)"},"citationItems":[{"id":6312,"uris":["http://zotero.org/users/3736454/items/AWXKDB9S"],"uri":["http://zotero.org/users/3736454/items/AWXKDB9S"],"itemData":{"id":6312,"type":"article","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E426F">
        <w:rPr>
          <w:rFonts w:ascii="Latin Modern Roman 10" w:hAnsi="Latin Modern Roman 10"/>
        </w:rPr>
        <w:fldChar w:fldCharType="separate"/>
      </w:r>
      <w:r w:rsidR="00C44CE3" w:rsidRPr="006E426F">
        <w:rPr>
          <w:rFonts w:ascii="Latin Modern Roman 10" w:hAnsi="Latin Modern Roman 10"/>
          <w:noProof/>
        </w:rPr>
        <w:t>(P. Almond, 2011)</w:t>
      </w:r>
      <w:r w:rsidRPr="006E426F">
        <w:rPr>
          <w:rFonts w:ascii="Latin Modern Roman 10" w:hAnsi="Latin Modern Roman 10"/>
        </w:rPr>
        <w:fldChar w:fldCharType="end"/>
      </w:r>
      <w:r w:rsidRPr="006E426F">
        <w:rPr>
          <w:rFonts w:ascii="Latin Modern Roman 10" w:hAnsi="Latin Modern Roman 10"/>
        </w:rPr>
        <w:t>.</w:t>
      </w:r>
    </w:p>
    <w:p w14:paraId="207BF84C" w14:textId="77777777" w:rsidR="00FD37BA" w:rsidRPr="006E426F" w:rsidRDefault="00FD37BA" w:rsidP="00FD37BA">
      <w:pPr>
        <w:ind w:firstLine="720"/>
        <w:rPr>
          <w:rFonts w:ascii="Latin Modern Roman 10" w:hAnsi="Latin Modern Roman 10"/>
        </w:rPr>
      </w:pPr>
    </w:p>
    <w:p w14:paraId="4EF14723" w14:textId="77777777" w:rsidR="00FD37BA" w:rsidRPr="006E426F" w:rsidRDefault="00FD37BA" w:rsidP="00FD37BA">
      <w:pPr>
        <w:ind w:firstLine="720"/>
        <w:rPr>
          <w:rFonts w:ascii="Latin Modern Roman 10" w:hAnsi="Latin Modern Roman 10"/>
        </w:rPr>
      </w:pPr>
    </w:p>
    <w:p w14:paraId="1942E727" w14:textId="77777777" w:rsidR="00FD37BA" w:rsidRPr="006E426F" w:rsidRDefault="00FD37BA" w:rsidP="00FD37BA">
      <w:pPr>
        <w:pStyle w:val="Heading2"/>
        <w:rPr>
          <w:rFonts w:ascii="Latin Modern Roman 10" w:hAnsi="Latin Modern Roman 10"/>
        </w:rPr>
      </w:pPr>
      <w:bookmarkStart w:id="133" w:name="_Toc503132420"/>
      <w:bookmarkStart w:id="134" w:name="_Toc505530501"/>
      <w:bookmarkStart w:id="135" w:name="_Toc508042578"/>
      <w:r w:rsidRPr="006E426F">
        <w:rPr>
          <w:rFonts w:ascii="Latin Modern Roman 10" w:hAnsi="Latin Modern Roman 10"/>
        </w:rPr>
        <w:t>Does survival in the quantum suicide experiment present an evidence for MW-interpretation of QM?</w:t>
      </w:r>
      <w:bookmarkEnd w:id="133"/>
      <w:bookmarkEnd w:id="134"/>
      <w:bookmarkEnd w:id="135"/>
    </w:p>
    <w:p w14:paraId="36AA8A0D" w14:textId="16FEEE56"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The main problem arising around </w:t>
      </w:r>
      <w:r w:rsidR="00E34378" w:rsidRPr="006E426F">
        <w:rPr>
          <w:rFonts w:ascii="Latin Modern Roman 10" w:hAnsi="Latin Modern Roman 10"/>
        </w:rPr>
        <w:t>Multiverse</w:t>
      </w:r>
      <w:r w:rsidRPr="006E426F">
        <w:rPr>
          <w:rFonts w:ascii="Latin Modern Roman 10" w:hAnsi="Latin Modern Roman 10"/>
        </w:rPr>
        <w:t>-immortality is how to define probabilities in the situation where many copies of observer exist. One of the solutions is idea that the probabilities are not important per se but only after their multiplication on expected utility of action.</w:t>
      </w:r>
    </w:p>
    <w:p w14:paraId="477EE81E"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lastRenderedPageBreak/>
        <w:t>Defining probabilities in the case where many copies exist is known to be notoriously difficult. Some suggested that calculating probabilities is useless intermediate step and we could get better results if we calculate expected utilities.</w:t>
      </w:r>
    </w:p>
    <w:p w14:paraId="6A9BA71B" w14:textId="77777777" w:rsidR="00FD37BA" w:rsidRPr="006E426F" w:rsidRDefault="00FD37BA" w:rsidP="00FD37BA">
      <w:pPr>
        <w:rPr>
          <w:rFonts w:ascii="Latin Modern Roman 10" w:hAnsi="Latin Modern Roman 10"/>
        </w:rPr>
      </w:pPr>
    </w:p>
    <w:p w14:paraId="70669956" w14:textId="77777777" w:rsidR="00FD37BA" w:rsidRPr="006E426F" w:rsidRDefault="00FD37BA" w:rsidP="00FD37BA">
      <w:pPr>
        <w:rPr>
          <w:rFonts w:ascii="Latin Modern Roman 10" w:hAnsi="Latin Modern Roman 10"/>
        </w:rPr>
      </w:pPr>
    </w:p>
    <w:p w14:paraId="2B1572FA" w14:textId="56F37E10" w:rsidR="00FD37BA" w:rsidRPr="006E426F" w:rsidRDefault="00FD37BA" w:rsidP="00FD37BA">
      <w:pPr>
        <w:ind w:firstLine="567"/>
        <w:rPr>
          <w:rFonts w:ascii="Latin Modern Roman 10" w:hAnsi="Latin Modern Roman 10"/>
        </w:rPr>
      </w:pPr>
      <w:proofErr w:type="spellStart"/>
      <w:r w:rsidRPr="006E426F">
        <w:rPr>
          <w:rFonts w:ascii="Latin Modern Roman 10" w:hAnsi="Latin Modern Roman 10"/>
        </w:rPr>
        <w:t>Tegmark</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42f9ctqsc","properties":{"formattedCitation":"(Max Tegmark, 1998)","plainCitation":"(Max Tegmark, 1998)"},"citationItems":[{"id":3458,"uris":["http://zotero.org/users/3736454/items/PMEFZFZ9"],"uri":["http://zotero.org/users/3736454/items/PMEFZFZ9"],"itemData":{"id":3458,"type":"article-journal","title":"The Interpretation of Quantum Mechanics: Many Worlds or Many Words?","container-title":"Fortschritte der Physik","page":"855-862","volume":"46","issue":"6-8","source":"arXiv.org","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DOI":"10.1002/(SICI)1521-3978(199811)46:6/8&lt;855::AID-PROP855&gt;3.0.CO;2-Q","ISSN":"0015-8208, 1521-3978","note":"arXiv: quant-ph/9709032","shortTitle":"The Interpretation of Quantum Mechanics","author":[{"family":"Tegmark","given":"Max"}],"issued":{"date-parts":[["1998",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ax Tegmark, 1998)</w:t>
      </w:r>
      <w:r w:rsidRPr="006E426F">
        <w:rPr>
          <w:rFonts w:ascii="Latin Modern Roman 10" w:hAnsi="Latin Modern Roman 10"/>
        </w:rPr>
        <w:fldChar w:fldCharType="end"/>
      </w:r>
      <w:r w:rsidRPr="006E426F">
        <w:rPr>
          <w:rFonts w:ascii="Latin Modern Roman 10" w:hAnsi="Latin Modern Roman 10"/>
        </w:rPr>
        <w:t xml:space="preserve"> suggested that quantum suicide experiment could be used to test many worlds interpretation of quantum mechanics. Almond </w:t>
      </w:r>
      <w:r w:rsidRPr="006E426F">
        <w:rPr>
          <w:rFonts w:ascii="Latin Modern Roman 10" w:hAnsi="Latin Modern Roman 10"/>
        </w:rPr>
        <w:fldChar w:fldCharType="begin"/>
      </w:r>
      <w:r w:rsidR="00C44CE3" w:rsidRPr="006E426F">
        <w:rPr>
          <w:rFonts w:ascii="Latin Modern Roman 10" w:hAnsi="Latin Modern Roman 10"/>
        </w:rPr>
        <w:instrText xml:space="preserve"> ADDIN ZOTERO_ITEM CSL_CITATION {"citationID":"a1isnk03opb","properties":{"formattedCitation":"(P. Almond, 2011)","plainCitation":"(P. Almond, 2011)"},"citationItems":[{"id":6312,"uris":["http://zotero.org/users/3736454/items/AWXKDB9S"],"uri":["http://zotero.org/users/3736454/items/AWXKDB9S"],"itemData":{"id":6312,"type":"article","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E426F">
        <w:rPr>
          <w:rFonts w:ascii="Latin Modern Roman 10" w:hAnsi="Latin Modern Roman 10"/>
        </w:rPr>
        <w:fldChar w:fldCharType="separate"/>
      </w:r>
      <w:r w:rsidR="00C44CE3" w:rsidRPr="006E426F">
        <w:rPr>
          <w:rFonts w:ascii="Latin Modern Roman 10" w:hAnsi="Latin Modern Roman 10"/>
          <w:noProof/>
        </w:rPr>
        <w:t>(P. Almond, 2011)</w:t>
      </w:r>
      <w:r w:rsidRPr="006E426F">
        <w:rPr>
          <w:rFonts w:ascii="Latin Modern Roman 10" w:hAnsi="Latin Modern Roman 10"/>
        </w:rPr>
        <w:fldChar w:fldCharType="end"/>
      </w:r>
      <w:r w:rsidRPr="006E426F">
        <w:rPr>
          <w:rFonts w:ascii="Latin Modern Roman 10" w:hAnsi="Latin Modern Roman 10"/>
        </w:rPr>
        <w:t xml:space="preserve"> and others invest a lot to demonstrate that this will not work. </w:t>
      </w:r>
    </w:p>
    <w:p w14:paraId="70E8A8AD" w14:textId="03243C2B" w:rsidR="00FD37BA" w:rsidRPr="006E426F" w:rsidRDefault="00FD37BA" w:rsidP="00FD37BA">
      <w:pPr>
        <w:ind w:firstLine="567"/>
        <w:jc w:val="both"/>
        <w:rPr>
          <w:rFonts w:ascii="Latin Modern Roman 10" w:hAnsi="Latin Modern Roman 10"/>
        </w:rPr>
      </w:pPr>
      <w:r w:rsidRPr="006E426F">
        <w:rPr>
          <w:rFonts w:ascii="Latin Modern Roman 10" w:hAnsi="Latin Modern Roman 10"/>
        </w:rPr>
        <w:t xml:space="preserve">But survival in the quantum suicide experiment could happen because of the </w:t>
      </w:r>
      <w:r w:rsidR="007B1F5F" w:rsidRPr="006E426F">
        <w:rPr>
          <w:rFonts w:ascii="Latin Modern Roman 10" w:hAnsi="Latin Modern Roman 10"/>
        </w:rPr>
        <w:t>multiverse</w:t>
      </w:r>
      <w:r w:rsidRPr="006E426F">
        <w:rPr>
          <w:rFonts w:ascii="Latin Modern Roman 10" w:hAnsi="Latin Modern Roman 10"/>
        </w:rPr>
        <w:t xml:space="preserve"> immortality, not quantum immortality, that is just because level 1 and level 2 in </w:t>
      </w:r>
      <w:proofErr w:type="spellStart"/>
      <w:r w:rsidRPr="006E426F">
        <w:rPr>
          <w:rFonts w:ascii="Latin Modern Roman 10" w:hAnsi="Latin Modern Roman 10"/>
        </w:rPr>
        <w:t>Tegmarks</w:t>
      </w:r>
      <w:proofErr w:type="spellEnd"/>
      <w:r w:rsidRPr="006E426F">
        <w:rPr>
          <w:rFonts w:ascii="Latin Modern Roman 10" w:hAnsi="Latin Modern Roman 10"/>
        </w:rPr>
        <w:t xml:space="preserve">’ multiverse. Thus, even if such survival is the evidence for immortality, it can’t be used to distinguish what kind of multiverse provided needed my copies, so it can’t be used as a proof of </w:t>
      </w:r>
      <w:r w:rsidR="00E34378" w:rsidRPr="006E426F">
        <w:rPr>
          <w:rFonts w:ascii="Latin Modern Roman 10" w:hAnsi="Latin Modern Roman 10"/>
        </w:rPr>
        <w:t>Multiverse</w:t>
      </w:r>
      <w:r w:rsidRPr="006E426F">
        <w:rPr>
          <w:rFonts w:ascii="Latin Modern Roman 10" w:hAnsi="Latin Modern Roman 10"/>
        </w:rPr>
        <w:t xml:space="preserve"> interpretation.</w:t>
      </w:r>
    </w:p>
    <w:p w14:paraId="289BD61B" w14:textId="77777777" w:rsidR="00FD37BA" w:rsidRPr="006E426F" w:rsidRDefault="00FD37BA" w:rsidP="00FD37BA">
      <w:pPr>
        <w:ind w:firstLine="567"/>
        <w:jc w:val="both"/>
        <w:rPr>
          <w:rFonts w:ascii="Latin Modern Roman 10" w:hAnsi="Latin Modern Roman 10"/>
        </w:rPr>
      </w:pPr>
      <w:r w:rsidRPr="006E426F">
        <w:rPr>
          <w:rFonts w:ascii="Latin Modern Roman 10" w:hAnsi="Latin Modern Roman 10"/>
        </w:rPr>
        <w:t>However, the real question is – could be immortality be tested via set of experiments at all?</w:t>
      </w:r>
    </w:p>
    <w:p w14:paraId="7D719AF4" w14:textId="77777777" w:rsidR="00FD37BA" w:rsidRPr="006E426F" w:rsidRDefault="00FD37BA" w:rsidP="00FD37BA">
      <w:pPr>
        <w:rPr>
          <w:rFonts w:ascii="Latin Modern Roman 10" w:hAnsi="Latin Modern Roman 10"/>
        </w:rPr>
      </w:pPr>
    </w:p>
    <w:p w14:paraId="0A5277FB" w14:textId="77777777" w:rsidR="00FD37BA" w:rsidRPr="006E426F" w:rsidRDefault="00FD37BA" w:rsidP="00FD37BA">
      <w:pPr>
        <w:pStyle w:val="Heading2"/>
        <w:rPr>
          <w:rFonts w:ascii="Latin Modern Roman 10" w:hAnsi="Latin Modern Roman 10"/>
        </w:rPr>
      </w:pPr>
      <w:bookmarkStart w:id="136" w:name="_Toc503132421"/>
      <w:bookmarkStart w:id="137" w:name="_Toc505530502"/>
      <w:bookmarkStart w:id="138" w:name="_Toc508042579"/>
      <w:r w:rsidRPr="006E426F">
        <w:rPr>
          <w:rFonts w:ascii="Latin Modern Roman 10" w:hAnsi="Latin Modern Roman 10"/>
        </w:rPr>
        <w:t>Does unexpected survival present an evidence for QI?</w:t>
      </w:r>
      <w:bookmarkEnd w:id="136"/>
      <w:bookmarkEnd w:id="137"/>
      <w:bookmarkEnd w:id="138"/>
    </w:p>
    <w:p w14:paraId="18D19D0C" w14:textId="77777777" w:rsidR="00FD37BA" w:rsidRPr="006E426F" w:rsidRDefault="00FD37BA" w:rsidP="00FD37BA">
      <w:pPr>
        <w:rPr>
          <w:rFonts w:ascii="Latin Modern Roman 10" w:hAnsi="Latin Modern Roman 10"/>
        </w:rPr>
      </w:pPr>
    </w:p>
    <w:p w14:paraId="3C828610" w14:textId="77777777" w:rsidR="00FD37BA" w:rsidRPr="006E426F" w:rsidRDefault="00FD37BA" w:rsidP="00FD37BA">
      <w:pPr>
        <w:ind w:firstLine="720"/>
        <w:rPr>
          <w:rFonts w:ascii="Latin Modern Roman 10" w:hAnsi="Latin Modern Roman 10"/>
        </w:rPr>
      </w:pPr>
      <w:r w:rsidRPr="006E426F">
        <w:rPr>
          <w:rFonts w:ascii="Latin Modern Roman 10" w:hAnsi="Latin Modern Roman 10"/>
        </w:rPr>
        <w:t>If I survive plane crash, is it an evidence that I will survive the next plane crash?</w:t>
      </w:r>
    </w:p>
    <w:p w14:paraId="765DF032" w14:textId="77777777" w:rsidR="00FD37BA" w:rsidRPr="006E426F" w:rsidRDefault="00FD37BA" w:rsidP="00FD37BA">
      <w:pPr>
        <w:ind w:firstLine="720"/>
        <w:rPr>
          <w:rFonts w:ascii="Latin Modern Roman 10" w:eastAsia="Times New Roman" w:hAnsi="Latin Modern Roman 10"/>
        </w:rPr>
      </w:pPr>
      <w:proofErr w:type="spellStart"/>
      <w:r w:rsidRPr="006E426F">
        <w:rPr>
          <w:rFonts w:ascii="Latin Modern Roman 10" w:hAnsi="Latin Modern Roman 10"/>
        </w:rPr>
        <w:t>Mallah</w:t>
      </w:r>
      <w:proofErr w:type="spellEnd"/>
      <w:r w:rsidRPr="006E426F">
        <w:rPr>
          <w:rFonts w:ascii="Latin Modern Roman 10" w:hAnsi="Latin Modern Roman 10"/>
        </w:rPr>
        <w:t xml:space="preserve"> thinks that it is not: “</w:t>
      </w:r>
      <w:r w:rsidRPr="006E426F">
        <w:rPr>
          <w:rFonts w:ascii="Latin Modern Roman 10" w:eastAsia="Times New Roman" w:hAnsi="Latin Modern Roman 10"/>
        </w:rPr>
        <w:t>Suppose there are 10 billion people, and 200 of them decide to try QS, so about 100 of those survive. The effective probability of a person being any one of those QS survivors is about 100 in 10 billion. This is true in either the single-world or MWI case, so seeing that you are a QS survivor does not provide evidence either for or against the MWI”. Almond share the similar view.</w:t>
      </w:r>
    </w:p>
    <w:p w14:paraId="0CD4ACF2" w14:textId="5224331F" w:rsidR="00FD37BA" w:rsidRPr="006E426F" w:rsidRDefault="00FD37BA" w:rsidP="00FD37BA">
      <w:pPr>
        <w:ind w:firstLine="720"/>
        <w:rPr>
          <w:rFonts w:ascii="Latin Modern Roman 10" w:eastAsia="Times New Roman" w:hAnsi="Latin Modern Roman 10"/>
        </w:rPr>
      </w:pPr>
      <w:r w:rsidRPr="006E426F">
        <w:rPr>
          <w:rFonts w:ascii="Latin Modern Roman 10" w:eastAsia="Times New Roman" w:hAnsi="Latin Modern Roman 10"/>
        </w:rPr>
        <w:t xml:space="preserve">It is similar to the Doomsday argument where the fact that I am surprisingly early in the human history is taken as an evidence for short </w:t>
      </w:r>
      <w:proofErr w:type="spellStart"/>
      <w:r w:rsidRPr="006E426F">
        <w:rPr>
          <w:rFonts w:ascii="Latin Modern Roman 10" w:eastAsia="Times New Roman" w:hAnsi="Latin Modern Roman 10"/>
        </w:rPr>
        <w:t>live</w:t>
      </w:r>
      <w:proofErr w:type="spellEnd"/>
      <w:r w:rsidRPr="006E426F">
        <w:rPr>
          <w:rFonts w:ascii="Latin Modern Roman 10" w:eastAsia="Times New Roman" w:hAnsi="Latin Modern Roman 10"/>
        </w:rPr>
        <w:t xml:space="preserve"> expectancy of the human civilization – and this idea is often rejected on the same grounds, as the </w:t>
      </w:r>
      <w:proofErr w:type="spellStart"/>
      <w:r w:rsidRPr="006E426F">
        <w:rPr>
          <w:rFonts w:ascii="Latin Modern Roman 10" w:eastAsia="Times New Roman" w:hAnsi="Latin Modern Roman 10"/>
        </w:rPr>
        <w:t>Mallah</w:t>
      </w:r>
      <w:proofErr w:type="spellEnd"/>
      <w:r w:rsidRPr="006E426F">
        <w:rPr>
          <w:rFonts w:ascii="Latin Modern Roman 10" w:eastAsia="Times New Roman" w:hAnsi="Latin Modern Roman 10"/>
        </w:rPr>
        <w:t xml:space="preserve"> did for </w:t>
      </w:r>
      <w:r w:rsidR="00E34378" w:rsidRPr="006E426F">
        <w:rPr>
          <w:rFonts w:ascii="Latin Modern Roman 10" w:eastAsia="Times New Roman" w:hAnsi="Latin Modern Roman 10"/>
        </w:rPr>
        <w:t>Multiverse</w:t>
      </w:r>
      <w:r w:rsidRPr="006E426F">
        <w:rPr>
          <w:rFonts w:ascii="Latin Modern Roman 10" w:eastAsia="Times New Roman" w:hAnsi="Latin Modern Roman 10"/>
        </w:rPr>
        <w:t xml:space="preserve">-immortality, that where will be always be a small group of people who is very biased because of their very rare position in time. </w:t>
      </w:r>
    </w:p>
    <w:p w14:paraId="55FB8047" w14:textId="77777777" w:rsidR="00FD37BA" w:rsidRPr="006E426F" w:rsidRDefault="00FD37BA" w:rsidP="00FD37B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However, it is also well known that it is not easy to kill Doomsday Argument, as it requires to choose one of two self-locations assumptions (self-indication or self-sampling) and choose a side in the Sleeping Beauty problem. We will not try to solve the problem here, as there is immense literature on the topic, but we just will tell that we can’t be sure. (In short, moving from 3-perspective into being inside the situation gives me additional information – more </w:t>
      </w:r>
      <w:proofErr w:type="spellStart"/>
      <w:r w:rsidRPr="006E426F">
        <w:rPr>
          <w:rFonts w:ascii="Latin Modern Roman 10" w:eastAsia="Times New Roman" w:hAnsi="Latin Modern Roman 10"/>
        </w:rPr>
        <w:t>Bostrom’s</w:t>
      </w:r>
      <w:proofErr w:type="spellEnd"/>
      <w:r w:rsidRPr="006E426F">
        <w:rPr>
          <w:rFonts w:ascii="Latin Modern Roman 10" w:eastAsia="Times New Roman" w:hAnsi="Latin Modern Roman 10"/>
        </w:rPr>
        <w:t xml:space="preserve"> book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sq5k0i61v","properties":{"formattedCitation":"(Nick Bostrom, 2013)","plainCitation":"(Nick Bostrom, 2013)"},"citationItems":[{"id":6320,"uris":["http://zotero.org/users/3736454/items/CSEAHURD"],"uri":["http://zotero.org/users/3736454/items/CSEAHURD"],"itemData":{"id":6320,"type":"book","title":"Anthropic bias: Observation selection effects in science and philosophy","publisher":"Routledge","source":"Google Scholar","shortTitle":"Anthropic bias","author":[{"family":"Bostrom","given":"Nick"}],"issued":{"date-parts":[["2013"]]}}}],"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Nick Bostrom, 2013)</w:t>
      </w:r>
      <w:r w:rsidRPr="006E426F">
        <w:rPr>
          <w:rFonts w:ascii="Latin Modern Roman 10" w:eastAsia="Times New Roman" w:hAnsi="Latin Modern Roman 10"/>
        </w:rPr>
        <w:fldChar w:fldCharType="end"/>
      </w:r>
      <w:r w:rsidRPr="006E426F">
        <w:rPr>
          <w:rFonts w:ascii="Latin Modern Roman 10" w:eastAsia="Times New Roman" w:hAnsi="Latin Modern Roman 10"/>
        </w:rPr>
        <w:t>).</w:t>
      </w:r>
    </w:p>
    <w:p w14:paraId="2C74FEC2" w14:textId="77777777" w:rsidR="00FD37BA" w:rsidRPr="006E426F" w:rsidRDefault="00FD37BA" w:rsidP="00FD37B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This position I call Meta-Doomsday argument, which gives credence 0.5 to both DA solutions. However, as DA is itself a probabilistic argument, it produces multiplication of </w:t>
      </w:r>
      <w:proofErr w:type="spellStart"/>
      <w:r w:rsidRPr="006E426F">
        <w:rPr>
          <w:rFonts w:ascii="Latin Modern Roman 10" w:eastAsia="Times New Roman" w:hAnsi="Latin Modern Roman 10"/>
        </w:rPr>
        <w:t>of</w:t>
      </w:r>
      <w:proofErr w:type="spellEnd"/>
      <w:r w:rsidRPr="006E426F">
        <w:rPr>
          <w:rFonts w:ascii="Latin Modern Roman 10" w:eastAsia="Times New Roman" w:hAnsi="Latin Modern Roman 10"/>
        </w:rPr>
        <w:t xml:space="preserve"> our credence on its prediction, which keeps the prediction almost untouched!</w:t>
      </w:r>
    </w:p>
    <w:p w14:paraId="1F5E1F96" w14:textId="4D33B24F" w:rsidR="00FD37BA" w:rsidRPr="006E426F" w:rsidRDefault="00FD37BA" w:rsidP="00FD37B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In our case of MWI immortality, it means that we should take unexpected survival evidence with 0.5 discount. That is, as a priory probability in </w:t>
      </w:r>
      <w:proofErr w:type="spellStart"/>
      <w:r w:rsidRPr="006E426F">
        <w:rPr>
          <w:rFonts w:ascii="Latin Modern Roman 10" w:eastAsia="Times New Roman" w:hAnsi="Latin Modern Roman 10"/>
        </w:rPr>
        <w:t>Mallah’s</w:t>
      </w:r>
      <w:proofErr w:type="spellEnd"/>
      <w:r w:rsidRPr="006E426F">
        <w:rPr>
          <w:rFonts w:ascii="Latin Modern Roman 10" w:eastAsia="Times New Roman" w:hAnsi="Latin Modern Roman 10"/>
        </w:rPr>
        <w:t xml:space="preserve"> example is also 0.5, total credence to the </w:t>
      </w:r>
      <w:r w:rsidR="00E34378" w:rsidRPr="006E426F">
        <w:rPr>
          <w:rFonts w:ascii="Latin Modern Roman 10" w:eastAsia="Times New Roman" w:hAnsi="Latin Modern Roman 10"/>
        </w:rPr>
        <w:t>Multiverse</w:t>
      </w:r>
      <w:r w:rsidRPr="006E426F">
        <w:rPr>
          <w:rFonts w:ascii="Latin Modern Roman 10" w:eastAsia="Times New Roman" w:hAnsi="Latin Modern Roman 10"/>
        </w:rPr>
        <w:t xml:space="preserve">-immortality in case of unexpected very low probability survival should be 0.5x0.5=0.75. </w:t>
      </w:r>
    </w:p>
    <w:p w14:paraId="78EE7F6D" w14:textId="630C62B8" w:rsidR="00FD37BA" w:rsidRPr="006E426F" w:rsidRDefault="00FD37BA" w:rsidP="00FD37BA">
      <w:pPr>
        <w:ind w:firstLine="720"/>
        <w:jc w:val="both"/>
        <w:rPr>
          <w:rFonts w:ascii="Latin Modern Roman 10" w:eastAsia="Times New Roman" w:hAnsi="Latin Modern Roman 10"/>
        </w:rPr>
      </w:pPr>
      <w:r w:rsidRPr="006E426F">
        <w:rPr>
          <w:rFonts w:ascii="Latin Modern Roman 10" w:eastAsia="Times New Roman" w:hAnsi="Latin Modern Roman 10"/>
        </w:rPr>
        <w:lastRenderedPageBreak/>
        <w:t xml:space="preserve">Almond invested a lot in proving that survival in QS is not evidence of MWI </w:t>
      </w:r>
      <w:r w:rsidRPr="006E426F">
        <w:rPr>
          <w:rFonts w:ascii="Latin Modern Roman 10" w:eastAsia="Times New Roman" w:hAnsi="Latin Modern Roman 10"/>
        </w:rPr>
        <w:fldChar w:fldCharType="begin"/>
      </w:r>
      <w:r w:rsidR="00C44CE3" w:rsidRPr="006E426F">
        <w:rPr>
          <w:rFonts w:ascii="Latin Modern Roman 10" w:eastAsia="Times New Roman" w:hAnsi="Latin Modern Roman 10"/>
        </w:rPr>
        <w:instrText xml:space="preserve"> ADDIN ZOTERO_ITEM CSL_CITATION {"citationID":"ch5m0d7vv","properties":{"formattedCitation":"(P. Almond, 2011)","plainCitation":"(P. Almond, 2011)"},"citationItems":[{"id":6312,"uris":["http://zotero.org/users/3736454/items/AWXKDB9S"],"uri":["http://zotero.org/users/3736454/items/AWXKDB9S"],"itemData":{"id":6312,"type":"article","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E426F">
        <w:rPr>
          <w:rFonts w:ascii="Latin Modern Roman 10" w:eastAsia="Times New Roman" w:hAnsi="Latin Modern Roman 10"/>
        </w:rPr>
        <w:fldChar w:fldCharType="separate"/>
      </w:r>
      <w:r w:rsidR="00C44CE3" w:rsidRPr="006E426F">
        <w:rPr>
          <w:rFonts w:ascii="Latin Modern Roman 10" w:eastAsia="Times New Roman" w:hAnsi="Latin Modern Roman 10"/>
          <w:noProof/>
        </w:rPr>
        <w:t>(P. Almond, 2011)</w:t>
      </w:r>
      <w:r w:rsidRPr="006E426F">
        <w:rPr>
          <w:rFonts w:ascii="Latin Modern Roman 10" w:eastAsia="Times New Roman" w:hAnsi="Latin Modern Roman 10"/>
        </w:rPr>
        <w:fldChar w:fldCharType="end"/>
      </w:r>
      <w:r w:rsidRPr="006E426F">
        <w:rPr>
          <w:rFonts w:ascii="Latin Modern Roman 10" w:eastAsia="Times New Roman" w:hAnsi="Latin Modern Roman 10"/>
        </w:rPr>
        <w:t xml:space="preserve">, and thus not evidence that survivals will continue, so that MW-immortality will continue to work, the same way as it happens in gambler fallacy where series of wins is not evidence that wins will continue. However, it is still the evidence that the coin is biased.  </w:t>
      </w:r>
    </w:p>
    <w:p w14:paraId="709B72CE" w14:textId="77777777" w:rsidR="00FD37BA" w:rsidRPr="006E426F" w:rsidRDefault="00FD37BA" w:rsidP="00FD37B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It may be also interested to note that this discussion is similar to Presumptuous Philosopher paradox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18gs72g9ma","properties":{"formattedCitation":"{\\rtf (Nick Bostrom &amp; Cirkovi\\uc0\\u263{}, 2003)}","plainCitation":"(Nick Bostrom &amp; Cirković, 2003)"},"citationItems":[{"id":6331,"uris":["http://zotero.org/users/3736454/items/SQHX5RTW"],"uri":["http://zotero.org/users/3736454/items/SQHX5RTW"],"itemData":{"id":6331,"type":"article-journal","title":"The Doomsday Argument and the Self–Indication Assumption: Reply to Olum","container-title":"The Philosophical Quarterly","page":"83-91","volume":"53","issue":"210","source":"Wiley Online Library","abstract":"In a recent paper in this journal, Ken Olum attempts to refute the doomsday argument by appealing to the self–indication assumption (SIA) that your very existence gives you reason to think that there are many observers. Unlike earlier users of this strategy, Olum tries to counter objections that have been made against (SIA). We argue that his defence of (SIA) is unsuccessful. This does not, however, mean that one has to accept the doomsday argument (or the other counter–intuitive results that flow from related thought–experiments). A developed theory of observation selection effects shows why the doomsday argument is inconclusive, and how one can consistently reject both it and (SIA).","DOI":"10.1111/1467-9213.00298","ISSN":"1467-9213","shortTitle":"The Doomsday Argument and the Self–Indication Assumption","language":"en","author":[{"family":"Bostrom","given":"Nick"},{"family":"Cirković","given":"Milan M."}],"issued":{"date-parts":[["2003",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rPr>
        <w:t>(Nick Bostrom &amp; Cirković, 2003)</w:t>
      </w:r>
      <w:r w:rsidRPr="006E426F">
        <w:rPr>
          <w:rFonts w:ascii="Latin Modern Roman 10" w:eastAsia="Times New Roman" w:hAnsi="Latin Modern Roman 10"/>
        </w:rPr>
        <w:fldChar w:fldCharType="end"/>
      </w:r>
      <w:r w:rsidRPr="006E426F">
        <w:rPr>
          <w:rFonts w:ascii="Latin Modern Roman 10" w:eastAsia="Times New Roman" w:hAnsi="Latin Modern Roman 10"/>
        </w:rPr>
        <w:t>. However, all such arguments require very large, but finite universe. In the infinite universe where every possible observer exists, its existence is not evidence for anything.</w:t>
      </w:r>
    </w:p>
    <w:p w14:paraId="16902C91"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We could use another thought experiment. Imagine that someone is playing in coin tossing and get 5 heads in a row. Is it an evidence of his magic powers? No, as 5 heads in row is rather often event with probability 1 in 32. Imagine, however, that someone got 100 heads in a row. This event has probability around 10E-30 and the most probable its explanation is that the coin is strongly biased. The same way if I survive until 100 years old, it is not evidence of any type of immortality, as there are thousands of people of this age. However, if I survive until 150 years old (without any technological interventions) – it will be surprising even from the point of the outside viewer as such random event has probability 10E-30 to happen on Earth (given that survival probability halves every 1 years after 100), so it would imply existence 10E30 “other earths”.</w:t>
      </w:r>
    </w:p>
    <w:p w14:paraId="340A8786"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The question, “Does survival until 100 years present a Bayesian evidence for quantum immortality”, is more complicated. From the outsider’s point of view, it is not surprising, as there will be many such survivors. But for me, becoming such survivor has probability around 1 in 1000, so I will find this surprising and may try to explain via quantum immortality.</w:t>
      </w:r>
    </w:p>
    <w:p w14:paraId="64A190EF" w14:textId="77777777" w:rsidR="001B0B26" w:rsidRPr="006E426F" w:rsidRDefault="001B0B26" w:rsidP="00FD37BA">
      <w:pPr>
        <w:ind w:firstLine="720"/>
        <w:jc w:val="both"/>
        <w:rPr>
          <w:rFonts w:ascii="Latin Modern Roman 10" w:hAnsi="Latin Modern Roman 10"/>
        </w:rPr>
      </w:pPr>
    </w:p>
    <w:p w14:paraId="14B99B0D" w14:textId="1D84B76E" w:rsidR="0075222E" w:rsidRPr="006E426F" w:rsidRDefault="001B0B26" w:rsidP="00EC0CC3">
      <w:pPr>
        <w:ind w:firstLine="720"/>
        <w:jc w:val="both"/>
        <w:rPr>
          <w:rFonts w:ascii="Latin Modern Roman 10" w:eastAsia="Times New Roman" w:hAnsi="Latin Modern Roman 10"/>
        </w:rPr>
      </w:pPr>
      <w:r w:rsidRPr="006E426F">
        <w:rPr>
          <w:rFonts w:ascii="Latin Modern Roman 10" w:hAnsi="Latin Modern Roman 10"/>
        </w:rPr>
        <w:t>Almond wrote: “</w:t>
      </w:r>
      <w:r w:rsidRPr="006E426F">
        <w:rPr>
          <w:rFonts w:ascii="Latin Modern Roman 10" w:eastAsia="Times New Roman" w:hAnsi="Latin Modern Roman 10"/>
        </w:rPr>
        <w:t>If MWI is correct, Mary should be just as surprised to find herself in such an observer moment</w:t>
      </w:r>
      <w:r w:rsidR="007B64C6" w:rsidRPr="006E426F">
        <w:rPr>
          <w:rFonts w:ascii="Latin Modern Roman 10" w:eastAsia="Times New Roman" w:hAnsi="Latin Modern Roman 10"/>
        </w:rPr>
        <w:t xml:space="preserve"> [after 1000 QS experiments with probability 10E-300]</w:t>
      </w:r>
      <w:r w:rsidRPr="006E426F">
        <w:rPr>
          <w:rFonts w:ascii="Latin Modern Roman 10" w:eastAsia="Times New Roman" w:hAnsi="Latin Modern Roman 10"/>
        </w:rPr>
        <w:t>, out of all the observer moments she could be in, as she would be to find that she had survived a long sequence of experiments if MWI were incorrect. The situation is no more or less implausible with MWI being true than it was without MWI being true. Any implausibility associated with an unlikely sequence of events happening has merely been replaced by implausibility associated with being located in a low measure part of the Everett multiverse”</w:t>
      </w:r>
      <w:r w:rsidR="0075222E" w:rsidRPr="006E426F">
        <w:rPr>
          <w:rFonts w:ascii="Latin Modern Roman 10" w:eastAsia="Times New Roman" w:hAnsi="Latin Modern Roman 10"/>
        </w:rPr>
        <w:t xml:space="preserve"> </w:t>
      </w:r>
      <w:r w:rsidR="00EC0CC3" w:rsidRPr="006E426F">
        <w:rPr>
          <w:rFonts w:ascii="Latin Modern Roman 10" w:eastAsia="Times New Roman" w:hAnsi="Latin Modern Roman 10"/>
        </w:rPr>
        <w:fldChar w:fldCharType="begin"/>
      </w:r>
      <w:r w:rsidR="00EC0CC3" w:rsidRPr="006E426F">
        <w:rPr>
          <w:rFonts w:ascii="Latin Modern Roman 10" w:eastAsia="Times New Roman" w:hAnsi="Latin Modern Roman 10"/>
        </w:rPr>
        <w:instrText xml:space="preserve"> ADDIN ZOTERO_ITEM CSL_CITATION {"citationID":"av5la6f8i1","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00EC0CC3" w:rsidRPr="006E426F">
        <w:rPr>
          <w:rFonts w:ascii="Latin Modern Roman 10" w:eastAsia="Times New Roman" w:hAnsi="Latin Modern Roman 10"/>
        </w:rPr>
        <w:fldChar w:fldCharType="separate"/>
      </w:r>
      <w:r w:rsidR="00EC0CC3" w:rsidRPr="006E426F">
        <w:rPr>
          <w:rFonts w:ascii="Latin Modern Roman 10" w:eastAsia="Times New Roman" w:hAnsi="Latin Modern Roman 10"/>
          <w:noProof/>
        </w:rPr>
        <w:t>(Paul Almond, 2011d)</w:t>
      </w:r>
      <w:r w:rsidR="00EC0CC3" w:rsidRPr="006E426F">
        <w:rPr>
          <w:rFonts w:ascii="Latin Modern Roman 10" w:eastAsia="Times New Roman" w:hAnsi="Latin Modern Roman 10"/>
        </w:rPr>
        <w:fldChar w:fldCharType="end"/>
      </w:r>
      <w:r w:rsidR="00814640" w:rsidRPr="006E426F">
        <w:rPr>
          <w:rFonts w:ascii="Latin Modern Roman 10" w:eastAsia="Times New Roman" w:hAnsi="Latin Modern Roman 10"/>
        </w:rPr>
        <w:t>.</w:t>
      </w:r>
    </w:p>
    <w:p w14:paraId="0F4E4188" w14:textId="77777777" w:rsidR="0075222E" w:rsidRPr="006E426F" w:rsidRDefault="0075222E" w:rsidP="007B64C6">
      <w:pPr>
        <w:jc w:val="both"/>
        <w:rPr>
          <w:rFonts w:ascii="Latin Modern Roman 10" w:eastAsia="Times New Roman" w:hAnsi="Latin Modern Roman 10"/>
        </w:rPr>
      </w:pPr>
    </w:p>
    <w:p w14:paraId="345F9FA5" w14:textId="56676930" w:rsidR="001B0B26" w:rsidRPr="006E426F" w:rsidRDefault="001B0B26" w:rsidP="007B64C6">
      <w:pPr>
        <w:jc w:val="both"/>
        <w:rPr>
          <w:rFonts w:ascii="Latin Modern Roman 10" w:eastAsia="Times New Roman" w:hAnsi="Latin Modern Roman 10"/>
        </w:rPr>
      </w:pPr>
      <w:r w:rsidRPr="006E426F">
        <w:rPr>
          <w:rFonts w:ascii="Latin Modern Roman 10" w:eastAsia="Times New Roman" w:hAnsi="Latin Modern Roman 10"/>
        </w:rPr>
        <w:t xml:space="preserve"> </w:t>
      </w:r>
      <w:r w:rsidR="00EC0CC3" w:rsidRPr="006E426F">
        <w:rPr>
          <w:rFonts w:ascii="Latin Modern Roman 10" w:eastAsia="Times New Roman" w:hAnsi="Latin Modern Roman 10"/>
        </w:rPr>
        <w:tab/>
      </w:r>
      <w:r w:rsidR="007B64C6" w:rsidRPr="006E426F">
        <w:rPr>
          <w:rFonts w:ascii="Latin Modern Roman 10" w:eastAsia="Times New Roman" w:hAnsi="Latin Modern Roman 10"/>
        </w:rPr>
        <w:t xml:space="preserve">The logic of Almond here is flawed as he assumed that quantum immortality doesn’t work, but this is exactly what he is trying to prove, so he uses conclusion as premises and gets circular logic. </w:t>
      </w:r>
    </w:p>
    <w:p w14:paraId="32E3D88D" w14:textId="583B4B53" w:rsidR="007B64C6" w:rsidRPr="006E426F" w:rsidRDefault="00EC0CC3" w:rsidP="007B64C6">
      <w:pPr>
        <w:jc w:val="both"/>
        <w:rPr>
          <w:rFonts w:ascii="Latin Modern Roman 10" w:eastAsia="Times New Roman" w:hAnsi="Latin Modern Roman 10"/>
        </w:rPr>
      </w:pPr>
      <w:r w:rsidRPr="006E426F">
        <w:rPr>
          <w:rFonts w:ascii="Latin Modern Roman 10" w:eastAsia="Times New Roman" w:hAnsi="Latin Modern Roman 10"/>
        </w:rPr>
        <w:tab/>
      </w:r>
    </w:p>
    <w:p w14:paraId="69F76CD7" w14:textId="029E79F7" w:rsidR="007B64C6" w:rsidRPr="006E426F" w:rsidRDefault="007B64C6" w:rsidP="00EC0CC3">
      <w:pPr>
        <w:ind w:firstLine="720"/>
        <w:jc w:val="both"/>
        <w:rPr>
          <w:rFonts w:ascii="Latin Modern Roman 10" w:eastAsia="Times New Roman" w:hAnsi="Latin Modern Roman 10"/>
        </w:rPr>
      </w:pPr>
      <w:r w:rsidRPr="006E426F">
        <w:rPr>
          <w:rFonts w:ascii="Latin Modern Roman 10" w:eastAsia="Times New Roman" w:hAnsi="Latin Modern Roman 10"/>
        </w:rPr>
        <w:t>By the way, there is no need to repeat this experiment</w:t>
      </w:r>
      <w:r w:rsidR="008C0B19" w:rsidRPr="006E426F">
        <w:rPr>
          <w:rFonts w:ascii="Latin Modern Roman 10" w:eastAsia="Times New Roman" w:hAnsi="Latin Modern Roman 10"/>
        </w:rPr>
        <w:t>,</w:t>
      </w:r>
      <w:r w:rsidRPr="006E426F">
        <w:rPr>
          <w:rFonts w:ascii="Latin Modern Roman 10" w:eastAsia="Times New Roman" w:hAnsi="Latin Modern Roman 10"/>
        </w:rPr>
        <w:t xml:space="preserve"> as nature already did it</w:t>
      </w:r>
      <w:r w:rsidR="00662BED" w:rsidRPr="006E426F">
        <w:rPr>
          <w:rFonts w:ascii="Latin Modern Roman 10" w:eastAsia="Times New Roman" w:hAnsi="Latin Modern Roman 10"/>
        </w:rPr>
        <w:t xml:space="preserve"> in the form of anthropic principle</w:t>
      </w:r>
      <w:r w:rsidRPr="006E426F">
        <w:rPr>
          <w:rFonts w:ascii="Latin Modern Roman 10" w:eastAsia="Times New Roman" w:hAnsi="Latin Modern Roman 10"/>
        </w:rPr>
        <w:t>.</w:t>
      </w:r>
      <w:r w:rsidR="00662BED" w:rsidRPr="006E426F">
        <w:rPr>
          <w:rFonts w:ascii="Latin Modern Roman 10" w:eastAsia="Times New Roman" w:hAnsi="Latin Modern Roman 10"/>
        </w:rPr>
        <w:t xml:space="preserve"> The fact that our universe looks like fine-tuned for human existence implies existence of 10E500 different universes with different random parameters</w:t>
      </w:r>
      <w:r w:rsidR="005F36E9" w:rsidRPr="006E426F">
        <w:rPr>
          <w:rFonts w:ascii="Latin Modern Roman 10" w:eastAsia="Times New Roman" w:hAnsi="Latin Modern Roman 10"/>
        </w:rPr>
        <w:t xml:space="preserve">, according to explanation of the anthropic principle via string theory </w:t>
      </w:r>
      <w:r w:rsidR="005F36E9" w:rsidRPr="006E426F">
        <w:rPr>
          <w:rFonts w:ascii="Latin Modern Roman 10" w:eastAsia="Times New Roman" w:hAnsi="Latin Modern Roman 10"/>
        </w:rPr>
        <w:lastRenderedPageBreak/>
        <w:t>landscape.</w:t>
      </w:r>
      <w:r w:rsidR="0080510A" w:rsidRPr="006E426F">
        <w:rPr>
          <w:rFonts w:ascii="Latin Modern Roman 10" w:eastAsia="Times New Roman" w:hAnsi="Latin Modern Roman 10"/>
        </w:rPr>
        <w:t xml:space="preserve"> </w:t>
      </w:r>
      <w:r w:rsidR="0075222E" w:rsidRPr="006E426F">
        <w:rPr>
          <w:rFonts w:ascii="Latin Modern Roman 10" w:eastAsia="Times New Roman" w:hAnsi="Latin Modern Roman 10"/>
        </w:rPr>
        <w:t xml:space="preserve">If we agree that our existence is an evidence for very large universe, we basically use the same logic as if we will try to prove QI vie unexpected survival. </w:t>
      </w:r>
    </w:p>
    <w:p w14:paraId="2541FF9C" w14:textId="6FF7D4E4" w:rsidR="001B0B26" w:rsidRPr="006E426F" w:rsidRDefault="001B0B26" w:rsidP="00FD37BA">
      <w:pPr>
        <w:ind w:firstLine="720"/>
        <w:jc w:val="both"/>
        <w:rPr>
          <w:rFonts w:ascii="Latin Modern Roman 10" w:hAnsi="Latin Modern Roman 10"/>
        </w:rPr>
      </w:pPr>
    </w:p>
    <w:p w14:paraId="12FDF926" w14:textId="77777777" w:rsidR="00FD37BA" w:rsidRPr="006E426F" w:rsidRDefault="00FD37BA" w:rsidP="00FD37BA">
      <w:pPr>
        <w:rPr>
          <w:rFonts w:ascii="Latin Modern Roman 10" w:hAnsi="Latin Modern Roman 10"/>
        </w:rPr>
      </w:pPr>
    </w:p>
    <w:p w14:paraId="344BD5A3" w14:textId="77777777" w:rsidR="00FD37BA" w:rsidRPr="006E426F" w:rsidRDefault="00FD37BA" w:rsidP="00FD37BA">
      <w:pPr>
        <w:rPr>
          <w:rFonts w:ascii="Latin Modern Roman 10" w:hAnsi="Latin Modern Roman 10"/>
        </w:rPr>
      </w:pPr>
    </w:p>
    <w:p w14:paraId="5C4F95D8" w14:textId="4308CBDA" w:rsidR="00FD37BA" w:rsidRPr="006E426F" w:rsidRDefault="00FD37BA" w:rsidP="00FD37BA">
      <w:pPr>
        <w:pStyle w:val="Heading2"/>
        <w:rPr>
          <w:rFonts w:ascii="Latin Modern Roman 10" w:hAnsi="Latin Modern Roman 10"/>
        </w:rPr>
      </w:pPr>
      <w:bookmarkStart w:id="139" w:name="_Toc503132423"/>
      <w:bookmarkStart w:id="140" w:name="_Toc505530503"/>
      <w:bookmarkStart w:id="141" w:name="_Toc508042580"/>
      <w:r w:rsidRPr="006E426F">
        <w:rPr>
          <w:rFonts w:ascii="Latin Modern Roman 10" w:hAnsi="Latin Modern Roman 10"/>
        </w:rPr>
        <w:t xml:space="preserve">Uncertainty in </w:t>
      </w:r>
      <w:r w:rsidR="007B1F5F" w:rsidRPr="006E426F">
        <w:rPr>
          <w:rFonts w:ascii="Latin Modern Roman 10" w:hAnsi="Latin Modern Roman 10"/>
        </w:rPr>
        <w:t>multiverse</w:t>
      </w:r>
      <w:r w:rsidRPr="006E426F">
        <w:rPr>
          <w:rFonts w:ascii="Latin Modern Roman 10" w:hAnsi="Latin Modern Roman 10"/>
        </w:rPr>
        <w:t xml:space="preserve"> immortality theory</w:t>
      </w:r>
      <w:bookmarkEnd w:id="139"/>
      <w:bookmarkEnd w:id="140"/>
      <w:bookmarkEnd w:id="141"/>
    </w:p>
    <w:p w14:paraId="7434722E" w14:textId="77777777" w:rsidR="00FD37BA" w:rsidRPr="006E426F" w:rsidRDefault="00FD37BA" w:rsidP="00FD37BA">
      <w:pPr>
        <w:ind w:firstLine="720"/>
        <w:rPr>
          <w:rFonts w:ascii="Latin Modern Roman 10" w:hAnsi="Latin Modern Roman 10"/>
        </w:rPr>
      </w:pPr>
      <w:r w:rsidRPr="006E426F">
        <w:rPr>
          <w:rFonts w:ascii="Latin Modern Roman 10" w:hAnsi="Latin Modern Roman 10"/>
        </w:rPr>
        <w:t>There are two lines of uncertainty theoretical – we don’t know will it work, and practical – we don’t know which outcome is the most probable – may be injuries or time reset is more probable.</w:t>
      </w:r>
    </w:p>
    <w:p w14:paraId="1B0D5270" w14:textId="77777777" w:rsidR="00FD37BA" w:rsidRPr="006E426F" w:rsidRDefault="00FD37BA" w:rsidP="00FD37BA">
      <w:pPr>
        <w:rPr>
          <w:rFonts w:ascii="Latin Modern Roman 10" w:hAnsi="Latin Modern Roman 10"/>
        </w:rPr>
      </w:pPr>
    </w:p>
    <w:p w14:paraId="692052C0" w14:textId="77777777" w:rsidR="00FD37BA" w:rsidRPr="006E426F" w:rsidRDefault="00FD37BA" w:rsidP="00FD37BA">
      <w:pPr>
        <w:pStyle w:val="Heading2"/>
        <w:rPr>
          <w:rFonts w:ascii="Latin Modern Roman 10" w:hAnsi="Latin Modern Roman 10"/>
        </w:rPr>
      </w:pPr>
      <w:bookmarkStart w:id="142" w:name="_Toc503132424"/>
      <w:bookmarkStart w:id="143" w:name="_Toc505530504"/>
      <w:bookmarkStart w:id="144" w:name="_Toc508042581"/>
      <w:r w:rsidRPr="006E426F">
        <w:rPr>
          <w:rFonts w:ascii="Latin Modern Roman 10" w:hAnsi="Latin Modern Roman 10"/>
        </w:rPr>
        <w:t>The problem of measure</w:t>
      </w:r>
      <w:bookmarkEnd w:id="142"/>
      <w:bookmarkEnd w:id="143"/>
      <w:bookmarkEnd w:id="144"/>
    </w:p>
    <w:p w14:paraId="18137535"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Measure” is rather obscure term used to describe quantity of existence. It is roughly equal to the number of similar copies, but takes into account quantum nature of them and is measured by the amplitude of probability. </w:t>
      </w:r>
    </w:p>
    <w:p w14:paraId="3D84237B" w14:textId="28BDE7C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My measure in case of </w:t>
      </w:r>
      <w:r w:rsidR="00E34378" w:rsidRPr="006E426F">
        <w:rPr>
          <w:rFonts w:ascii="Latin Modern Roman 10" w:hAnsi="Latin Modern Roman 10"/>
        </w:rPr>
        <w:t>Multiverse</w:t>
      </w:r>
      <w:r w:rsidRPr="006E426F">
        <w:rPr>
          <w:rFonts w:ascii="Latin Modern Roman 10" w:hAnsi="Latin Modern Roman 10"/>
        </w:rPr>
        <w:t xml:space="preserve">-immortality is declining. There are two views on it. One is that declining measure is bad, as it means less existence. However, it is not clear why exactly it is bad. My measure compared to all other objects in the universe is already very small, and it is not clear what is bad if it becomes even smaller, but I can’t observe it. (If we exclude ideas of “quantum magic” where I could trade my measure on ability to affect observed probabilities by some form of orchestrated reduction, which is unsurprisingly similar to controlled quantum suicide). More about trading measure and probabilities in “The anthropic trilemma” by </w:t>
      </w:r>
      <w:proofErr w:type="spellStart"/>
      <w:r w:rsidRPr="006E426F">
        <w:rPr>
          <w:rFonts w:ascii="Latin Modern Roman 10" w:hAnsi="Latin Modern Roman 10"/>
        </w:rPr>
        <w:t>Yudkowsly</w:t>
      </w:r>
      <w:proofErr w:type="spellEnd"/>
      <w:r w:rsidRPr="006E426F">
        <w:rPr>
          <w:rFonts w:ascii="Latin Modern Roman 10" w:hAnsi="Latin Modern Roman 10"/>
        </w:rPr>
        <w:t xml:space="preserve"> </w:t>
      </w:r>
      <w:r w:rsidRPr="006E426F">
        <w:rPr>
          <w:rFonts w:ascii="Latin Modern Roman 10" w:hAnsi="Latin Modern Roman 10"/>
        </w:rPr>
        <w:fldChar w:fldCharType="begin"/>
      </w:r>
      <w:r w:rsidR="0090726B" w:rsidRPr="006E426F">
        <w:rPr>
          <w:rFonts w:ascii="Latin Modern Roman 10" w:hAnsi="Latin Modern Roman 10"/>
        </w:rPr>
        <w:instrText xml:space="preserve"> ADDIN ZOTERO_ITEM CSL_CITATION {"citationID":"asm6r4a35v","properties":{"formattedCitation":"(Yudkowsky, 2009b)","plainCitation":"(Yudkowsky, 2009b)"},"citationItems":[{"id":6323,"uris":["http://zotero.org/users/3736454/items/M54RZP8V"],"uri":["http://zotero.org/users/3736454/items/M54RZP8V"],"itemData":{"id":6323,"type":"post-weblog","title":"The anthropic trilemma","URL":"http://lesswrong.com/lw/19d/the_anthropic_trilemma/","author":[{"family":"Yudkowsky","given":"E."}],"issued":{"date-parts":[["2009"]]}}}],"schema":"https://github.com/citation-style-language/schema/raw/master/csl-citation.json"} </w:instrText>
      </w:r>
      <w:r w:rsidRPr="006E426F">
        <w:rPr>
          <w:rFonts w:ascii="Latin Modern Roman 10" w:hAnsi="Latin Modern Roman 10"/>
        </w:rPr>
        <w:fldChar w:fldCharType="separate"/>
      </w:r>
      <w:r w:rsidR="0090726B" w:rsidRPr="006E426F">
        <w:rPr>
          <w:rFonts w:ascii="Latin Modern Roman 10" w:hAnsi="Latin Modern Roman 10"/>
          <w:noProof/>
        </w:rPr>
        <w:t>(Yudkowsky, 2009b)</w:t>
      </w:r>
      <w:r w:rsidRPr="006E426F">
        <w:rPr>
          <w:rFonts w:ascii="Latin Modern Roman 10" w:hAnsi="Latin Modern Roman 10"/>
        </w:rPr>
        <w:fldChar w:fldCharType="end"/>
      </w:r>
      <w:r w:rsidRPr="006E426F">
        <w:rPr>
          <w:rFonts w:ascii="Latin Modern Roman 10" w:hAnsi="Latin Modern Roman 10"/>
        </w:rPr>
        <w:t xml:space="preserve">. </w:t>
      </w:r>
    </w:p>
    <w:p w14:paraId="11520C7D"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Another view is that there is no problem in measure, until at least one my copy exists, in the same way, as there is no problem how many copies of a novel exist if at least one survives.</w:t>
      </w:r>
    </w:p>
    <w:p w14:paraId="13B5D2FB"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The possible solution resolving contradiction of these two views is the idea of </w:t>
      </w:r>
      <w:r w:rsidRPr="006E426F">
        <w:rPr>
          <w:rFonts w:ascii="Latin Modern Roman 10" w:hAnsi="Latin Modern Roman 10"/>
          <w:i/>
        </w:rPr>
        <w:t xml:space="preserve">relative measure. </w:t>
      </w:r>
      <w:r w:rsidRPr="006E426F">
        <w:rPr>
          <w:rFonts w:ascii="Latin Modern Roman 10" w:hAnsi="Latin Modern Roman 10"/>
        </w:rPr>
        <w:t>It is the number of observer-moments O(</w:t>
      </w:r>
      <w:proofErr w:type="spellStart"/>
      <w:proofErr w:type="gramStart"/>
      <w:r w:rsidRPr="006E426F">
        <w:rPr>
          <w:rFonts w:ascii="Latin Modern Roman 10" w:hAnsi="Latin Modern Roman 10"/>
        </w:rPr>
        <w:t>I,t</w:t>
      </w:r>
      <w:proofErr w:type="spellEnd"/>
      <w:proofErr w:type="gramEnd"/>
      <w:r w:rsidRPr="006E426F">
        <w:rPr>
          <w:rFonts w:ascii="Latin Modern Roman 10" w:hAnsi="Latin Modern Roman 10"/>
        </w:rPr>
        <w:t>) in the situation X compared to all observer-moments O(</w:t>
      </w:r>
      <w:proofErr w:type="spellStart"/>
      <w:r w:rsidRPr="006E426F">
        <w:rPr>
          <w:rFonts w:ascii="Latin Modern Roman 10" w:hAnsi="Latin Modern Roman 10"/>
        </w:rPr>
        <w:t>I,t</w:t>
      </w:r>
      <w:proofErr w:type="spellEnd"/>
      <w:r w:rsidRPr="006E426F">
        <w:rPr>
          <w:rFonts w:ascii="Latin Modern Roman 10" w:hAnsi="Latin Modern Roman 10"/>
        </w:rPr>
        <w:t>). That is, it is the proportion of me-tomorrow who will win in a lottery compared with the number of all me-tomorrow observer-moments. In the QS experiment with lottery the total measure is declining, the measure of winnings is constant, and the relative measure of wins is growing.</w:t>
      </w:r>
    </w:p>
    <w:p w14:paraId="1D511B05" w14:textId="77777777" w:rsidR="008E591E" w:rsidRPr="006E426F" w:rsidRDefault="008E591E" w:rsidP="00FD37BA">
      <w:pPr>
        <w:ind w:firstLine="720"/>
        <w:jc w:val="both"/>
        <w:rPr>
          <w:rFonts w:ascii="Latin Modern Roman 10" w:hAnsi="Latin Modern Roman 10"/>
        </w:rPr>
      </w:pPr>
    </w:p>
    <w:p w14:paraId="4B865DCA" w14:textId="0309B230" w:rsidR="008E591E" w:rsidRPr="006E426F" w:rsidRDefault="008E591E" w:rsidP="00FD37BA">
      <w:pPr>
        <w:ind w:firstLine="720"/>
        <w:jc w:val="both"/>
        <w:rPr>
          <w:rFonts w:ascii="Latin Modern Roman 10" w:hAnsi="Latin Modern Roman 10"/>
        </w:rPr>
      </w:pPr>
      <w:r w:rsidRPr="006E426F">
        <w:rPr>
          <w:rFonts w:ascii="Latin Modern Roman 10" w:hAnsi="Latin Modern Roman 10"/>
        </w:rPr>
        <w:t>Mea</w:t>
      </w:r>
      <w:r w:rsidR="004224C0" w:rsidRPr="006E426F">
        <w:rPr>
          <w:rFonts w:ascii="Latin Modern Roman 10" w:hAnsi="Latin Modern Roman 10"/>
        </w:rPr>
        <w:t>s</w:t>
      </w:r>
      <w:r w:rsidRPr="006E426F">
        <w:rPr>
          <w:rFonts w:ascii="Latin Modern Roman 10" w:hAnsi="Latin Modern Roman 10"/>
        </w:rPr>
        <w:t>ure is similar to the “fluid of reality” and to “actuality” which was mentioned above.</w:t>
      </w:r>
    </w:p>
    <w:p w14:paraId="2605997B" w14:textId="63B2D2A1" w:rsidR="004224C0" w:rsidRPr="006E426F" w:rsidRDefault="004224C0" w:rsidP="00FD37BA">
      <w:pPr>
        <w:ind w:firstLine="720"/>
        <w:jc w:val="both"/>
        <w:rPr>
          <w:rFonts w:ascii="Latin Modern Roman 10" w:hAnsi="Latin Modern Roman 10"/>
        </w:rPr>
      </w:pPr>
      <w:r w:rsidRPr="006E426F">
        <w:rPr>
          <w:rFonts w:ascii="Latin Modern Roman 10" w:hAnsi="Latin Modern Roman 10"/>
        </w:rPr>
        <w:t>Almond argue that measure is needed – or we should experience not typical but bizarre observer-moment, as they are more numerous (but see our discussion about Boltzmann brains and their expected randomness)</w:t>
      </w:r>
      <w:r w:rsidR="00A30010" w:rsidRPr="006E426F">
        <w:rPr>
          <w:rFonts w:ascii="Latin Modern Roman 10" w:hAnsi="Latin Modern Roman 10"/>
        </w:rPr>
        <w:t>. Measure is quantified amount of “reality fluid”</w:t>
      </w:r>
      <w:r w:rsidR="002058C7" w:rsidRPr="006E426F">
        <w:rPr>
          <w:rFonts w:ascii="Latin Modern Roman 10" w:hAnsi="Latin Modern Roman 10"/>
        </w:rPr>
        <w:t xml:space="preserve"> or actuality. If we say that measure of something is low, we mean that it exists in less extent then we. </w:t>
      </w:r>
    </w:p>
    <w:p w14:paraId="00C9E402" w14:textId="77777777" w:rsidR="00845D24" w:rsidRPr="006E426F" w:rsidRDefault="00845D24" w:rsidP="00FD37BA">
      <w:pPr>
        <w:ind w:firstLine="720"/>
        <w:jc w:val="both"/>
        <w:rPr>
          <w:rFonts w:ascii="Latin Modern Roman 10" w:hAnsi="Latin Modern Roman 10"/>
        </w:rPr>
      </w:pPr>
    </w:p>
    <w:p w14:paraId="5C3CD82C" w14:textId="10BC9D90" w:rsidR="00845D24" w:rsidRPr="006E426F" w:rsidRDefault="00845D24" w:rsidP="00FD37BA">
      <w:pPr>
        <w:ind w:firstLine="720"/>
        <w:jc w:val="both"/>
        <w:rPr>
          <w:rFonts w:ascii="Latin Modern Roman 10" w:hAnsi="Latin Modern Roman 10"/>
        </w:rPr>
      </w:pPr>
      <w:r w:rsidRPr="006E426F">
        <w:rPr>
          <w:rFonts w:ascii="Latin Modern Roman 10" w:hAnsi="Latin Modern Roman 10"/>
        </w:rPr>
        <w:lastRenderedPageBreak/>
        <w:t>If we accept the “measure view” on survival, a person, who survived a potentially deadly accident should be still unhappy as he just lost half of his measure.</w:t>
      </w:r>
      <w:r w:rsidR="00923329" w:rsidRPr="006E426F">
        <w:rPr>
          <w:rFonts w:ascii="Latin Modern Roman 10" w:hAnsi="Latin Modern Roman 10"/>
        </w:rPr>
        <w:t xml:space="preserve"> There is no way to feel that you lost part of your “measure”.</w:t>
      </w:r>
    </w:p>
    <w:p w14:paraId="470D5481" w14:textId="77777777" w:rsidR="00845D24" w:rsidRPr="006E426F" w:rsidRDefault="00845D24" w:rsidP="00FD37BA">
      <w:pPr>
        <w:ind w:firstLine="720"/>
        <w:jc w:val="both"/>
        <w:rPr>
          <w:rFonts w:ascii="Latin Modern Roman 10" w:hAnsi="Latin Modern Roman 10"/>
        </w:rPr>
      </w:pPr>
    </w:p>
    <w:p w14:paraId="08A33B04" w14:textId="22745AF1" w:rsidR="00845D24" w:rsidRPr="006E426F" w:rsidRDefault="00845D24" w:rsidP="00FD37BA">
      <w:pPr>
        <w:ind w:firstLine="720"/>
        <w:jc w:val="both"/>
        <w:rPr>
          <w:rFonts w:ascii="Latin Modern Roman 10" w:hAnsi="Latin Modern Roman 10"/>
        </w:rPr>
      </w:pPr>
      <w:r w:rsidRPr="006E426F">
        <w:rPr>
          <w:rFonts w:ascii="Latin Modern Roman 10" w:hAnsi="Latin Modern Roman 10"/>
        </w:rPr>
        <w:t xml:space="preserve">Almond states that if there is no measure, and all observer moments counts by numbers, I will </w:t>
      </w:r>
      <w:r w:rsidR="00DF6E0E" w:rsidRPr="006E426F">
        <w:rPr>
          <w:rFonts w:ascii="Latin Modern Roman 10" w:hAnsi="Latin Modern Roman 10"/>
        </w:rPr>
        <w:t>find most likely myself in the end of my life – literary in last second. But this assumes that QI is not true. If it is true, for any “last moment” there is the next moment</w:t>
      </w:r>
      <w:r w:rsidR="00BA321C" w:rsidRPr="006E426F">
        <w:rPr>
          <w:rFonts w:ascii="Latin Modern Roman 10" w:hAnsi="Latin Modern Roman 10"/>
        </w:rPr>
        <w:t xml:space="preserve">. </w:t>
      </w:r>
    </w:p>
    <w:p w14:paraId="64D188DE" w14:textId="77777777" w:rsidR="00BA321C" w:rsidRPr="006E426F" w:rsidRDefault="00BA321C" w:rsidP="00FD37BA">
      <w:pPr>
        <w:ind w:firstLine="720"/>
        <w:jc w:val="both"/>
        <w:rPr>
          <w:rFonts w:ascii="Latin Modern Roman 10" w:hAnsi="Latin Modern Roman 10"/>
        </w:rPr>
      </w:pPr>
    </w:p>
    <w:p w14:paraId="557CAB20" w14:textId="7EBB8102" w:rsidR="00BA321C" w:rsidRPr="006E426F" w:rsidRDefault="00BA321C" w:rsidP="00FD37BA">
      <w:pPr>
        <w:ind w:firstLine="720"/>
        <w:jc w:val="both"/>
        <w:rPr>
          <w:rFonts w:ascii="Latin Modern Roman 10" w:hAnsi="Latin Modern Roman 10"/>
        </w:rPr>
      </w:pPr>
      <w:r w:rsidRPr="006E426F">
        <w:rPr>
          <w:rFonts w:ascii="Latin Modern Roman 10" w:hAnsi="Latin Modern Roman 10"/>
        </w:rPr>
        <w:t>New way to calculate the measure: it is a</w:t>
      </w:r>
      <w:r w:rsidR="00E70D5C" w:rsidRPr="006E426F">
        <w:rPr>
          <w:rFonts w:ascii="Latin Modern Roman 10" w:hAnsi="Latin Modern Roman 10"/>
        </w:rPr>
        <w:t>s</w:t>
      </w:r>
      <w:r w:rsidRPr="006E426F">
        <w:rPr>
          <w:rFonts w:ascii="Latin Modern Roman 10" w:hAnsi="Latin Modern Roman 10"/>
        </w:rPr>
        <w:t xml:space="preserve"> share</w:t>
      </w:r>
      <w:r w:rsidR="00E70D5C" w:rsidRPr="006E426F">
        <w:rPr>
          <w:rFonts w:ascii="Latin Modern Roman 10" w:hAnsi="Latin Modern Roman 10"/>
        </w:rPr>
        <w:t>s</w:t>
      </w:r>
      <w:r w:rsidRPr="006E426F">
        <w:rPr>
          <w:rFonts w:ascii="Latin Modern Roman 10" w:hAnsi="Latin Modern Roman 10"/>
        </w:rPr>
        <w:t xml:space="preserve"> of all world</w:t>
      </w:r>
      <w:r w:rsidR="00E92101" w:rsidRPr="006E426F">
        <w:rPr>
          <w:rFonts w:ascii="Latin Modern Roman 10" w:hAnsi="Latin Modern Roman 10"/>
        </w:rPr>
        <w:t>s</w:t>
      </w:r>
      <w:r w:rsidRPr="006E426F">
        <w:rPr>
          <w:rFonts w:ascii="Latin Modern Roman 10" w:hAnsi="Latin Modern Roman 10"/>
        </w:rPr>
        <w:t xml:space="preserve"> where the moment </w:t>
      </w:r>
      <w:proofErr w:type="gramStart"/>
      <w:r w:rsidRPr="006E426F">
        <w:rPr>
          <w:rFonts w:ascii="Latin Modern Roman 10" w:hAnsi="Latin Modern Roman 10"/>
        </w:rPr>
        <w:t>O(</w:t>
      </w:r>
      <w:proofErr w:type="gramEnd"/>
      <w:r w:rsidRPr="006E426F">
        <w:rPr>
          <w:rFonts w:ascii="Latin Modern Roman 10" w:hAnsi="Latin Modern Roman 10"/>
        </w:rPr>
        <w:t>I, T+1) exist</w:t>
      </w:r>
      <w:r w:rsidR="00E70D5C" w:rsidRPr="006E426F">
        <w:rPr>
          <w:rFonts w:ascii="Latin Modern Roman 10" w:hAnsi="Latin Modern Roman 10"/>
        </w:rPr>
        <w:t>: for example, if 1 such moment exist in real world and 9 in simulation, the real one has 0.1 measure. So, measure is relative, not absolute.</w:t>
      </w:r>
    </w:p>
    <w:p w14:paraId="2AA63E23" w14:textId="77777777" w:rsidR="00E70D5C" w:rsidRPr="006E426F" w:rsidRDefault="00E70D5C" w:rsidP="00FD37BA">
      <w:pPr>
        <w:ind w:firstLine="720"/>
        <w:jc w:val="both"/>
        <w:rPr>
          <w:rFonts w:ascii="Latin Modern Roman 10" w:hAnsi="Latin Modern Roman 10"/>
        </w:rPr>
      </w:pPr>
    </w:p>
    <w:p w14:paraId="17A06125" w14:textId="447B9187" w:rsidR="00E70D5C" w:rsidRPr="006E426F" w:rsidRDefault="008D69F6" w:rsidP="00FD37BA">
      <w:pPr>
        <w:ind w:firstLine="720"/>
        <w:jc w:val="both"/>
        <w:rPr>
          <w:rFonts w:ascii="Latin Modern Roman 10" w:hAnsi="Latin Modern Roman 10"/>
        </w:rPr>
      </w:pPr>
      <w:r w:rsidRPr="006E426F">
        <w:rPr>
          <w:rFonts w:ascii="Latin Modern Roman 10" w:hAnsi="Latin Modern Roman 10"/>
        </w:rPr>
        <w:t>Also, if one values having higher measure, he must strive to creating as much his copies as possible, as it will increase measure.</w:t>
      </w:r>
    </w:p>
    <w:p w14:paraId="1061F086" w14:textId="77777777" w:rsidR="00452595" w:rsidRPr="006E426F" w:rsidRDefault="00452595" w:rsidP="00FD37BA">
      <w:pPr>
        <w:ind w:firstLine="720"/>
        <w:jc w:val="both"/>
        <w:rPr>
          <w:rFonts w:ascii="Latin Modern Roman 10" w:hAnsi="Latin Modern Roman 10"/>
        </w:rPr>
      </w:pPr>
    </w:p>
    <w:p w14:paraId="416BAA2B" w14:textId="77777777" w:rsidR="00FD37BA" w:rsidRPr="006E426F" w:rsidRDefault="00FD37BA" w:rsidP="00FD37BA">
      <w:pPr>
        <w:jc w:val="both"/>
        <w:rPr>
          <w:rFonts w:ascii="Latin Modern Roman 10" w:hAnsi="Latin Modern Roman 10"/>
        </w:rPr>
      </w:pPr>
    </w:p>
    <w:p w14:paraId="5A6C1C4B" w14:textId="52D0CB48" w:rsidR="00FD37BA" w:rsidRPr="006E426F" w:rsidRDefault="00FD37BA" w:rsidP="00FD37BA">
      <w:pPr>
        <w:pStyle w:val="Heading2"/>
        <w:rPr>
          <w:rFonts w:ascii="Latin Modern Roman 10" w:hAnsi="Latin Modern Roman 10"/>
        </w:rPr>
      </w:pPr>
      <w:bookmarkStart w:id="145" w:name="_Toc505530505"/>
      <w:bookmarkStart w:id="146" w:name="_Toc508042582"/>
      <w:r w:rsidRPr="006E426F">
        <w:rPr>
          <w:rFonts w:ascii="Latin Modern Roman 10" w:hAnsi="Latin Modern Roman 10"/>
        </w:rPr>
        <w:t xml:space="preserve">Difference in the probabilities of outcomes in the </w:t>
      </w:r>
      <w:r w:rsidR="007B1F5F" w:rsidRPr="006E426F">
        <w:rPr>
          <w:rFonts w:ascii="Latin Modern Roman 10" w:hAnsi="Latin Modern Roman 10"/>
        </w:rPr>
        <w:t>multiverse</w:t>
      </w:r>
      <w:r w:rsidRPr="006E426F">
        <w:rPr>
          <w:rFonts w:ascii="Latin Modern Roman 10" w:hAnsi="Latin Modern Roman 10"/>
        </w:rPr>
        <w:t xml:space="preserve"> and quantum immortality</w:t>
      </w:r>
      <w:bookmarkEnd w:id="145"/>
      <w:bookmarkEnd w:id="146"/>
    </w:p>
    <w:p w14:paraId="00865FF0" w14:textId="19953699"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One interesting thing is that in the </w:t>
      </w:r>
      <w:r w:rsidR="007B1F5F" w:rsidRPr="006E426F">
        <w:rPr>
          <w:rFonts w:ascii="Latin Modern Roman 10" w:hAnsi="Latin Modern Roman 10"/>
        </w:rPr>
        <w:t>multiverse</w:t>
      </w:r>
      <w:r w:rsidRPr="006E426F">
        <w:rPr>
          <w:rFonts w:ascii="Latin Modern Roman 10" w:hAnsi="Latin Modern Roman 10"/>
        </w:rPr>
        <w:t xml:space="preserve"> immortality the number of “very rare survival” observers could be higher than in the quantum immortality. For example, you are falling on Sun. The probability that some quantum effects temporary change gravity and move you away is extremely small, like the number with </w:t>
      </w:r>
      <w:proofErr w:type="gramStart"/>
      <w:r w:rsidRPr="006E426F">
        <w:rPr>
          <w:rFonts w:ascii="Latin Modern Roman 10" w:hAnsi="Latin Modern Roman 10"/>
        </w:rPr>
        <w:t>millions</w:t>
      </w:r>
      <w:proofErr w:type="gramEnd"/>
      <w:r w:rsidRPr="006E426F">
        <w:rPr>
          <w:rFonts w:ascii="Latin Modern Roman 10" w:hAnsi="Latin Modern Roman 10"/>
        </w:rPr>
        <w:t xml:space="preserve"> zeros. However, in the other part of the big universe there are another </w:t>
      </w:r>
      <w:proofErr w:type="gramStart"/>
      <w:r w:rsidRPr="006E426F">
        <w:rPr>
          <w:rFonts w:ascii="Latin Modern Roman 10" w:hAnsi="Latin Modern Roman 10"/>
        </w:rPr>
        <w:t>copies</w:t>
      </w:r>
      <w:proofErr w:type="gramEnd"/>
      <w:r w:rsidRPr="006E426F">
        <w:rPr>
          <w:rFonts w:ascii="Latin Modern Roman 10" w:hAnsi="Latin Modern Roman 10"/>
        </w:rPr>
        <w:t xml:space="preserve"> of you, which have an illusion that they are falling on Sun, but actually not. In that case big immortality provides more probable way of survival.  </w:t>
      </w:r>
    </w:p>
    <w:p w14:paraId="3E1B22E0" w14:textId="77777777" w:rsidR="00FD37BA" w:rsidRPr="006E426F" w:rsidRDefault="00FD37BA" w:rsidP="00FD37BA">
      <w:pPr>
        <w:jc w:val="both"/>
        <w:rPr>
          <w:rFonts w:ascii="Latin Modern Roman 10" w:hAnsi="Latin Modern Roman 10"/>
        </w:rPr>
      </w:pPr>
    </w:p>
    <w:p w14:paraId="3215B70E" w14:textId="77777777" w:rsidR="00FD37BA" w:rsidRPr="006E426F" w:rsidRDefault="00FD37BA" w:rsidP="00FD37BA">
      <w:pPr>
        <w:pStyle w:val="Heading2"/>
        <w:rPr>
          <w:rFonts w:ascii="Latin Modern Roman 10" w:hAnsi="Latin Modern Roman 10"/>
        </w:rPr>
      </w:pPr>
      <w:bookmarkStart w:id="147" w:name="_Toc503132425"/>
      <w:bookmarkStart w:id="148" w:name="_Toc505530506"/>
      <w:bookmarkStart w:id="149" w:name="_Toc508042583"/>
      <w:r w:rsidRPr="006E426F">
        <w:rPr>
          <w:rFonts w:ascii="Latin Modern Roman 10" w:hAnsi="Latin Modern Roman 10"/>
        </w:rPr>
        <w:t>The nature of physical experiment</w:t>
      </w:r>
      <w:bookmarkEnd w:id="147"/>
      <w:bookmarkEnd w:id="148"/>
      <w:bookmarkEnd w:id="149"/>
    </w:p>
    <w:p w14:paraId="061C6490" w14:textId="58CC0A9E" w:rsidR="00FD37BA" w:rsidRPr="006E426F" w:rsidRDefault="00FD37BA" w:rsidP="00FD37BA">
      <w:pPr>
        <w:ind w:firstLine="720"/>
        <w:rPr>
          <w:rFonts w:ascii="Latin Modern Roman 10" w:hAnsi="Latin Modern Roman 10"/>
        </w:rPr>
      </w:pPr>
      <w:r w:rsidRPr="006E426F">
        <w:rPr>
          <w:rFonts w:ascii="Latin Modern Roman 10" w:hAnsi="Latin Modern Roman 10"/>
        </w:rPr>
        <w:t xml:space="preserve">Classical idea of the physical experiment presumes existence of the pure objective observer. If someone decline to accept </w:t>
      </w:r>
      <w:r w:rsidR="00E34378" w:rsidRPr="006E426F">
        <w:rPr>
          <w:rFonts w:ascii="Latin Modern Roman 10" w:hAnsi="Latin Modern Roman 10"/>
        </w:rPr>
        <w:t>Multiverse</w:t>
      </w:r>
      <w:r w:rsidRPr="006E426F">
        <w:rPr>
          <w:rFonts w:ascii="Latin Modern Roman 10" w:hAnsi="Latin Modern Roman 10"/>
        </w:rPr>
        <w:t>-immortality, he has to rule out principle role of the observer.</w:t>
      </w:r>
    </w:p>
    <w:p w14:paraId="0A4A9EF0" w14:textId="3625CD62" w:rsidR="00FD37BA" w:rsidRPr="006E426F" w:rsidRDefault="00FD37BA" w:rsidP="00FD37BA">
      <w:pPr>
        <w:ind w:firstLine="720"/>
        <w:rPr>
          <w:rFonts w:ascii="Latin Modern Roman 10" w:hAnsi="Latin Modern Roman 10"/>
        </w:rPr>
      </w:pPr>
      <w:r w:rsidRPr="006E426F">
        <w:rPr>
          <w:rFonts w:ascii="Latin Modern Roman 10" w:hAnsi="Latin Modern Roman 10"/>
        </w:rPr>
        <w:t xml:space="preserve">If we said that unexpected survival is not the argument for </w:t>
      </w:r>
      <w:r w:rsidR="00E34378" w:rsidRPr="006E426F">
        <w:rPr>
          <w:rFonts w:ascii="Latin Modern Roman 10" w:hAnsi="Latin Modern Roman 10"/>
        </w:rPr>
        <w:t>Multiverse</w:t>
      </w:r>
      <w:r w:rsidRPr="006E426F">
        <w:rPr>
          <w:rFonts w:ascii="Latin Modern Roman 10" w:hAnsi="Latin Modern Roman 10"/>
        </w:rPr>
        <w:t xml:space="preserve">-immortality as did Almond, we create too strong argument that kills power of evidences. </w:t>
      </w:r>
    </w:p>
    <w:p w14:paraId="6BC0209F" w14:textId="77777777"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 xml:space="preserve">If all possible observer-moments exist, any observation is not evidence for anything. If we measure g which is expected to be g=10, where will be always an observer who find that g=7, and thus finding that g=7 is not evidence for g=10. Or, we have to said, that probability of me-now to be a given observer is somehow depending on the measure of the observers in the universe, as if observer-moments are boxes and my consciousness is a ball which fall in the box. </w:t>
      </w:r>
    </w:p>
    <w:p w14:paraId="44B05FE2" w14:textId="77777777" w:rsidR="00FD37BA" w:rsidRPr="006E426F" w:rsidRDefault="00FD37BA" w:rsidP="00FD37BA">
      <w:pPr>
        <w:jc w:val="both"/>
        <w:rPr>
          <w:rFonts w:ascii="Latin Modern Roman 10" w:hAnsi="Latin Modern Roman 10"/>
        </w:rPr>
      </w:pPr>
    </w:p>
    <w:p w14:paraId="3D5B3F23" w14:textId="77777777" w:rsidR="00FD37BA" w:rsidRPr="006E426F" w:rsidRDefault="00FD37BA" w:rsidP="00FD37BA">
      <w:pPr>
        <w:jc w:val="both"/>
        <w:rPr>
          <w:rFonts w:ascii="Latin Modern Roman 10" w:hAnsi="Latin Modern Roman 10"/>
        </w:rPr>
      </w:pPr>
    </w:p>
    <w:p w14:paraId="7091F9FA" w14:textId="77777777" w:rsidR="00FD37BA" w:rsidRPr="006E426F" w:rsidRDefault="00FD37BA" w:rsidP="00FD37BA">
      <w:pPr>
        <w:pStyle w:val="Heading2"/>
        <w:rPr>
          <w:rFonts w:ascii="Latin Modern Roman 10" w:hAnsi="Latin Modern Roman 10"/>
        </w:rPr>
      </w:pPr>
      <w:bookmarkStart w:id="150" w:name="_Toc505530507"/>
      <w:bookmarkStart w:id="151" w:name="_Toc508042584"/>
      <w:r w:rsidRPr="006E426F">
        <w:rPr>
          <w:rFonts w:ascii="Latin Modern Roman 10" w:hAnsi="Latin Modern Roman 10"/>
        </w:rPr>
        <w:lastRenderedPageBreak/>
        <w:t>QI and presumptuous philosopher</w:t>
      </w:r>
      <w:bookmarkEnd w:id="150"/>
      <w:bookmarkEnd w:id="151"/>
    </w:p>
    <w:p w14:paraId="2B2FEAFA" w14:textId="4DD4471D" w:rsidR="00FD37BA" w:rsidRPr="006E426F" w:rsidRDefault="00FD37BA" w:rsidP="00C613AC">
      <w:pPr>
        <w:ind w:firstLine="720"/>
        <w:jc w:val="both"/>
        <w:rPr>
          <w:rFonts w:ascii="Latin Modern Roman 10" w:hAnsi="Latin Modern Roman 10"/>
        </w:rPr>
      </w:pPr>
      <w:r w:rsidRPr="006E426F">
        <w:rPr>
          <w:rFonts w:ascii="Latin Modern Roman 10" w:hAnsi="Latin Modern Roman 10"/>
        </w:rPr>
        <w:t xml:space="preserve">We don’t know if </w:t>
      </w:r>
      <w:r w:rsidR="007B1F5F" w:rsidRPr="006E426F">
        <w:rPr>
          <w:rFonts w:ascii="Latin Modern Roman 10" w:hAnsi="Latin Modern Roman 10"/>
        </w:rPr>
        <w:t>multiverse</w:t>
      </w:r>
      <w:r w:rsidRPr="006E426F">
        <w:rPr>
          <w:rFonts w:ascii="Latin Modern Roman 10" w:hAnsi="Latin Modern Roman 10"/>
        </w:rPr>
        <w:t xml:space="preserve"> immortality works. But if I will survive several severe accidents or will live until very long age, I may take it as a Bayesian evidence for the theory, but it is still questionable, see presumptuous philosopher (PP).</w:t>
      </w:r>
    </w:p>
    <w:p w14:paraId="685635BC" w14:textId="0224D43F" w:rsidR="00FD37BA" w:rsidRPr="006E426F" w:rsidRDefault="00FD37BA" w:rsidP="00FD37BA">
      <w:pPr>
        <w:ind w:firstLine="720"/>
        <w:jc w:val="both"/>
        <w:rPr>
          <w:rFonts w:ascii="Latin Modern Roman 10" w:hAnsi="Latin Modern Roman 10"/>
        </w:rPr>
      </w:pPr>
      <w:r w:rsidRPr="006E426F">
        <w:rPr>
          <w:rFonts w:ascii="Latin Modern Roman 10" w:hAnsi="Latin Modern Roman 10"/>
        </w:rPr>
        <w:t>In our case</w:t>
      </w:r>
      <w:r w:rsidR="00C613AC" w:rsidRPr="006E426F">
        <w:rPr>
          <w:rFonts w:ascii="Latin Modern Roman 10" w:hAnsi="Latin Modern Roman 10"/>
        </w:rPr>
        <w:t>,</w:t>
      </w:r>
      <w:r w:rsidRPr="006E426F">
        <w:rPr>
          <w:rFonts w:ascii="Latin Modern Roman 10" w:hAnsi="Latin Modern Roman 10"/>
        </w:rPr>
        <w:t xml:space="preserve"> the fact that I exist according to PP-logic is an evidence to the existence of all possible observers and infinite universe.</w:t>
      </w:r>
    </w:p>
    <w:p w14:paraId="4F4C6D68" w14:textId="77777777" w:rsidR="00FD37BA" w:rsidRPr="006E426F" w:rsidRDefault="00FD37BA" w:rsidP="00FD383B">
      <w:pPr>
        <w:ind w:firstLine="720"/>
        <w:jc w:val="both"/>
        <w:rPr>
          <w:rFonts w:ascii="Latin Modern Roman 10" w:hAnsi="Latin Modern Roman 10"/>
        </w:rPr>
      </w:pPr>
    </w:p>
    <w:p w14:paraId="10EC8866" w14:textId="77777777" w:rsidR="00017A7C" w:rsidRPr="006E426F" w:rsidRDefault="00017A7C" w:rsidP="00FD383B">
      <w:pPr>
        <w:ind w:firstLine="720"/>
        <w:jc w:val="both"/>
        <w:rPr>
          <w:rFonts w:ascii="Latin Modern Roman 10" w:hAnsi="Latin Modern Roman 10"/>
        </w:rPr>
      </w:pPr>
    </w:p>
    <w:p w14:paraId="4117A7E0" w14:textId="35A2ECAA" w:rsidR="00017A7C" w:rsidRPr="006E426F" w:rsidRDefault="00B12499" w:rsidP="00017A7C">
      <w:pPr>
        <w:pStyle w:val="Heading2"/>
        <w:rPr>
          <w:rFonts w:ascii="Latin Modern Roman 10" w:hAnsi="Latin Modern Roman 10"/>
        </w:rPr>
      </w:pPr>
      <w:bookmarkStart w:id="152" w:name="_Toc505530508"/>
      <w:bookmarkStart w:id="153" w:name="_Toc508042585"/>
      <w:r w:rsidRPr="006E426F">
        <w:rPr>
          <w:rFonts w:ascii="Latin Modern Roman 10" w:hAnsi="Latin Modern Roman 10"/>
        </w:rPr>
        <w:t xml:space="preserve">Marginalization: </w:t>
      </w:r>
      <w:r w:rsidR="00017A7C" w:rsidRPr="006E426F">
        <w:rPr>
          <w:rFonts w:ascii="Latin Modern Roman 10" w:hAnsi="Latin Modern Roman 10"/>
        </w:rPr>
        <w:t>Strange outcomes will dominate after several QS experiments</w:t>
      </w:r>
      <w:bookmarkEnd w:id="152"/>
      <w:bookmarkEnd w:id="153"/>
    </w:p>
    <w:p w14:paraId="0B493B4B" w14:textId="3DCBDBC3" w:rsidR="00017A7C" w:rsidRPr="006E426F" w:rsidRDefault="00017A7C" w:rsidP="00017A7C">
      <w:pPr>
        <w:ind w:firstLine="720"/>
        <w:jc w:val="both"/>
        <w:rPr>
          <w:rFonts w:ascii="Latin Modern Roman 10" w:hAnsi="Latin Modern Roman 10"/>
        </w:rPr>
      </w:pPr>
      <w:r w:rsidRPr="006E426F">
        <w:rPr>
          <w:rFonts w:ascii="Latin Modern Roman 10" w:hAnsi="Latin Modern Roman 10"/>
        </w:rPr>
        <w:t xml:space="preserve">Almond called “Low Measure Marginalization”, that is, </w:t>
      </w:r>
      <w:r w:rsidR="00A96532" w:rsidRPr="006E426F">
        <w:rPr>
          <w:rFonts w:ascii="Latin Modern Roman 10" w:hAnsi="Latin Modern Roman 10"/>
        </w:rPr>
        <w:t>survival</w:t>
      </w:r>
      <w:r w:rsidRPr="006E426F">
        <w:rPr>
          <w:rFonts w:ascii="Latin Modern Roman 10" w:hAnsi="Latin Modern Roman 10"/>
        </w:rPr>
        <w:t xml:space="preserve"> in</w:t>
      </w:r>
      <w:r w:rsidR="00A96532" w:rsidRPr="006E426F">
        <w:rPr>
          <w:rFonts w:ascii="Latin Modern Roman 10" w:hAnsi="Latin Modern Roman 10"/>
        </w:rPr>
        <w:t xml:space="preserve"> an</w:t>
      </w:r>
      <w:r w:rsidRPr="006E426F">
        <w:rPr>
          <w:rFonts w:ascii="Latin Modern Roman 10" w:hAnsi="Latin Modern Roman 10"/>
        </w:rPr>
        <w:t xml:space="preserve"> unexpected ways </w:t>
      </w:r>
      <w:r w:rsidRPr="006E426F">
        <w:rPr>
          <w:rFonts w:ascii="Latin Modern Roman 10" w:hAnsi="Latin Modern Roman 10"/>
        </w:rPr>
        <w:fldChar w:fldCharType="begin"/>
      </w:r>
      <w:r w:rsidR="006251BE" w:rsidRPr="006E426F">
        <w:rPr>
          <w:rFonts w:ascii="Latin Modern Roman 10" w:hAnsi="Latin Modern Roman 10"/>
        </w:rPr>
        <w:instrText xml:space="preserve"> ADDIN ZOTERO_ITEM CSL_CITATION {"citationID":"V0WmfNal","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aul Almond, 2011d)</w:t>
      </w:r>
      <w:r w:rsidRPr="006E426F">
        <w:rPr>
          <w:rFonts w:ascii="Latin Modern Roman 10" w:hAnsi="Latin Modern Roman 10"/>
        </w:rPr>
        <w:fldChar w:fldCharType="end"/>
      </w:r>
      <w:r w:rsidRPr="006E426F">
        <w:rPr>
          <w:rFonts w:ascii="Latin Modern Roman 10" w:hAnsi="Latin Modern Roman 10"/>
        </w:rPr>
        <w:t xml:space="preserve">. </w:t>
      </w:r>
    </w:p>
    <w:p w14:paraId="77EE7CFF" w14:textId="77777777" w:rsidR="00B12499" w:rsidRPr="006E426F" w:rsidRDefault="00B12499" w:rsidP="00017A7C">
      <w:pPr>
        <w:ind w:firstLine="720"/>
        <w:jc w:val="both"/>
        <w:rPr>
          <w:rFonts w:ascii="Latin Modern Roman 10" w:hAnsi="Latin Modern Roman 10"/>
        </w:rPr>
      </w:pPr>
      <w:r w:rsidRPr="006E426F">
        <w:rPr>
          <w:rFonts w:ascii="Latin Modern Roman 10" w:hAnsi="Latin Modern Roman 10"/>
        </w:rPr>
        <w:t>There are several possible types of marginalization:</w:t>
      </w:r>
    </w:p>
    <w:p w14:paraId="2DEA0004" w14:textId="77777777" w:rsidR="00AB6658" w:rsidRPr="006E426F" w:rsidRDefault="00AB6658" w:rsidP="00017A7C">
      <w:pPr>
        <w:ind w:firstLine="720"/>
        <w:jc w:val="both"/>
        <w:rPr>
          <w:rFonts w:ascii="Latin Modern Roman 10" w:hAnsi="Latin Modern Roman 10"/>
        </w:rPr>
      </w:pPr>
    </w:p>
    <w:p w14:paraId="57FB73D1" w14:textId="77777777"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 xml:space="preserve">Saved by aliens, </w:t>
      </w:r>
    </w:p>
    <w:p w14:paraId="0D0EC4D6" w14:textId="5C01B355"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In a dream,</w:t>
      </w:r>
    </w:p>
    <w:p w14:paraId="3B9A18D0" w14:textId="442C1FC8"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In a short-term hallucination</w:t>
      </w:r>
    </w:p>
    <w:p w14:paraId="6BCC186A" w14:textId="0E44F6DD"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Data stamping mistake</w:t>
      </w:r>
    </w:p>
    <w:p w14:paraId="5E30BFFD" w14:textId="39B37B11"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In a simulation</w:t>
      </w:r>
      <w:r w:rsidR="00EC036E" w:rsidRPr="006E426F">
        <w:rPr>
          <w:rFonts w:ascii="Latin Modern Roman 10" w:hAnsi="Latin Modern Roman 10"/>
        </w:rPr>
        <w:t xml:space="preserve"> with afterlife</w:t>
      </w:r>
    </w:p>
    <w:p w14:paraId="0F42428D" w14:textId="14C1CB0C"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As a Boltzmann brain</w:t>
      </w:r>
    </w:p>
    <w:p w14:paraId="69974A4C" w14:textId="5EB82A2B"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An error in estimation of risk or in firing of QS weapon</w:t>
      </w:r>
    </w:p>
    <w:p w14:paraId="6C0A35A0" w14:textId="7AFD2C9A"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A jump to past observer-moment</w:t>
      </w:r>
    </w:p>
    <w:p w14:paraId="06BF2DAB" w14:textId="29FD6F0B" w:rsidR="00B12499" w:rsidRPr="006E426F" w:rsidRDefault="00B12499" w:rsidP="00B12499">
      <w:pPr>
        <w:pStyle w:val="ListParagraph"/>
        <w:numPr>
          <w:ilvl w:val="0"/>
          <w:numId w:val="17"/>
        </w:numPr>
        <w:jc w:val="both"/>
        <w:rPr>
          <w:rFonts w:ascii="Latin Modern Roman 10" w:hAnsi="Latin Modern Roman 10"/>
        </w:rPr>
      </w:pPr>
      <w:r w:rsidRPr="006E426F">
        <w:rPr>
          <w:rFonts w:ascii="Latin Modern Roman 10" w:hAnsi="Latin Modern Roman 10"/>
        </w:rPr>
        <w:t>Respawning</w:t>
      </w:r>
    </w:p>
    <w:p w14:paraId="7A99BCCE" w14:textId="77777777" w:rsidR="00B12499" w:rsidRPr="006E426F" w:rsidRDefault="00B12499" w:rsidP="00017A7C">
      <w:pPr>
        <w:ind w:firstLine="720"/>
        <w:jc w:val="both"/>
        <w:rPr>
          <w:rFonts w:ascii="Latin Modern Roman 10" w:hAnsi="Latin Modern Roman 10"/>
        </w:rPr>
      </w:pPr>
    </w:p>
    <w:p w14:paraId="76ED136F" w14:textId="085CDCD8" w:rsidR="00B12499" w:rsidRPr="006E426F" w:rsidRDefault="00B12499" w:rsidP="00017A7C">
      <w:pPr>
        <w:ind w:firstLine="720"/>
        <w:jc w:val="both"/>
        <w:rPr>
          <w:rFonts w:ascii="Latin Modern Roman 10" w:hAnsi="Latin Modern Roman 10"/>
        </w:rPr>
      </w:pPr>
      <w:r w:rsidRPr="006E426F">
        <w:rPr>
          <w:rFonts w:ascii="Latin Modern Roman 10" w:hAnsi="Latin Modern Roman 10"/>
        </w:rPr>
        <w:t xml:space="preserve">Marginalization means appearing in less probable worlds which are also less likely to be ordered. </w:t>
      </w:r>
      <w:r w:rsidR="00C40AEB" w:rsidRPr="006E426F">
        <w:rPr>
          <w:rFonts w:ascii="Latin Modern Roman 10" w:hAnsi="Latin Modern Roman 10"/>
        </w:rPr>
        <w:t>It has</w:t>
      </w:r>
      <w:r w:rsidR="00B344CC" w:rsidRPr="006E426F">
        <w:rPr>
          <w:rFonts w:ascii="Latin Modern Roman 10" w:hAnsi="Latin Modern Roman 10"/>
        </w:rPr>
        <w:t xml:space="preserve"> surprising</w:t>
      </w:r>
      <w:r w:rsidR="00C40AEB" w:rsidRPr="006E426F">
        <w:rPr>
          <w:rFonts w:ascii="Latin Modern Roman 10" w:hAnsi="Latin Modern Roman 10"/>
        </w:rPr>
        <w:t xml:space="preserve"> consequence that </w:t>
      </w:r>
      <w:r w:rsidR="00B344CC" w:rsidRPr="006E426F">
        <w:rPr>
          <w:rFonts w:ascii="Latin Modern Roman 10" w:hAnsi="Latin Modern Roman 10"/>
        </w:rPr>
        <w:t xml:space="preserve">QI is more likely to work in them! Because the size of set </w:t>
      </w:r>
      <w:proofErr w:type="gramStart"/>
      <w:r w:rsidR="00B344CC" w:rsidRPr="006E426F">
        <w:rPr>
          <w:rFonts w:ascii="Latin Modern Roman 10" w:hAnsi="Latin Modern Roman 10"/>
        </w:rPr>
        <w:t>O(</w:t>
      </w:r>
      <w:proofErr w:type="gramEnd"/>
      <w:r w:rsidR="00B344CC" w:rsidRPr="006E426F">
        <w:rPr>
          <w:rFonts w:ascii="Latin Modern Roman 10" w:hAnsi="Latin Modern Roman 10"/>
        </w:rPr>
        <w:t xml:space="preserve">I, T+1) is not much smaller than O(I, T) set. That is, “measure” is declining slowly after marginalization. The reason for it is </w:t>
      </w:r>
      <w:r w:rsidR="00AB6658" w:rsidRPr="006E426F">
        <w:rPr>
          <w:rFonts w:ascii="Latin Modern Roman 10" w:hAnsi="Latin Modern Roman 10"/>
        </w:rPr>
        <w:t>that in the strange non-ordered world all possible observer-moments are more or less equally frequent, so frequency is not declining.</w:t>
      </w:r>
    </w:p>
    <w:p w14:paraId="32B5ED49" w14:textId="7D6D4DC5" w:rsidR="00AB6658" w:rsidRPr="006E426F" w:rsidRDefault="00AB6658" w:rsidP="00017A7C">
      <w:pPr>
        <w:ind w:firstLine="720"/>
        <w:jc w:val="both"/>
        <w:rPr>
          <w:rFonts w:ascii="Latin Modern Roman 10" w:hAnsi="Latin Modern Roman 10"/>
        </w:rPr>
      </w:pPr>
      <w:r w:rsidRPr="006E426F">
        <w:rPr>
          <w:rFonts w:ascii="Latin Modern Roman 10" w:hAnsi="Latin Modern Roman 10"/>
        </w:rPr>
        <w:t>For example, in a bizarre dream you are much more likely to be saved by “aliens”</w:t>
      </w:r>
      <w:r w:rsidR="00D20446" w:rsidRPr="006E426F">
        <w:rPr>
          <w:rFonts w:ascii="Latin Modern Roman 10" w:hAnsi="Latin Modern Roman 10"/>
        </w:rPr>
        <w:t>.</w:t>
      </w:r>
    </w:p>
    <w:p w14:paraId="140ACD29" w14:textId="77777777" w:rsidR="00D20446" w:rsidRPr="006E426F" w:rsidRDefault="00D20446" w:rsidP="00017A7C">
      <w:pPr>
        <w:ind w:firstLine="720"/>
        <w:jc w:val="both"/>
        <w:rPr>
          <w:rFonts w:ascii="Latin Modern Roman 10" w:hAnsi="Latin Modern Roman 10"/>
        </w:rPr>
      </w:pPr>
    </w:p>
    <w:p w14:paraId="439020DB" w14:textId="77777777" w:rsidR="00017A7C" w:rsidRPr="006E426F" w:rsidRDefault="00017A7C" w:rsidP="00FD383B">
      <w:pPr>
        <w:ind w:firstLine="720"/>
        <w:jc w:val="both"/>
        <w:rPr>
          <w:rFonts w:ascii="Latin Modern Roman 10" w:hAnsi="Latin Modern Roman 10"/>
        </w:rPr>
      </w:pPr>
    </w:p>
    <w:p w14:paraId="433A08B8" w14:textId="32E45F89" w:rsidR="009E035A" w:rsidRPr="006E426F" w:rsidRDefault="009E035A" w:rsidP="009E035A">
      <w:pPr>
        <w:pStyle w:val="Heading1"/>
        <w:rPr>
          <w:rFonts w:ascii="Latin Modern Roman 10" w:hAnsi="Latin Modern Roman 10"/>
        </w:rPr>
      </w:pPr>
      <w:bookmarkStart w:id="154" w:name="_Toc503132448"/>
      <w:bookmarkStart w:id="155" w:name="_Toc505530509"/>
      <w:bookmarkStart w:id="156" w:name="_Toc508042586"/>
      <w:r w:rsidRPr="006E426F">
        <w:rPr>
          <w:rFonts w:ascii="Latin Modern Roman 10" w:hAnsi="Latin Modern Roman 10"/>
        </w:rPr>
        <w:t>Appendix 2. Multiverse immortality and other similar probabilistic arguments</w:t>
      </w:r>
      <w:bookmarkEnd w:id="154"/>
      <w:bookmarkEnd w:id="155"/>
      <w:bookmarkEnd w:id="156"/>
    </w:p>
    <w:p w14:paraId="1011BDDD" w14:textId="0516FE53" w:rsidR="009E035A" w:rsidRPr="006E426F" w:rsidRDefault="00E34378" w:rsidP="00C95444">
      <w:pPr>
        <w:pStyle w:val="Heading2"/>
        <w:rPr>
          <w:rFonts w:ascii="Latin Modern Roman 10" w:hAnsi="Latin Modern Roman 10"/>
        </w:rPr>
      </w:pPr>
      <w:bookmarkStart w:id="157" w:name="_Toc503132449"/>
      <w:bookmarkStart w:id="158" w:name="_Toc505530510"/>
      <w:bookmarkStart w:id="159" w:name="_Toc508042587"/>
      <w:r w:rsidRPr="006E426F">
        <w:rPr>
          <w:rFonts w:ascii="Latin Modern Roman 10" w:hAnsi="Latin Modern Roman 10"/>
        </w:rPr>
        <w:t>Multiverse</w:t>
      </w:r>
      <w:r w:rsidR="009E035A" w:rsidRPr="006E426F">
        <w:rPr>
          <w:rFonts w:ascii="Latin Modern Roman 10" w:hAnsi="Latin Modern Roman 10"/>
        </w:rPr>
        <w:t>-immortality and the anthropic principle</w:t>
      </w:r>
      <w:bookmarkEnd w:id="157"/>
      <w:bookmarkEnd w:id="158"/>
      <w:bookmarkEnd w:id="159"/>
    </w:p>
    <w:p w14:paraId="13AD7FA2" w14:textId="2CAD447F" w:rsidR="009E035A" w:rsidRPr="006E426F" w:rsidRDefault="009E035A" w:rsidP="009E035A">
      <w:pPr>
        <w:ind w:firstLine="720"/>
        <w:jc w:val="both"/>
        <w:rPr>
          <w:rFonts w:ascii="Latin Modern Roman 10" w:eastAsia="Times New Roman" w:hAnsi="Latin Modern Roman 10"/>
          <w:color w:val="000000"/>
          <w:shd w:val="clear" w:color="auto" w:fill="FFFFFF"/>
        </w:rPr>
      </w:pPr>
      <w:r w:rsidRPr="006E426F">
        <w:rPr>
          <w:rFonts w:ascii="Latin Modern Roman 10" w:eastAsia="Times New Roman" w:hAnsi="Latin Modern Roman 10"/>
          <w:color w:val="000000"/>
          <w:shd w:val="clear" w:color="auto" w:fill="FFFFFF"/>
        </w:rPr>
        <w:t xml:space="preserve">I also think that it is nothing extraordinary in </w:t>
      </w:r>
      <w:r w:rsidR="00E34378" w:rsidRPr="006E426F">
        <w:rPr>
          <w:rFonts w:ascii="Latin Modern Roman 10" w:eastAsia="Times New Roman" w:hAnsi="Latin Modern Roman 10"/>
          <w:color w:val="000000"/>
          <w:shd w:val="clear" w:color="auto" w:fill="FFFFFF"/>
        </w:rPr>
        <w:t>Multiverse</w:t>
      </w:r>
      <w:r w:rsidRPr="006E426F">
        <w:rPr>
          <w:rFonts w:ascii="Latin Modern Roman 10" w:eastAsia="Times New Roman" w:hAnsi="Latin Modern Roman 10"/>
          <w:color w:val="000000"/>
          <w:shd w:val="clear" w:color="auto" w:fill="FFFFFF"/>
        </w:rPr>
        <w:t xml:space="preserve">-immortality idea, and it adds up to normality (in immediate surroundings). We all already witness to the examples of the similar ideas. That is the anthropic principle and the fact that we found ourselves on habitable planet while most planets are dead. Similarly, the fact that I was born, but </w:t>
      </w:r>
      <w:r w:rsidRPr="006E426F">
        <w:rPr>
          <w:rFonts w:ascii="Latin Modern Roman 10" w:eastAsia="Times New Roman" w:hAnsi="Latin Modern Roman 10"/>
          <w:color w:val="000000"/>
          <w:shd w:val="clear" w:color="auto" w:fill="FFFFFF"/>
        </w:rPr>
        <w:lastRenderedPageBreak/>
        <w:t>not my billions potential siblings. Survivorship bias could explain finding oneself in very improbable conditions and QI is the same idea projected in the future.</w:t>
      </w:r>
    </w:p>
    <w:p w14:paraId="0206341C" w14:textId="77777777" w:rsidR="009E035A" w:rsidRPr="006E426F" w:rsidRDefault="009E035A" w:rsidP="009E035A">
      <w:pPr>
        <w:ind w:firstLine="720"/>
        <w:jc w:val="both"/>
        <w:rPr>
          <w:rFonts w:ascii="Latin Modern Roman 10" w:eastAsia="Times New Roman" w:hAnsi="Latin Modern Roman 10"/>
          <w:color w:val="000000"/>
          <w:shd w:val="clear" w:color="auto" w:fill="FFFFFF"/>
        </w:rPr>
      </w:pPr>
      <w:r w:rsidRPr="006E426F">
        <w:rPr>
          <w:rFonts w:ascii="Latin Modern Roman 10" w:eastAsia="Times New Roman" w:hAnsi="Latin Modern Roman 10"/>
          <w:color w:val="000000"/>
          <w:shd w:val="clear" w:color="auto" w:fill="FFFFFF"/>
        </w:rPr>
        <w:t>In a sense, anthropic principle is the same idea, but turned to the past.</w:t>
      </w:r>
    </w:p>
    <w:p w14:paraId="4309C9DF" w14:textId="77777777" w:rsidR="009E035A" w:rsidRPr="006E426F" w:rsidRDefault="009E035A" w:rsidP="00C95444">
      <w:pPr>
        <w:ind w:firstLine="720"/>
        <w:jc w:val="both"/>
        <w:rPr>
          <w:rFonts w:ascii="Latin Modern Roman 10" w:eastAsia="Times New Roman" w:hAnsi="Latin Modern Roman 10"/>
        </w:rPr>
      </w:pPr>
      <w:r w:rsidRPr="006E426F">
        <w:rPr>
          <w:rFonts w:ascii="Latin Modern Roman 10" w:hAnsi="Latin Modern Roman 10"/>
        </w:rPr>
        <w:t>Almond argues against such interpretation: “</w:t>
      </w:r>
      <w:r w:rsidRPr="006E426F">
        <w:rPr>
          <w:rFonts w:ascii="Latin Modern Roman 10" w:eastAsia="Times New Roman" w:hAnsi="Latin Modern Roman 10"/>
        </w:rPr>
        <w:t xml:space="preserve">It should be noted that this does not apply to anthropic arguments that suggest that it should have been unlikely for the universe to develop in a form that allowed life, or that the universe should have been too unstable to allow life, and that MWI has dealt with this in the past by ensuring that a path was available through the multiverse that allowed our universe to become a stable one, suitable for life, before conscious observers existed. Without observers, or observer moments in the universe before the measure reduction occurs, there is no reason not to think that observer moments after the measure reduction are places in which observers should think it quite reasonable to find themselves. To put this another way, the thought experiment about waking on Monday or Tuesday, in 2.1, is irrelevant if you do not have any observer moments appearing before Tuesday”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a1s4trdj1qg","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Paul Almond, 2011d)</w:t>
      </w:r>
      <w:r w:rsidRPr="006E426F">
        <w:rPr>
          <w:rFonts w:ascii="Latin Modern Roman 10" w:eastAsia="Times New Roman" w:hAnsi="Latin Modern Roman 10"/>
        </w:rPr>
        <w:fldChar w:fldCharType="end"/>
      </w:r>
      <w:r w:rsidRPr="006E426F">
        <w:rPr>
          <w:rFonts w:ascii="Latin Modern Roman 10" w:eastAsia="Times New Roman" w:hAnsi="Latin Modern Roman 10"/>
        </w:rPr>
        <w:t>.</w:t>
      </w:r>
    </w:p>
    <w:p w14:paraId="69925697" w14:textId="77777777" w:rsidR="009E035A" w:rsidRPr="006E426F" w:rsidRDefault="009E035A" w:rsidP="009E035A">
      <w:pPr>
        <w:tabs>
          <w:tab w:val="left" w:pos="993"/>
        </w:tabs>
        <w:jc w:val="both"/>
        <w:rPr>
          <w:rFonts w:ascii="Latin Modern Roman 10" w:hAnsi="Latin Modern Roman 10"/>
        </w:rPr>
      </w:pPr>
    </w:p>
    <w:p w14:paraId="2E10C2E3" w14:textId="77777777" w:rsidR="009E035A" w:rsidRPr="006E426F" w:rsidRDefault="009E035A" w:rsidP="009E035A">
      <w:pPr>
        <w:tabs>
          <w:tab w:val="left" w:pos="993"/>
        </w:tabs>
        <w:jc w:val="both"/>
        <w:rPr>
          <w:rFonts w:ascii="Latin Modern Roman 10" w:hAnsi="Latin Modern Roman 10"/>
        </w:rPr>
      </w:pPr>
    </w:p>
    <w:p w14:paraId="541144BF" w14:textId="6A7FDF9B" w:rsidR="009E035A" w:rsidRPr="006E426F" w:rsidRDefault="00E34378" w:rsidP="009E035A">
      <w:pPr>
        <w:pStyle w:val="Heading2"/>
        <w:rPr>
          <w:rFonts w:ascii="Latin Modern Roman 10" w:hAnsi="Latin Modern Roman 10"/>
        </w:rPr>
      </w:pPr>
      <w:bookmarkStart w:id="160" w:name="_Toc503132450"/>
      <w:bookmarkStart w:id="161" w:name="_Toc505530511"/>
      <w:bookmarkStart w:id="162" w:name="_Toc508042588"/>
      <w:r w:rsidRPr="006E426F">
        <w:rPr>
          <w:rFonts w:ascii="Latin Modern Roman 10" w:hAnsi="Latin Modern Roman 10"/>
        </w:rPr>
        <w:t>Multiverse</w:t>
      </w:r>
      <w:r w:rsidR="009E035A" w:rsidRPr="006E426F">
        <w:rPr>
          <w:rFonts w:ascii="Latin Modern Roman 10" w:hAnsi="Latin Modern Roman 10"/>
        </w:rPr>
        <w:t>-immortality and simulation argument</w:t>
      </w:r>
      <w:bookmarkEnd w:id="160"/>
      <w:bookmarkEnd w:id="161"/>
      <w:bookmarkEnd w:id="162"/>
    </w:p>
    <w:p w14:paraId="35873BC3"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Simulation argument contribute powerfully to the big world idea and if we buy it, most my copies (and me now) are in some forms of simulations which are created by advanced civilizations for whatever reason. The number of my copies in simulations is much larger than expected number of my copies in any other big world model. </w:t>
      </w:r>
    </w:p>
    <w:p w14:paraId="200C82A8"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If my simulation is turned off or I die in it, where will be always another simulation where my copy is still running, so soon I will find myself in the simulations which are designed to preserve life of characters.</w:t>
      </w:r>
    </w:p>
    <w:p w14:paraId="1AFD2034" w14:textId="77777777" w:rsidR="009E035A" w:rsidRPr="006E426F" w:rsidRDefault="009E035A" w:rsidP="009E035A">
      <w:pPr>
        <w:ind w:firstLine="567"/>
        <w:jc w:val="both"/>
        <w:rPr>
          <w:rFonts w:ascii="Latin Modern Roman 10" w:hAnsi="Latin Modern Roman 10"/>
        </w:rPr>
      </w:pPr>
    </w:p>
    <w:p w14:paraId="7BC93511"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If I am not in a simulation, the simulation probability (that is I am in a simulation) increases after number of “deaths”, because in a simulation even weirdest ways of survival are possible. If I fail in 1 km abyss I will likely to survive only in the simulation where miracle ability to fly is turned off – or I will wake up from the dream (as dreams are in fact most widespread type of simulations).</w:t>
      </w:r>
    </w:p>
    <w:p w14:paraId="7105C6A2" w14:textId="4E583575"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However, dying is also increasing the probability that I will “wake up” on a higher level of the simulation, as if I was a player on computer game. Surely, it is possible that our world is a computer game for a higher-level character, the same way as we play in RPG (or have dreams). So, after waking up I will “remember” who I actually am, but there are many different variants of it (see subsection below): the same game-character could be played by different players. These players could be played by even higher level players in the nested simulation, so the idea of </w:t>
      </w:r>
      <w:r w:rsidR="007B1F5F" w:rsidRPr="006E426F">
        <w:rPr>
          <w:rFonts w:ascii="Latin Modern Roman 10" w:hAnsi="Latin Modern Roman 10"/>
        </w:rPr>
        <w:t>multiverse</w:t>
      </w:r>
      <w:r w:rsidRPr="006E426F">
        <w:rPr>
          <w:rFonts w:ascii="Latin Modern Roman 10" w:hAnsi="Latin Modern Roman 10"/>
        </w:rPr>
        <w:t xml:space="preserve"> immortality stacked well with it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20q1g3o6uq","properties":{"formattedCitation":"(Torres, 2014)","plainCitation":"(Torres, 2014)"},"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Torres, 2014)</w:t>
      </w:r>
      <w:r w:rsidRPr="006E426F">
        <w:rPr>
          <w:rFonts w:ascii="Latin Modern Roman 10" w:hAnsi="Latin Modern Roman 10"/>
        </w:rPr>
        <w:fldChar w:fldCharType="end"/>
      </w:r>
      <w:r w:rsidRPr="006E426F">
        <w:rPr>
          <w:rFonts w:ascii="Latin Modern Roman 10" w:hAnsi="Latin Modern Roman 10"/>
        </w:rPr>
        <w:t>.</w:t>
      </w:r>
    </w:p>
    <w:p w14:paraId="05A21FA1"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There is probably also a share of simulations which simulate “afterlife” according to human believes about it. This share will also increase after a number of my “deaths” as I will be able to find myself only in the simulations where there is afterlife, miracle survival </w:t>
      </w:r>
      <w:r w:rsidRPr="006E426F">
        <w:rPr>
          <w:rFonts w:ascii="Latin Modern Roman 10" w:hAnsi="Latin Modern Roman 10"/>
        </w:rPr>
        <w:lastRenderedPageBreak/>
        <w:t xml:space="preserve">or awakening, and will not find myself into simulations which simply shutdown or terminate my file. </w:t>
      </w:r>
    </w:p>
    <w:p w14:paraId="37A410D2"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The phenomenon of respawning often reported by people (where they find themselves before a deadly accident and live this moment the second time without dying) may be also explained by the fact we are in the simulation. </w:t>
      </w:r>
    </w:p>
    <w:p w14:paraId="2C261E02" w14:textId="77777777" w:rsidR="009E035A" w:rsidRPr="006E426F" w:rsidRDefault="009E035A" w:rsidP="009E035A">
      <w:pPr>
        <w:ind w:firstLine="567"/>
        <w:jc w:val="both"/>
        <w:rPr>
          <w:rFonts w:ascii="Latin Modern Roman 10" w:hAnsi="Latin Modern Roman 10"/>
        </w:rPr>
      </w:pPr>
    </w:p>
    <w:p w14:paraId="4D5A04C6" w14:textId="1099873A" w:rsidR="009E035A" w:rsidRPr="006E426F" w:rsidRDefault="00E34378" w:rsidP="009E035A">
      <w:pPr>
        <w:pStyle w:val="Heading2"/>
        <w:rPr>
          <w:rFonts w:ascii="Latin Modern Roman 10" w:hAnsi="Latin Modern Roman 10"/>
        </w:rPr>
      </w:pPr>
      <w:bookmarkStart w:id="163" w:name="_Toc503132454"/>
      <w:bookmarkStart w:id="164" w:name="_Toc505530512"/>
      <w:bookmarkStart w:id="165" w:name="_Toc508042589"/>
      <w:r w:rsidRPr="006E426F">
        <w:rPr>
          <w:rFonts w:ascii="Latin Modern Roman 10" w:hAnsi="Latin Modern Roman 10"/>
        </w:rPr>
        <w:t>Multiverse</w:t>
      </w:r>
      <w:r w:rsidR="009E035A" w:rsidRPr="006E426F">
        <w:rPr>
          <w:rFonts w:ascii="Latin Modern Roman 10" w:hAnsi="Latin Modern Roman 10"/>
        </w:rPr>
        <w:t>-immortality and Doomsday argument</w:t>
      </w:r>
      <w:bookmarkEnd w:id="163"/>
      <w:bookmarkEnd w:id="164"/>
      <w:bookmarkEnd w:id="165"/>
    </w:p>
    <w:p w14:paraId="1175F5CD" w14:textId="18575128" w:rsidR="009E035A" w:rsidRPr="006E426F" w:rsidRDefault="009E035A" w:rsidP="009E035A">
      <w:pPr>
        <w:ind w:firstLine="720"/>
        <w:rPr>
          <w:rFonts w:ascii="Latin Modern Roman 10" w:hAnsi="Latin Modern Roman 10"/>
        </w:rPr>
      </w:pPr>
      <w:r w:rsidRPr="006E426F">
        <w:rPr>
          <w:rFonts w:ascii="Latin Modern Roman 10" w:hAnsi="Latin Modern Roman 10"/>
        </w:rPr>
        <w:t xml:space="preserve">We already discussed connection of DA and </w:t>
      </w:r>
      <w:r w:rsidR="00E34378" w:rsidRPr="006E426F">
        <w:rPr>
          <w:rFonts w:ascii="Latin Modern Roman 10" w:hAnsi="Latin Modern Roman 10"/>
        </w:rPr>
        <w:t>Multiverse</w:t>
      </w:r>
      <w:r w:rsidRPr="006E426F">
        <w:rPr>
          <w:rFonts w:ascii="Latin Modern Roman 10" w:hAnsi="Latin Modern Roman 10"/>
        </w:rPr>
        <w:t>-immortality above.</w:t>
      </w:r>
    </w:p>
    <w:p w14:paraId="75637317" w14:textId="77777777" w:rsidR="009E035A" w:rsidRPr="006E426F" w:rsidRDefault="009E035A" w:rsidP="009E035A">
      <w:pPr>
        <w:jc w:val="both"/>
        <w:rPr>
          <w:rFonts w:ascii="Latin Modern Roman 10" w:hAnsi="Latin Modern Roman 10"/>
        </w:rPr>
      </w:pPr>
      <w:r w:rsidRPr="006E426F">
        <w:rPr>
          <w:rFonts w:ascii="Latin Modern Roman 10" w:hAnsi="Latin Modern Roman 10"/>
        </w:rPr>
        <w:t xml:space="preserve"> </w:t>
      </w:r>
      <w:r w:rsidRPr="006E426F">
        <w:rPr>
          <w:rFonts w:ascii="Latin Modern Roman 10" w:hAnsi="Latin Modern Roman 10"/>
        </w:rPr>
        <w:tab/>
        <w:t>As my “measure” decreases, it is less likely that I will find myself in the later stages of “immortal timeline” if I think that current moment is random.</w:t>
      </w:r>
    </w:p>
    <w:p w14:paraId="03432D59" w14:textId="77777777" w:rsidR="009E035A" w:rsidRPr="006E426F" w:rsidRDefault="009E035A" w:rsidP="009E035A">
      <w:pPr>
        <w:ind w:firstLine="720"/>
        <w:rPr>
          <w:rFonts w:ascii="Latin Modern Roman 10" w:eastAsia="Times New Roman" w:hAnsi="Latin Modern Roman 10"/>
        </w:rPr>
      </w:pPr>
      <w:r w:rsidRPr="006E426F">
        <w:rPr>
          <w:rFonts w:ascii="Latin Modern Roman 10" w:hAnsi="Latin Modern Roman 10"/>
        </w:rPr>
        <w:t>Almond on DA and QI: “</w:t>
      </w:r>
      <w:r w:rsidRPr="006E426F">
        <w:rPr>
          <w:rFonts w:ascii="Latin Modern Roman 10" w:eastAsia="Times New Roman" w:hAnsi="Latin Modern Roman 10"/>
        </w:rPr>
        <w:t xml:space="preserve">The Doomsday argument, if correct, suggests that our civilization will end soon, based on the idea that our own position in time should not be too unusual, but in an MWI context, the Doomsday argument could be interpreted as meaning that our civilization will have a huge and ongoing decrease of measure in the future: that our civilization will continue in some futures, but that its measure will decrease all the time as something like the quantum suicide experiment – whether contrived by our descendants or imposed on them – occurs on a continual basis. In such a situation, observers should expect to find themselves in relatively high measure parts of the civilization’s history – maybe where we are now”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a1ra235g6vo","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Paul Almond, 2011d)</w:t>
      </w:r>
      <w:r w:rsidRPr="006E426F">
        <w:rPr>
          <w:rFonts w:ascii="Latin Modern Roman 10" w:eastAsia="Times New Roman" w:hAnsi="Latin Modern Roman 10"/>
        </w:rPr>
        <w:fldChar w:fldCharType="end"/>
      </w:r>
      <w:r w:rsidRPr="006E426F">
        <w:rPr>
          <w:rFonts w:ascii="Latin Modern Roman 10" w:eastAsia="Times New Roman" w:hAnsi="Latin Modern Roman 10"/>
        </w:rPr>
        <w:t>.</w:t>
      </w:r>
    </w:p>
    <w:p w14:paraId="432F69B4" w14:textId="77777777" w:rsidR="009E035A" w:rsidRPr="006E426F" w:rsidRDefault="009E035A" w:rsidP="009E035A">
      <w:pPr>
        <w:jc w:val="both"/>
        <w:rPr>
          <w:rFonts w:ascii="Latin Modern Roman 10" w:hAnsi="Latin Modern Roman 10"/>
        </w:rPr>
      </w:pPr>
    </w:p>
    <w:p w14:paraId="0CF6E4FB" w14:textId="77777777" w:rsidR="009E035A" w:rsidRPr="006E426F" w:rsidRDefault="009E035A" w:rsidP="009E035A">
      <w:pPr>
        <w:rPr>
          <w:rFonts w:ascii="Latin Modern Roman 10" w:hAnsi="Latin Modern Roman 10"/>
        </w:rPr>
      </w:pPr>
    </w:p>
    <w:p w14:paraId="76BB1958" w14:textId="77777777" w:rsidR="009E035A" w:rsidRPr="006E426F" w:rsidRDefault="009E035A" w:rsidP="009E035A">
      <w:pPr>
        <w:pStyle w:val="Heading2"/>
        <w:rPr>
          <w:rFonts w:ascii="Latin Modern Roman 10" w:hAnsi="Latin Modern Roman 10"/>
        </w:rPr>
      </w:pPr>
      <w:bookmarkStart w:id="166" w:name="_Toc503132455"/>
      <w:bookmarkStart w:id="167" w:name="_Toc505530513"/>
      <w:bookmarkStart w:id="168" w:name="_Toc508042590"/>
      <w:r w:rsidRPr="006E426F">
        <w:rPr>
          <w:rFonts w:ascii="Latin Modern Roman 10" w:hAnsi="Latin Modern Roman 10"/>
        </w:rPr>
        <w:t>Modal realism and back causation</w:t>
      </w:r>
      <w:bookmarkEnd w:id="166"/>
      <w:bookmarkEnd w:id="167"/>
      <w:bookmarkEnd w:id="168"/>
    </w:p>
    <w:p w14:paraId="02C82C99"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If everything possible exists, I should exist. However, if I exist, there should exists most probable way of my appearing, and Darwinian evolution seems to be the one. This need to create “me” create something resembling back-causation pressure on the past events, the same way as my father and mother has to meet no matter how difficult it was.</w:t>
      </w:r>
    </w:p>
    <w:p w14:paraId="5463A526" w14:textId="77777777" w:rsidR="009E035A" w:rsidRPr="006E426F" w:rsidRDefault="009E035A" w:rsidP="009E035A">
      <w:pPr>
        <w:rPr>
          <w:rFonts w:ascii="Latin Modern Roman 10" w:hAnsi="Latin Modern Roman 10"/>
        </w:rPr>
      </w:pPr>
    </w:p>
    <w:p w14:paraId="0DC38C29" w14:textId="399C8187" w:rsidR="009E035A" w:rsidRPr="006E426F" w:rsidRDefault="00E34378" w:rsidP="009E035A">
      <w:pPr>
        <w:pStyle w:val="Heading2"/>
        <w:rPr>
          <w:rFonts w:ascii="Latin Modern Roman 10" w:hAnsi="Latin Modern Roman 10"/>
        </w:rPr>
      </w:pPr>
      <w:bookmarkStart w:id="169" w:name="_Toc503132456"/>
      <w:bookmarkStart w:id="170" w:name="_Toc505530514"/>
      <w:bookmarkStart w:id="171" w:name="_Toc508042591"/>
      <w:r w:rsidRPr="006E426F">
        <w:rPr>
          <w:rFonts w:ascii="Latin Modern Roman 10" w:hAnsi="Latin Modern Roman 10"/>
        </w:rPr>
        <w:t>Multiverse</w:t>
      </w:r>
      <w:r w:rsidR="009E035A" w:rsidRPr="006E426F">
        <w:rPr>
          <w:rFonts w:ascii="Latin Modern Roman 10" w:hAnsi="Latin Modern Roman 10"/>
        </w:rPr>
        <w:t>-immortality resetting and infinite timelines in the space of possible minds</w:t>
      </w:r>
      <w:bookmarkEnd w:id="169"/>
      <w:bookmarkEnd w:id="170"/>
      <w:bookmarkEnd w:id="171"/>
    </w:p>
    <w:p w14:paraId="21E4B3D9"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Another possible type or resetting could happen in the case of “slow death”. In that case, my state of mind will be simpler and I will forget part of my personal identity as well as my timestamp. This partial simpler observer-moment could be equal to many more observer-moments of larger groups of people, which also experience these narrow states on consciousness. </w:t>
      </w:r>
    </w:p>
    <w:p w14:paraId="5DD45316"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This could produce something similar to “reincarnation”. For example, I forget my surname and my age. Now I am just Alexey and my state of consciousness could be equal to a state of any child with the same name. </w:t>
      </w:r>
    </w:p>
    <w:p w14:paraId="3584693B"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However, it creates frightening possibility that every night when my state of mind narrows, I could become everyone else and randomly jump inside any person with similar narrow state of mind. One guy on </w:t>
      </w:r>
      <w:proofErr w:type="spellStart"/>
      <w:r w:rsidRPr="006E426F">
        <w:rPr>
          <w:rFonts w:ascii="Latin Modern Roman 10" w:hAnsi="Latin Modern Roman 10"/>
        </w:rPr>
        <w:t>LessWrong</w:t>
      </w:r>
      <w:proofErr w:type="spellEnd"/>
      <w:r w:rsidRPr="006E426F">
        <w:rPr>
          <w:rFonts w:ascii="Latin Modern Roman 10" w:hAnsi="Latin Modern Roman 10"/>
        </w:rPr>
        <w:t xml:space="preserve"> had panic attacks because of it. </w:t>
      </w:r>
    </w:p>
    <w:p w14:paraId="33C5C80A" w14:textId="77777777" w:rsidR="009E035A" w:rsidRPr="006E426F" w:rsidRDefault="009E035A" w:rsidP="009E035A">
      <w:pPr>
        <w:rPr>
          <w:rFonts w:ascii="Latin Modern Roman 10" w:hAnsi="Latin Modern Roman 10"/>
        </w:rPr>
      </w:pPr>
    </w:p>
    <w:p w14:paraId="4597E5AC" w14:textId="77777777" w:rsidR="009E035A" w:rsidRPr="006E426F" w:rsidRDefault="009E035A" w:rsidP="009E035A">
      <w:pPr>
        <w:pStyle w:val="Heading2"/>
        <w:rPr>
          <w:rFonts w:ascii="Latin Modern Roman 10" w:hAnsi="Latin Modern Roman 10"/>
        </w:rPr>
      </w:pPr>
      <w:bookmarkStart w:id="172" w:name="_Toc503132457"/>
      <w:bookmarkStart w:id="173" w:name="_Toc505530515"/>
      <w:bookmarkStart w:id="174" w:name="_Toc508042592"/>
      <w:r w:rsidRPr="006E426F">
        <w:rPr>
          <w:rFonts w:ascii="Latin Modern Roman 10" w:hAnsi="Latin Modern Roman 10"/>
        </w:rPr>
        <w:lastRenderedPageBreak/>
        <w:t>The same “me” in different worlds and superposition of interpretations</w:t>
      </w:r>
      <w:bookmarkEnd w:id="172"/>
      <w:bookmarkEnd w:id="173"/>
      <w:bookmarkEnd w:id="174"/>
    </w:p>
    <w:p w14:paraId="6F52E09B"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hAnsi="Latin Modern Roman 10"/>
          <w:i/>
        </w:rPr>
        <w:t>Universal reference class</w:t>
      </w:r>
      <w:r w:rsidRPr="006E426F">
        <w:rPr>
          <w:rFonts w:ascii="Latin Modern Roman 10" w:hAnsi="Latin Modern Roman 10"/>
        </w:rPr>
        <w:t xml:space="preserve"> by Almond: “</w:t>
      </w:r>
      <w:r w:rsidRPr="006E426F">
        <w:rPr>
          <w:rFonts w:ascii="Latin Modern Roman 10" w:eastAsia="Times New Roman" w:hAnsi="Latin Modern Roman 10"/>
        </w:rPr>
        <w:t xml:space="preserve">In previous articles, the author gave the term ultimate reference class to the set of all possible descriptions of your situation – all possible situations in which you could be right now”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c7foo82hr","properties":{"formattedCitation":"(P. Almond, 2011)","plainCitation":"(P. Almond, 2011)"},"citationItems":[{"id":6312,"uris":["http://zotero.org/users/3736454/items/AWXKDB9S"],"uri":["http://zotero.org/users/3736454/items/AWXKDB9S"],"itemData":{"id":6312,"type":"article","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P. Almond, 2011)</w:t>
      </w:r>
      <w:r w:rsidRPr="006E426F">
        <w:rPr>
          <w:rFonts w:ascii="Latin Modern Roman 10" w:eastAsia="Times New Roman" w:hAnsi="Latin Modern Roman 10"/>
        </w:rPr>
        <w:fldChar w:fldCharType="end"/>
      </w:r>
      <w:r w:rsidRPr="006E426F">
        <w:rPr>
          <w:rFonts w:ascii="Latin Modern Roman 10" w:eastAsia="Times New Roman" w:hAnsi="Latin Modern Roman 10"/>
        </w:rPr>
        <w:t xml:space="preserve">. </w:t>
      </w:r>
      <w:r w:rsidRPr="006E426F">
        <w:rPr>
          <w:rFonts w:ascii="Latin Modern Roman 10" w:eastAsia="Times New Roman" w:hAnsi="Latin Modern Roman 10"/>
          <w:i/>
        </w:rPr>
        <w:t>Ultimate reference class</w:t>
      </w:r>
      <w:r w:rsidRPr="006E426F">
        <w:rPr>
          <w:rFonts w:ascii="Latin Modern Roman 10" w:eastAsia="Times New Roman" w:hAnsi="Latin Modern Roman 10"/>
        </w:rPr>
        <w:t xml:space="preserve"> includes all possible situations which creates given observer-moment, and includes all the same observer-moments in </w:t>
      </w:r>
      <w:proofErr w:type="gramStart"/>
      <w:r w:rsidRPr="006E426F">
        <w:rPr>
          <w:rFonts w:ascii="Latin Modern Roman 10" w:eastAsia="Times New Roman" w:hAnsi="Latin Modern Roman 10"/>
        </w:rPr>
        <w:t>these situation</w:t>
      </w:r>
      <w:proofErr w:type="gramEnd"/>
      <w:r w:rsidRPr="006E426F">
        <w:rPr>
          <w:rFonts w:ascii="Latin Modern Roman 10" w:eastAsia="Times New Roman" w:hAnsi="Latin Modern Roman 10"/>
        </w:rPr>
        <w:t xml:space="preserve">. </w:t>
      </w:r>
    </w:p>
    <w:p w14:paraId="597F9471"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It means that questions about actual nature of reality is useless, as the same observer-moment could be Boltzmann-brain, in different simulations and in different real worlds, and even belong to different peoples. </w:t>
      </w:r>
    </w:p>
    <w:p w14:paraId="0E6E8FE4"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The next step in this logic is to suggest that these different interpretations of the same observed reality do not just linearly sum up, but could interfere with each other in the similar way as different paths of a quantum particle interfere. In that case we will find ourselves in the reality which resists attempts to any final interpretation and this will fundamentally limit our ability to predict future outcomes. </w:t>
      </w:r>
    </w:p>
    <w:p w14:paraId="4292D354" w14:textId="77777777" w:rsidR="009E035A" w:rsidRPr="006E426F" w:rsidRDefault="009E035A" w:rsidP="009E035A">
      <w:pPr>
        <w:ind w:firstLine="720"/>
        <w:jc w:val="both"/>
        <w:rPr>
          <w:rFonts w:ascii="Latin Modern Roman 10" w:eastAsia="Times New Roman" w:hAnsi="Latin Modern Roman 10"/>
        </w:rPr>
      </w:pPr>
    </w:p>
    <w:p w14:paraId="15C20B85" w14:textId="77777777" w:rsidR="009E035A" w:rsidRPr="006E426F" w:rsidRDefault="009E035A" w:rsidP="009E035A">
      <w:pPr>
        <w:pStyle w:val="Heading2"/>
        <w:rPr>
          <w:rFonts w:ascii="Latin Modern Roman 10" w:eastAsia="Times New Roman" w:hAnsi="Latin Modern Roman 10"/>
        </w:rPr>
      </w:pPr>
      <w:bookmarkStart w:id="175" w:name="_Toc505530516"/>
      <w:bookmarkStart w:id="176" w:name="_Toc508042593"/>
      <w:r w:rsidRPr="006E426F">
        <w:rPr>
          <w:rFonts w:ascii="Latin Modern Roman 10" w:eastAsia="Times New Roman" w:hAnsi="Latin Modern Roman 10"/>
        </w:rPr>
        <w:t>QI and the reference class problem</w:t>
      </w:r>
      <w:bookmarkEnd w:id="175"/>
      <w:bookmarkEnd w:id="176"/>
    </w:p>
    <w:p w14:paraId="5040A42A"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Almond suggested that QS is not working as an argument for MWI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a1t0no294a4","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Paul Almond, 2011d)</w:t>
      </w:r>
      <w:r w:rsidRPr="006E426F">
        <w:rPr>
          <w:rFonts w:ascii="Latin Modern Roman 10" w:eastAsia="Times New Roman" w:hAnsi="Latin Modern Roman 10"/>
        </w:rPr>
        <w:fldChar w:fldCharType="end"/>
      </w:r>
      <w:r w:rsidRPr="006E426F">
        <w:rPr>
          <w:rFonts w:ascii="Latin Modern Roman 10" w:eastAsia="Times New Roman" w:hAnsi="Latin Modern Roman 10"/>
        </w:rPr>
        <w:t xml:space="preserve">, as more observer-moment will be before QS test. However, there are two reference classes: </w:t>
      </w:r>
      <w:proofErr w:type="gramStart"/>
      <w:r w:rsidRPr="006E426F">
        <w:rPr>
          <w:rFonts w:ascii="Latin Modern Roman 10" w:eastAsia="Times New Roman" w:hAnsi="Latin Modern Roman 10"/>
        </w:rPr>
        <w:t>O(</w:t>
      </w:r>
      <w:proofErr w:type="gramEnd"/>
      <w:r w:rsidRPr="006E426F">
        <w:rPr>
          <w:rFonts w:ascii="Latin Modern Roman 10" w:eastAsia="Times New Roman" w:hAnsi="Latin Modern Roman 10"/>
        </w:rPr>
        <w:t>I, T) and O(I,T+1). If I know that I am in O(</w:t>
      </w:r>
      <w:proofErr w:type="gramStart"/>
      <w:r w:rsidRPr="006E426F">
        <w:rPr>
          <w:rFonts w:ascii="Latin Modern Roman 10" w:eastAsia="Times New Roman" w:hAnsi="Latin Modern Roman 10"/>
        </w:rPr>
        <w:t>I,T</w:t>
      </w:r>
      <w:proofErr w:type="gramEnd"/>
      <w:r w:rsidRPr="006E426F">
        <w:rPr>
          <w:rFonts w:ascii="Latin Modern Roman 10" w:eastAsia="Times New Roman" w:hAnsi="Latin Modern Roman 10"/>
        </w:rPr>
        <w:t>+1) I know that I already survive QS.</w:t>
      </w:r>
    </w:p>
    <w:p w14:paraId="601E4857" w14:textId="77777777" w:rsidR="009E035A" w:rsidRPr="006E426F" w:rsidRDefault="009E035A" w:rsidP="009E035A">
      <w:pPr>
        <w:jc w:val="both"/>
        <w:rPr>
          <w:rFonts w:ascii="Latin Modern Roman 10" w:eastAsia="Times New Roman" w:hAnsi="Latin Modern Roman 10"/>
        </w:rPr>
      </w:pPr>
    </w:p>
    <w:p w14:paraId="04CA10B2" w14:textId="390E0EE3" w:rsidR="009E035A" w:rsidRPr="006E426F" w:rsidRDefault="00E34378" w:rsidP="009E035A">
      <w:pPr>
        <w:pStyle w:val="Heading2"/>
        <w:rPr>
          <w:rFonts w:ascii="Latin Modern Roman 10" w:eastAsia="Times New Roman" w:hAnsi="Latin Modern Roman 10"/>
        </w:rPr>
      </w:pPr>
      <w:bookmarkStart w:id="177" w:name="_Toc505530517"/>
      <w:bookmarkStart w:id="178" w:name="_Toc508042594"/>
      <w:r w:rsidRPr="006E426F">
        <w:rPr>
          <w:rFonts w:ascii="Latin Modern Roman 10" w:eastAsia="Times New Roman" w:hAnsi="Latin Modern Roman 10"/>
        </w:rPr>
        <w:t>Multiverse</w:t>
      </w:r>
      <w:r w:rsidR="009E035A" w:rsidRPr="006E426F">
        <w:rPr>
          <w:rFonts w:ascii="Latin Modern Roman 10" w:eastAsia="Times New Roman" w:hAnsi="Latin Modern Roman 10"/>
        </w:rPr>
        <w:t>-immortality and qualia</w:t>
      </w:r>
      <w:bookmarkEnd w:id="177"/>
      <w:bookmarkEnd w:id="178"/>
    </w:p>
    <w:p w14:paraId="56EF1D08"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Observer-moments consist of </w:t>
      </w:r>
      <w:r w:rsidRPr="006E426F">
        <w:rPr>
          <w:rFonts w:ascii="Latin Modern Roman 10" w:eastAsia="Times New Roman" w:hAnsi="Latin Modern Roman 10"/>
          <w:i/>
        </w:rPr>
        <w:t>atoms of experience</w:t>
      </w:r>
      <w:r w:rsidRPr="006E426F">
        <w:rPr>
          <w:rFonts w:ascii="Latin Modern Roman 10" w:eastAsia="Times New Roman" w:hAnsi="Latin Modern Roman 10"/>
        </w:rPr>
        <w:t xml:space="preserve"> that is qualia. That is qualia is minimal living parts of consciousness. In the moment of death consciousness dissipate, but individual qualia can’t cease to exist, because </w:t>
      </w:r>
      <w:r w:rsidRPr="006E426F">
        <w:rPr>
          <w:rFonts w:ascii="Latin Modern Roman 10" w:eastAsia="Times New Roman" w:hAnsi="Latin Modern Roman 10"/>
          <w:i/>
        </w:rPr>
        <w:t>green</w:t>
      </w:r>
      <w:r w:rsidRPr="006E426F">
        <w:rPr>
          <w:rFonts w:ascii="Latin Modern Roman 10" w:eastAsia="Times New Roman" w:hAnsi="Latin Modern Roman 10"/>
        </w:rPr>
        <w:t xml:space="preserve"> can’t stop to be </w:t>
      </w:r>
      <w:r w:rsidRPr="006E426F">
        <w:rPr>
          <w:rFonts w:ascii="Latin Modern Roman 10" w:eastAsia="Times New Roman" w:hAnsi="Latin Modern Roman 10"/>
          <w:i/>
        </w:rPr>
        <w:t>green</w:t>
      </w:r>
      <w:r w:rsidRPr="006E426F">
        <w:rPr>
          <w:rFonts w:ascii="Latin Modern Roman 10" w:eastAsia="Times New Roman" w:hAnsi="Latin Modern Roman 10"/>
        </w:rPr>
        <w:t>. Simple qualia could exist in may be in nature, that is like dust universe, or in other people’s minds. So, qualia are themselves immortal, but also don’t have anything personal.</w:t>
      </w:r>
    </w:p>
    <w:p w14:paraId="0ECF569A" w14:textId="77777777" w:rsidR="009E035A" w:rsidRPr="006E426F" w:rsidRDefault="009E035A" w:rsidP="009E035A">
      <w:pPr>
        <w:jc w:val="both"/>
        <w:rPr>
          <w:rFonts w:ascii="Latin Modern Roman 10" w:hAnsi="Latin Modern Roman 10"/>
        </w:rPr>
      </w:pPr>
    </w:p>
    <w:p w14:paraId="2E0D788F" w14:textId="0ABD6982" w:rsidR="00F41975" w:rsidRPr="006E426F" w:rsidRDefault="009E035A" w:rsidP="00F41975">
      <w:pPr>
        <w:pStyle w:val="Heading1"/>
        <w:rPr>
          <w:rFonts w:ascii="Latin Modern Roman 10" w:hAnsi="Latin Modern Roman 10"/>
        </w:rPr>
      </w:pPr>
      <w:bookmarkStart w:id="179" w:name="_Toc505530518"/>
      <w:bookmarkStart w:id="180" w:name="_Toc508042595"/>
      <w:r w:rsidRPr="006E426F">
        <w:rPr>
          <w:rFonts w:ascii="Latin Modern Roman 10" w:hAnsi="Latin Modern Roman 10"/>
        </w:rPr>
        <w:t>Appendix 3</w:t>
      </w:r>
      <w:r w:rsidR="00F41975" w:rsidRPr="006E426F">
        <w:rPr>
          <w:rFonts w:ascii="Latin Modern Roman 10" w:hAnsi="Latin Modern Roman 10"/>
        </w:rPr>
        <w:t>. Next step of QI theory: Dust theory and Boltzmann brains</w:t>
      </w:r>
      <w:bookmarkEnd w:id="179"/>
      <w:bookmarkEnd w:id="180"/>
    </w:p>
    <w:p w14:paraId="2E45898E" w14:textId="77777777" w:rsidR="00F41975" w:rsidRPr="006E426F" w:rsidRDefault="00F41975" w:rsidP="00FD383B">
      <w:pPr>
        <w:ind w:firstLine="720"/>
        <w:jc w:val="both"/>
        <w:rPr>
          <w:rFonts w:ascii="Latin Modern Roman 10" w:hAnsi="Latin Modern Roman 10"/>
        </w:rPr>
      </w:pPr>
    </w:p>
    <w:p w14:paraId="671B8CCE" w14:textId="42EB9221" w:rsidR="00F41975" w:rsidRPr="006E426F" w:rsidRDefault="00E34378" w:rsidP="00F41975">
      <w:pPr>
        <w:pStyle w:val="Heading2"/>
        <w:rPr>
          <w:rFonts w:ascii="Latin Modern Roman 10" w:hAnsi="Latin Modern Roman 10"/>
        </w:rPr>
      </w:pPr>
      <w:bookmarkStart w:id="181" w:name="_Toc503132451"/>
      <w:bookmarkStart w:id="182" w:name="_Toc505530519"/>
      <w:bookmarkStart w:id="183" w:name="_Toc508042596"/>
      <w:r w:rsidRPr="006E426F">
        <w:rPr>
          <w:rFonts w:ascii="Latin Modern Roman 10" w:hAnsi="Latin Modern Roman 10"/>
        </w:rPr>
        <w:t>Multiverse</w:t>
      </w:r>
      <w:r w:rsidR="00F41975" w:rsidRPr="006E426F">
        <w:rPr>
          <w:rFonts w:ascii="Latin Modern Roman 10" w:hAnsi="Latin Modern Roman 10"/>
        </w:rPr>
        <w:t>-immortality and Boltzmann brains</w:t>
      </w:r>
      <w:bookmarkEnd w:id="181"/>
      <w:bookmarkEnd w:id="182"/>
      <w:bookmarkEnd w:id="183"/>
    </w:p>
    <w:p w14:paraId="26F5A95B"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 xml:space="preserve">There is a dangerous thought – what if I just a Boltzmann brain? There is popular objection to this idea, that most of BBs have very random experiences, but I am not, so I am not a BB. However, it doesn’t work, for two reasons. </w:t>
      </w:r>
    </w:p>
    <w:p w14:paraId="396EDED4"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First is similar to the reasons why QS experiment is not evidence of MWI: that is, non-random BBs also exists and the fact that I am nonrandom one is not the evidence for that I am not BB. It is also similar to the Sleeping beauty, which is told that she is nonrandom mind and has to estimate the probability that she is BB. For one-</w:t>
      </w:r>
      <w:proofErr w:type="spellStart"/>
      <w:r w:rsidRPr="006E426F">
        <w:rPr>
          <w:rFonts w:ascii="Latin Modern Roman 10" w:hAnsi="Latin Modern Roman 10"/>
        </w:rPr>
        <w:t>theirder</w:t>
      </w:r>
      <w:proofErr w:type="spellEnd"/>
      <w:r w:rsidRPr="006E426F">
        <w:rPr>
          <w:rFonts w:ascii="Latin Modern Roman 10" w:hAnsi="Latin Modern Roman 10"/>
        </w:rPr>
        <w:t xml:space="preserve"> </w:t>
      </w:r>
      <w:r w:rsidRPr="006E426F">
        <w:rPr>
          <w:rFonts w:ascii="Latin Modern Roman 10" w:hAnsi="Latin Modern Roman 10"/>
        </w:rPr>
        <w:lastRenderedPageBreak/>
        <w:t xml:space="preserve">solution of the Sleeping beauty, she can’t update its estimation to be a BB based on non-randomness of her environment. </w:t>
      </w:r>
    </w:p>
    <w:p w14:paraId="6D672B87"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 xml:space="preserve">Another reason that randomness argument doesn’t work is that a BB is not able to make coherent conclusions about its own randomness. So, BB could think that he has non-random experiences, but still have random experiences, as most BBs are not logical. </w:t>
      </w:r>
    </w:p>
    <w:p w14:paraId="29FDC2F2" w14:textId="7A663C89"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 xml:space="preserve">So where is no way for BB to prove that he is not BB, and it seems </w:t>
      </w:r>
      <w:proofErr w:type="spellStart"/>
      <w:r w:rsidRPr="006E426F">
        <w:rPr>
          <w:rFonts w:ascii="Latin Modern Roman 10" w:hAnsi="Latin Modern Roman 10"/>
        </w:rPr>
        <w:t>to</w:t>
      </w:r>
      <w:proofErr w:type="spellEnd"/>
      <w:r w:rsidRPr="006E426F">
        <w:rPr>
          <w:rFonts w:ascii="Latin Modern Roman 10" w:hAnsi="Latin Modern Roman 10"/>
        </w:rPr>
        <w:t xml:space="preserve"> bad as he will disappear after a microsecond. However, </w:t>
      </w:r>
      <w:r w:rsidR="00E34378" w:rsidRPr="006E426F">
        <w:rPr>
          <w:rFonts w:ascii="Latin Modern Roman 10" w:hAnsi="Latin Modern Roman 10"/>
        </w:rPr>
        <w:t>Multiverse</w:t>
      </w:r>
      <w:r w:rsidRPr="006E426F">
        <w:rPr>
          <w:rFonts w:ascii="Latin Modern Roman 10" w:hAnsi="Latin Modern Roman 10"/>
        </w:rPr>
        <w:t xml:space="preserve">-immortality gives a solution. For any BB-observer-moment exists another next observer-moment in the real life, and if we agree with </w:t>
      </w:r>
      <w:r w:rsidR="00E34378" w:rsidRPr="006E426F">
        <w:rPr>
          <w:rFonts w:ascii="Latin Modern Roman 10" w:hAnsi="Latin Modern Roman 10"/>
        </w:rPr>
        <w:t>Multiverse</w:t>
      </w:r>
      <w:r w:rsidRPr="006E426F">
        <w:rPr>
          <w:rFonts w:ascii="Latin Modern Roman 10" w:hAnsi="Latin Modern Roman 10"/>
        </w:rPr>
        <w:t>-immortality, my mind will jump from BB to the real me.</w:t>
      </w:r>
    </w:p>
    <w:p w14:paraId="072C7CC8"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It is not hard to see that “real me” is not necessary state here, as the next observer-moment could be also BB (</w:t>
      </w:r>
      <w:proofErr w:type="spellStart"/>
      <w:r w:rsidRPr="006E426F">
        <w:rPr>
          <w:rFonts w:ascii="Latin Modern Roman 10" w:hAnsi="Latin Modern Roman 10"/>
        </w:rPr>
        <w:t>lets</w:t>
      </w:r>
      <w:proofErr w:type="spellEnd"/>
      <w:r w:rsidRPr="006E426F">
        <w:rPr>
          <w:rFonts w:ascii="Latin Modern Roman 10" w:hAnsi="Latin Modern Roman 10"/>
        </w:rPr>
        <w:t xml:space="preserve"> call it BB2), if it has memories about last moment equal to BB1 and the continuous line of experiences.</w:t>
      </w:r>
    </w:p>
    <w:p w14:paraId="50BBC757"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This idea is known as flux-universe and will be discussed in the next subsection.</w:t>
      </w:r>
    </w:p>
    <w:p w14:paraId="4EDB47C5" w14:textId="77777777" w:rsidR="00F41975" w:rsidRPr="006E426F" w:rsidRDefault="00F41975" w:rsidP="00F41975">
      <w:pPr>
        <w:jc w:val="both"/>
        <w:rPr>
          <w:rFonts w:ascii="Latin Modern Roman 10" w:hAnsi="Latin Modern Roman 10"/>
        </w:rPr>
      </w:pPr>
    </w:p>
    <w:p w14:paraId="4D5D3160" w14:textId="77777777" w:rsidR="00F41975" w:rsidRPr="006E426F" w:rsidRDefault="00F41975" w:rsidP="00F41975">
      <w:pPr>
        <w:jc w:val="both"/>
        <w:rPr>
          <w:rFonts w:ascii="Latin Modern Roman 10" w:hAnsi="Latin Modern Roman 10"/>
        </w:rPr>
      </w:pPr>
    </w:p>
    <w:p w14:paraId="0B3BFD6E" w14:textId="77777777" w:rsidR="00F41975" w:rsidRPr="006E426F" w:rsidRDefault="00F41975" w:rsidP="00F41975">
      <w:pPr>
        <w:rPr>
          <w:rFonts w:ascii="Latin Modern Roman 10" w:eastAsia="Times New Roman" w:hAnsi="Latin Modern Roman 10"/>
        </w:rPr>
      </w:pPr>
      <w:r w:rsidRPr="006E426F">
        <w:rPr>
          <w:rFonts w:ascii="Latin Modern Roman 10" w:eastAsia="Times New Roman" w:hAnsi="Latin Modern Roman 10" w:cs="Arial"/>
          <w:color w:val="000000"/>
          <w:shd w:val="clear" w:color="auto" w:fill="FFFFFF"/>
        </w:rPr>
        <w:t>"What we can do, however, is recognize that it’s no way to go through life. The data that an observer just like us has access to includes not only our physical environment, but all of the (purported) memories and knowledge in our brains. In a randomly-fluctuating scenario, there’s no reason for this “knowledge” to have any correlation whatsoever with the world outside our immediate sensory reach. In particular, it’s overwhelmingly likely that everything we think we know about the laws of physics, and the cosmological model we have constructed that predicts we are likely to be random fluctuations, has randomly fluctuated into our heads. There is certainly no reason to trust that our knowledge is accurate, or that we have correctly deduced the predictions of this cosmological model.” </w:t>
      </w:r>
      <w:hyperlink r:id="rId13" w:history="1">
        <w:r w:rsidRPr="006E426F">
          <w:rPr>
            <w:rFonts w:ascii="Latin Modern Roman 10" w:eastAsia="Times New Roman" w:hAnsi="Latin Modern Roman 10" w:cs="Arial"/>
            <w:color w:val="8A8A8B"/>
            <w:u w:val="single"/>
            <w:shd w:val="clear" w:color="auto" w:fill="FFFFFF"/>
          </w:rPr>
          <w:t>https://arxiv.org/pdf/1702.00850.pdf</w:t>
        </w:r>
      </w:hyperlink>
    </w:p>
    <w:p w14:paraId="1776185D" w14:textId="77777777" w:rsidR="00F41975" w:rsidRPr="006E426F" w:rsidRDefault="00F41975" w:rsidP="00F41975">
      <w:pPr>
        <w:rPr>
          <w:rFonts w:ascii="Latin Modern Roman 10" w:eastAsia="Times New Roman" w:hAnsi="Latin Modern Roman 10"/>
        </w:rPr>
      </w:pPr>
    </w:p>
    <w:p w14:paraId="2891727E" w14:textId="77777777" w:rsidR="00F41975" w:rsidRPr="006E426F" w:rsidRDefault="00F41975" w:rsidP="00F41975">
      <w:pPr>
        <w:rPr>
          <w:rFonts w:ascii="Latin Modern Roman 10" w:eastAsia="Times New Roman" w:hAnsi="Latin Modern Roman 10"/>
        </w:rPr>
      </w:pPr>
      <w:r w:rsidRPr="006E426F">
        <w:rPr>
          <w:rFonts w:ascii="Latin Modern Roman 10" w:eastAsia="Times New Roman" w:hAnsi="Latin Modern Roman 10"/>
        </w:rPr>
        <w:t>EY:</w:t>
      </w:r>
      <w:r w:rsidRPr="006E426F">
        <w:rPr>
          <w:rFonts w:ascii="Latin Modern Roman 10" w:hAnsi="Latin Modern Roman 10"/>
        </w:rPr>
        <w:t xml:space="preserve"> </w:t>
      </w:r>
      <w:hyperlink r:id="rId14" w:history="1">
        <w:r w:rsidRPr="006E426F">
          <w:rPr>
            <w:rStyle w:val="Hyperlink"/>
            <w:rFonts w:ascii="Latin Modern Roman 10" w:eastAsia="Times New Roman" w:hAnsi="Latin Modern Roman 10"/>
          </w:rPr>
          <w:t>http://lesswrong.com/lw/17d/forcing_anthropics_boltzmann_brains/</w:t>
        </w:r>
      </w:hyperlink>
      <w:r w:rsidRPr="006E426F">
        <w:rPr>
          <w:rFonts w:ascii="Latin Modern Roman 10" w:eastAsia="Times New Roman" w:hAnsi="Latin Modern Roman 10"/>
        </w:rPr>
        <w:t xml:space="preserve"> and my comments </w:t>
      </w:r>
    </w:p>
    <w:p w14:paraId="6EE202EB" w14:textId="77777777" w:rsidR="00F41975" w:rsidRPr="006E426F" w:rsidRDefault="00F41975" w:rsidP="00F41975">
      <w:pPr>
        <w:jc w:val="both"/>
        <w:rPr>
          <w:rFonts w:ascii="Latin Modern Roman 10" w:hAnsi="Latin Modern Roman 10"/>
        </w:rPr>
      </w:pPr>
    </w:p>
    <w:p w14:paraId="6F96E595"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Why Boltzmann Brains Are Bad" by Sean M. Carroll </w:t>
      </w:r>
      <w:hyperlink r:id="rId15" w:history="1">
        <w:r w:rsidRPr="006E426F">
          <w:rPr>
            <w:rStyle w:val="Hyperlink"/>
            <w:rFonts w:ascii="Latin Modern Roman 10" w:hAnsi="Latin Modern Roman 10" w:cs="Arial"/>
            <w:color w:val="8A8A8B"/>
          </w:rPr>
          <w:t>https://arxiv.org/pdf/1702.00850.pdf</w:t>
        </w:r>
      </w:hyperlink>
    </w:p>
    <w:p w14:paraId="0AF27AD8"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Two excepts: " The data that an observer just like us has access to includes not only our physical environment, but all of the (purported) memories and knowledge in our brains. In a randomly-fluctuating scenario, there’s no reason for this “knowledge” to have any correlation whatsoever with the world outside our immediate sensory reach. In particular, it’s overwhelmingly likely that everything we think we know about the laws of physics, and the cosmological model we have constructed that predicts we are likely to be random fluctuations, has randomly fluctuated into our heads. There is certainly no reason to trust that our knowledge is accurate, or that we have correctly deduced the predictions of this cosmological model.” - my thought in </w:t>
      </w:r>
      <w:hyperlink r:id="rId16" w:history="1">
        <w:r w:rsidRPr="006E426F">
          <w:rPr>
            <w:rStyle w:val="Hyperlink"/>
            <w:rFonts w:ascii="Latin Modern Roman 10" w:hAnsi="Latin Modern Roman 10" w:cs="Arial"/>
            <w:color w:val="8A8A8B"/>
          </w:rPr>
          <w:t>https://arxiv.org/pdf/1702.00850.pdf</w:t>
        </w:r>
      </w:hyperlink>
    </w:p>
    <w:p w14:paraId="135F71BC"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lastRenderedPageBreak/>
        <w:t>"If we discover that a certain otherwise innocuous cosmological model doesn’t allow us to have a reasonable degree of confidence in science and the empirical method, it makes sense to reject that model, if only on pragmatic grounds”</w:t>
      </w:r>
    </w:p>
    <w:p w14:paraId="4F9AF4CA"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 xml:space="preserve">My opinion: I agree with idea that BB can’t know is he BB or not, and wrote about it on </w:t>
      </w:r>
      <w:proofErr w:type="spellStart"/>
      <w:r w:rsidRPr="006E426F">
        <w:rPr>
          <w:rFonts w:ascii="Latin Modern Roman 10" w:hAnsi="Latin Modern Roman 10" w:cs="Arial"/>
          <w:color w:val="000000"/>
        </w:rPr>
        <w:t>LessWrong</w:t>
      </w:r>
      <w:proofErr w:type="spellEnd"/>
      <w:r w:rsidRPr="006E426F">
        <w:rPr>
          <w:rFonts w:ascii="Latin Modern Roman 10" w:hAnsi="Latin Modern Roman 10" w:cs="Arial"/>
          <w:color w:val="000000"/>
        </w:rPr>
        <w:t>, but it is not the basis to conclude that BB-theory has zero probability. We can’t put zero probability to theories if we don’t like them, because it is great way to start to ignore any cognitive biases.</w:t>
      </w:r>
    </w:p>
    <w:p w14:paraId="06ADCBC4"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My position: There is no problem to be BB:</w:t>
      </w:r>
    </w:p>
    <w:p w14:paraId="546EE4A3"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1) If nothing else exist, different BB states are connected with each other like digits in natural set, and this way of their connection create almost normal world, and it may have some testable predictions. (Dust theory)</w:t>
      </w:r>
    </w:p>
    <w:p w14:paraId="3D46112A"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2) If special type of BB, called BB-AIs exist and dominate landscape, such BB-AIs create simulations which are full of human minds, so we are probably in one of them. (The idea is that superintelligent computers are more probable than messy human minds and so are more often type of BB; Or if any BB-AI create more human simulations than random BB appear)</w:t>
      </w:r>
    </w:p>
    <w:p w14:paraId="440D4AD4" w14:textId="77777777" w:rsidR="00F41975" w:rsidRPr="006E426F" w:rsidRDefault="00F41975" w:rsidP="00F41975">
      <w:pPr>
        <w:pStyle w:val="NormalWeb"/>
        <w:shd w:val="clear" w:color="auto" w:fill="FFFFCC"/>
        <w:spacing w:before="0" w:beforeAutospacing="0" w:after="240" w:afterAutospacing="0"/>
        <w:jc w:val="both"/>
        <w:rPr>
          <w:rFonts w:ascii="Latin Modern Roman 10" w:hAnsi="Latin Modern Roman 10" w:cs="Arial"/>
          <w:color w:val="000000"/>
        </w:rPr>
      </w:pPr>
      <w:r w:rsidRPr="006E426F">
        <w:rPr>
          <w:rFonts w:ascii="Latin Modern Roman 10" w:hAnsi="Latin Modern Roman 10" w:cs="Arial"/>
          <w:color w:val="000000"/>
        </w:rPr>
        <w:t xml:space="preserve">3) If real world exist and BB exist, each BB correspond to some state in real world. As any observer should think as of all sets of similar observers under UDT, it means that I can’t be BB, but I am number of BB plus some real me. And I could ignore BB-part of me, because some form of “quantum immortality”, every second transfer dead BBs into the “real me”. In short: “Big world immortality” completely </w:t>
      </w:r>
      <w:proofErr w:type="spellStart"/>
      <w:r w:rsidRPr="006E426F">
        <w:rPr>
          <w:rFonts w:ascii="Latin Modern Roman 10" w:hAnsi="Latin Modern Roman 10" w:cs="Arial"/>
          <w:color w:val="000000"/>
        </w:rPr>
        <w:t>neutralise</w:t>
      </w:r>
      <w:proofErr w:type="spellEnd"/>
      <w:r w:rsidRPr="006E426F">
        <w:rPr>
          <w:rFonts w:ascii="Latin Modern Roman 10" w:hAnsi="Latin Modern Roman 10" w:cs="Arial"/>
          <w:color w:val="000000"/>
        </w:rPr>
        <w:t xml:space="preserve"> BB problem.</w:t>
      </w:r>
    </w:p>
    <w:p w14:paraId="4CFC874C" w14:textId="77777777" w:rsidR="00F41975" w:rsidRPr="006E426F" w:rsidRDefault="00F41975" w:rsidP="00F41975">
      <w:pPr>
        <w:jc w:val="both"/>
        <w:rPr>
          <w:rFonts w:ascii="Latin Modern Roman 10" w:hAnsi="Latin Modern Roman 10"/>
        </w:rPr>
      </w:pPr>
    </w:p>
    <w:p w14:paraId="0EDF581D" w14:textId="77777777" w:rsidR="00F41975" w:rsidRPr="006E426F" w:rsidRDefault="00F41975" w:rsidP="00F41975">
      <w:pPr>
        <w:jc w:val="both"/>
        <w:rPr>
          <w:rFonts w:ascii="Latin Modern Roman 10" w:hAnsi="Latin Modern Roman 10"/>
        </w:rPr>
      </w:pPr>
    </w:p>
    <w:p w14:paraId="2943FA6C" w14:textId="458BB0C7" w:rsidR="00F41975" w:rsidRPr="006E426F" w:rsidRDefault="00F41975" w:rsidP="00F41975">
      <w:pPr>
        <w:pStyle w:val="Heading2"/>
        <w:rPr>
          <w:rFonts w:ascii="Latin Modern Roman 10" w:hAnsi="Latin Modern Roman 10"/>
        </w:rPr>
      </w:pPr>
      <w:r w:rsidRPr="006E426F">
        <w:rPr>
          <w:rFonts w:ascii="Latin Modern Roman 10" w:hAnsi="Latin Modern Roman 10"/>
        </w:rPr>
        <w:t xml:space="preserve"> </w:t>
      </w:r>
      <w:bookmarkStart w:id="184" w:name="_Toc503132452"/>
      <w:bookmarkStart w:id="185" w:name="_Toc505530520"/>
      <w:bookmarkStart w:id="186" w:name="_Toc508042597"/>
      <w:r w:rsidR="00E34378" w:rsidRPr="006E426F">
        <w:rPr>
          <w:rFonts w:ascii="Latin Modern Roman 10" w:hAnsi="Latin Modern Roman 10"/>
        </w:rPr>
        <w:t>Multiverse</w:t>
      </w:r>
      <w:r w:rsidRPr="006E426F">
        <w:rPr>
          <w:rFonts w:ascii="Latin Modern Roman 10" w:hAnsi="Latin Modern Roman 10"/>
        </w:rPr>
        <w:t>-immortality and Dust-theory universe</w:t>
      </w:r>
      <w:bookmarkEnd w:id="184"/>
      <w:bookmarkEnd w:id="185"/>
      <w:bookmarkEnd w:id="186"/>
    </w:p>
    <w:p w14:paraId="2FEAC951"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 xml:space="preserve">The idea of dust universe comes from the novel of Greg Egan </w:t>
      </w:r>
      <w:r w:rsidRPr="006E426F">
        <w:rPr>
          <w:rFonts w:ascii="Latin Modern Roman 10" w:hAnsi="Latin Modern Roman 10"/>
          <w:i/>
        </w:rPr>
        <w:t>Permutation city</w:t>
      </w:r>
      <w:r w:rsidRPr="006E426F">
        <w:rPr>
          <w:rFonts w:ascii="Latin Modern Roman 10" w:hAnsi="Latin Modern Roman 10"/>
        </w:rPr>
        <w:t xml:space="preserve">. The idea is that if the physical world (including consciousness) is just a succession of states, then why would it matter that these states occur sequentially in time and at the same place. If any state of mind is just some information, that is sequences of numbers, the same sequences of numbers could appear as random sequences of atoms inside physical bodies. </w:t>
      </w:r>
    </w:p>
    <w:p w14:paraId="5D39F839"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The one difference of state of minds in dust theory with BBs is that they are not vacuum fluctuations but a random information sequences inside actually existing physical bodies. They could even include the same causal connections, as in thoughts in human mind, as atoms hit each other because of thermal movement, and these hits create different causal structures, which could be similar to causal stricture of neuronal exchange in mind or to calculation inside a computer.</w:t>
      </w:r>
    </w:p>
    <w:p w14:paraId="13F48DB5"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lastRenderedPageBreak/>
        <w:t>In other words, complex random calculation in nature could be exactly the same as calculations which create human experiences, and some observer-moments could exist inside a stone in your garden.</w:t>
      </w:r>
    </w:p>
    <w:p w14:paraId="27ED1AEB" w14:textId="23464D56"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 xml:space="preserve">This difference – quantum fluctuations create random minds or random thermal processes create random observer-moments – is not important, as the result is the same. What is really interesting in the dust theory, is the idea that close to each other observer-moments could produce subjectively continuous chain of experiences without having any causal connection with each other, which is exactly the same way as </w:t>
      </w:r>
      <w:r w:rsidR="007B1F5F" w:rsidRPr="006E426F">
        <w:rPr>
          <w:rFonts w:ascii="Latin Modern Roman 10" w:hAnsi="Latin Modern Roman 10"/>
        </w:rPr>
        <w:t>multiverse</w:t>
      </w:r>
      <w:r w:rsidRPr="006E426F">
        <w:rPr>
          <w:rFonts w:ascii="Latin Modern Roman 10" w:hAnsi="Latin Modern Roman 10"/>
        </w:rPr>
        <w:t xml:space="preserve"> immortality works. </w:t>
      </w:r>
      <w:r w:rsidR="00E34378" w:rsidRPr="006E426F">
        <w:rPr>
          <w:rFonts w:ascii="Latin Modern Roman 10" w:hAnsi="Latin Modern Roman 10"/>
        </w:rPr>
        <w:t>Multiverse</w:t>
      </w:r>
      <w:r w:rsidRPr="006E426F">
        <w:rPr>
          <w:rFonts w:ascii="Latin Modern Roman 10" w:hAnsi="Latin Modern Roman 10"/>
        </w:rPr>
        <w:t>-immortality connects each state of consciousness with the next one in the dust theory.</w:t>
      </w:r>
    </w:p>
    <w:p w14:paraId="4E2E6BC2"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If the dust theory is enough to explain the existence of my line of consciousness, it means that existence of any actual universe is not needed, or at least principally unknowable from the inside such line. Thus, we don’t know what kind of the “dusts speckles” creates needed combinations. However, pure “mathematical dust” is possible, if each state of consciousness is just a random number or is hidden inside Pi number.</w:t>
      </w:r>
    </w:p>
    <w:p w14:paraId="65E8C8C4"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 xml:space="preserve">This may have some observable consequences, if “primordial randomness” will able to break inside the stream of the subsequent states of minds. But this speculation is outside our topic. </w:t>
      </w:r>
    </w:p>
    <w:p w14:paraId="2E6AF87F" w14:textId="77777777" w:rsidR="00F41975" w:rsidRPr="006E426F" w:rsidRDefault="00F41975" w:rsidP="00F41975">
      <w:pPr>
        <w:jc w:val="both"/>
        <w:rPr>
          <w:rFonts w:ascii="Latin Modern Roman 10" w:hAnsi="Latin Modern Roman 10"/>
        </w:rPr>
      </w:pPr>
    </w:p>
    <w:p w14:paraId="58CBEC30" w14:textId="77777777" w:rsidR="00F41975" w:rsidRPr="006E426F" w:rsidRDefault="00F41975" w:rsidP="00F41975">
      <w:pPr>
        <w:pStyle w:val="Heading2"/>
        <w:rPr>
          <w:rFonts w:ascii="Latin Modern Roman 10" w:hAnsi="Latin Modern Roman 10"/>
        </w:rPr>
      </w:pPr>
      <w:bookmarkStart w:id="187" w:name="_Toc503132453"/>
      <w:bookmarkStart w:id="188" w:name="_Toc505530521"/>
      <w:bookmarkStart w:id="189" w:name="_Toc508042598"/>
      <w:r w:rsidRPr="006E426F">
        <w:rPr>
          <w:rFonts w:ascii="Latin Modern Roman 10" w:hAnsi="Latin Modern Roman 10"/>
        </w:rPr>
        <w:t>Dust theory and Flux-universe</w:t>
      </w:r>
      <w:bookmarkEnd w:id="187"/>
      <w:bookmarkEnd w:id="188"/>
      <w:bookmarkEnd w:id="189"/>
    </w:p>
    <w:p w14:paraId="2230D54A"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 xml:space="preserve">A poster on </w:t>
      </w:r>
      <w:proofErr w:type="spellStart"/>
      <w:r w:rsidRPr="006E426F">
        <w:rPr>
          <w:rFonts w:ascii="Latin Modern Roman 10" w:hAnsi="Latin Modern Roman 10"/>
        </w:rPr>
        <w:t>LessWrong</w:t>
      </w:r>
      <w:proofErr w:type="spellEnd"/>
      <w:r w:rsidRPr="006E426F">
        <w:rPr>
          <w:rFonts w:ascii="Latin Modern Roman 10" w:hAnsi="Latin Modern Roman 10"/>
        </w:rPr>
        <w:t xml:space="preserve"> expressed strong emotional concern about the consequence of the dust theory which he called </w:t>
      </w:r>
      <w:r w:rsidRPr="006E426F">
        <w:rPr>
          <w:rFonts w:ascii="Latin Modern Roman 10" w:hAnsi="Latin Modern Roman 10"/>
          <w:i/>
        </w:rPr>
        <w:t>flux-universe</w:t>
      </w:r>
      <w:r w:rsidRPr="006E426F">
        <w:rPr>
          <w:rFonts w:ascii="Latin Modern Roman 10" w:hAnsi="Latin Modern Roman 10"/>
        </w:rPr>
        <w:t>. Every night, he goes to sleep and his consciousness “simplifies”, that is he has much simpler observer-moments, during which he forgets most information about his life. Many other people also could have the same simple observer-moments, and, if dust theory is true, only current observer-moment defines next observer-moment – thus if he forgets all his life and everything he loves – he could “jump” into another observer-moment of another person and never return to his original self! This thought terrified him, as it was like death of his original personality and he was afraid to sleep.</w:t>
      </w:r>
    </w:p>
    <w:p w14:paraId="46734848" w14:textId="77777777" w:rsidR="00F41975" w:rsidRPr="006E426F" w:rsidRDefault="00F41975" w:rsidP="00F41975">
      <w:pPr>
        <w:jc w:val="both"/>
        <w:rPr>
          <w:rFonts w:ascii="Latin Modern Roman 10" w:hAnsi="Latin Modern Roman 10"/>
        </w:rPr>
      </w:pPr>
    </w:p>
    <w:p w14:paraId="4FA8C82C" w14:textId="77777777" w:rsidR="00F41975" w:rsidRPr="006E426F" w:rsidRDefault="00F41975" w:rsidP="00F41975">
      <w:pPr>
        <w:jc w:val="both"/>
        <w:rPr>
          <w:rFonts w:ascii="Latin Modern Roman 10" w:hAnsi="Latin Modern Roman 10"/>
        </w:rPr>
      </w:pPr>
      <w:r w:rsidRPr="006E426F">
        <w:rPr>
          <w:rFonts w:ascii="Latin Modern Roman 10" w:hAnsi="Latin Modern Roman 10"/>
        </w:rPr>
        <w:t>I suggested several counterarguments:</w:t>
      </w:r>
    </w:p>
    <w:p w14:paraId="19142DE8" w14:textId="77777777" w:rsidR="00F41975" w:rsidRPr="006E426F" w:rsidRDefault="00F41975" w:rsidP="00F41975">
      <w:pPr>
        <w:jc w:val="both"/>
        <w:rPr>
          <w:rFonts w:ascii="Latin Modern Roman 10" w:hAnsi="Latin Modern Roman 10"/>
        </w:rPr>
      </w:pPr>
    </w:p>
    <w:p w14:paraId="3631E2AA" w14:textId="77777777" w:rsidR="00F41975" w:rsidRPr="006E426F" w:rsidRDefault="00F41975" w:rsidP="00F41975">
      <w:pPr>
        <w:pStyle w:val="ListParagraph"/>
        <w:numPr>
          <w:ilvl w:val="0"/>
          <w:numId w:val="4"/>
        </w:numPr>
        <w:jc w:val="both"/>
        <w:rPr>
          <w:rFonts w:ascii="Latin Modern Roman 10" w:hAnsi="Latin Modern Roman 10"/>
        </w:rPr>
      </w:pPr>
      <w:r w:rsidRPr="006E426F">
        <w:rPr>
          <w:rFonts w:ascii="Latin Modern Roman 10" w:hAnsi="Latin Modern Roman 10"/>
        </w:rPr>
        <w:t xml:space="preserve">If he “jumps” into another person after infinitely many jumps he will eventually return back and will not remember anything, so he is not </w:t>
      </w:r>
      <w:proofErr w:type="spellStart"/>
      <w:proofErr w:type="gramStart"/>
      <w:r w:rsidRPr="006E426F">
        <w:rPr>
          <w:rFonts w:ascii="Latin Modern Roman 10" w:hAnsi="Latin Modern Roman 10"/>
        </w:rPr>
        <w:t>loosing</w:t>
      </w:r>
      <w:proofErr w:type="spellEnd"/>
      <w:proofErr w:type="gramEnd"/>
      <w:r w:rsidRPr="006E426F">
        <w:rPr>
          <w:rFonts w:ascii="Latin Modern Roman 10" w:hAnsi="Latin Modern Roman 10"/>
        </w:rPr>
        <w:t xml:space="preserve"> his life forever. </w:t>
      </w:r>
    </w:p>
    <w:p w14:paraId="32D1753E" w14:textId="77777777" w:rsidR="00F41975" w:rsidRPr="006E426F" w:rsidRDefault="00F41975" w:rsidP="00F41975">
      <w:pPr>
        <w:pStyle w:val="ListParagraph"/>
        <w:numPr>
          <w:ilvl w:val="0"/>
          <w:numId w:val="4"/>
        </w:numPr>
        <w:jc w:val="both"/>
        <w:rPr>
          <w:rFonts w:ascii="Latin Modern Roman 10" w:hAnsi="Latin Modern Roman 10"/>
        </w:rPr>
      </w:pPr>
      <w:r w:rsidRPr="006E426F">
        <w:rPr>
          <w:rFonts w:ascii="Latin Modern Roman 10" w:hAnsi="Latin Modern Roman 10"/>
        </w:rPr>
        <w:t>It is better to think about the same situation from the point of view that he has many “futures”</w:t>
      </w:r>
    </w:p>
    <w:p w14:paraId="288B8B10" w14:textId="77777777" w:rsidR="00F41975" w:rsidRPr="006E426F" w:rsidRDefault="00F41975" w:rsidP="00F41975">
      <w:pPr>
        <w:pStyle w:val="ListParagraph"/>
        <w:numPr>
          <w:ilvl w:val="0"/>
          <w:numId w:val="4"/>
        </w:numPr>
        <w:jc w:val="both"/>
        <w:rPr>
          <w:rFonts w:ascii="Latin Modern Roman 10" w:hAnsi="Latin Modern Roman 10"/>
        </w:rPr>
      </w:pPr>
      <w:r w:rsidRPr="006E426F">
        <w:rPr>
          <w:rFonts w:ascii="Latin Modern Roman 10" w:hAnsi="Latin Modern Roman 10"/>
          <w:i/>
        </w:rPr>
        <w:t xml:space="preserve">It also not a bug, but a feature, </w:t>
      </w:r>
      <w:r w:rsidRPr="006E426F">
        <w:rPr>
          <w:rFonts w:ascii="Latin Modern Roman 10" w:hAnsi="Latin Modern Roman 10"/>
        </w:rPr>
        <w:t>as it creates possibility to perform some form of “</w:t>
      </w:r>
      <w:r w:rsidRPr="006E426F">
        <w:rPr>
          <w:rFonts w:ascii="Latin Modern Roman 10" w:hAnsi="Latin Modern Roman 10"/>
          <w:i/>
        </w:rPr>
        <w:t>magic</w:t>
      </w:r>
      <w:r w:rsidRPr="006E426F">
        <w:rPr>
          <w:rFonts w:ascii="Latin Modern Roman 10" w:hAnsi="Latin Modern Roman 10"/>
        </w:rPr>
        <w:t xml:space="preserve">”. If a person is in bad but very rare situation, for example, he had just lost his win in negative lottery, he could put his mind in very simple state, may be meditation or full concentrating on very common activity – so simple, that he completely forgets everything about bad luck event. In that case, much larger number of observers, who didn’t have this bad lack event, will also meditate in the </w:t>
      </w:r>
      <w:r w:rsidRPr="006E426F">
        <w:rPr>
          <w:rFonts w:ascii="Latin Modern Roman 10" w:hAnsi="Latin Modern Roman 10"/>
        </w:rPr>
        <w:lastRenderedPageBreak/>
        <w:t xml:space="preserve">same way, and he will jump into them and </w:t>
      </w:r>
      <w:proofErr w:type="spellStart"/>
      <w:r w:rsidRPr="006E426F">
        <w:rPr>
          <w:rFonts w:ascii="Latin Modern Roman 10" w:hAnsi="Latin Modern Roman 10"/>
        </w:rPr>
        <w:t>and</w:t>
      </w:r>
      <w:proofErr w:type="spellEnd"/>
      <w:r w:rsidRPr="006E426F">
        <w:rPr>
          <w:rFonts w:ascii="Latin Modern Roman 10" w:hAnsi="Latin Modern Roman 10"/>
        </w:rPr>
        <w:t xml:space="preserve"> then randomly become one of them. And this is exactly the same situation he feared about, but now used as instrument to change observed reality. (Surely, this magic, even if it works, fails altruistic test of </w:t>
      </w:r>
      <w:proofErr w:type="spellStart"/>
      <w:r w:rsidRPr="006E426F">
        <w:rPr>
          <w:rFonts w:ascii="Latin Modern Roman 10" w:hAnsi="Latin Modern Roman 10"/>
        </w:rPr>
        <w:t>updateless</w:t>
      </w:r>
      <w:proofErr w:type="spellEnd"/>
      <w:r w:rsidRPr="006E426F">
        <w:rPr>
          <w:rFonts w:ascii="Latin Modern Roman 10" w:hAnsi="Latin Modern Roman 10"/>
        </w:rPr>
        <w:t xml:space="preserve"> decision theory, as someone else will be on his place.) Also, if it works, much more complex magic is possible, in which I consciously manipulate my uncertainties about some aspect of the observed world in order to get some control over it. In a long run, it seems to be zero sum game, as simple observer states will be exploitable limited resource by those who want to escape bad life-lines.</w:t>
      </w:r>
    </w:p>
    <w:p w14:paraId="0C62BFDB" w14:textId="77777777" w:rsidR="00F41975" w:rsidRPr="006E426F" w:rsidRDefault="00F41975" w:rsidP="00F41975">
      <w:pPr>
        <w:pStyle w:val="ListParagraph"/>
        <w:numPr>
          <w:ilvl w:val="0"/>
          <w:numId w:val="4"/>
        </w:numPr>
        <w:jc w:val="both"/>
        <w:rPr>
          <w:rFonts w:ascii="Latin Modern Roman 10" w:hAnsi="Latin Modern Roman 10"/>
        </w:rPr>
      </w:pPr>
      <w:r w:rsidRPr="006E426F">
        <w:rPr>
          <w:rFonts w:ascii="Latin Modern Roman 10" w:hAnsi="Latin Modern Roman 10"/>
        </w:rPr>
        <w:t xml:space="preserve">Another reason, why we should not be afraid that dust theory throws us in a kaleidoscopic </w:t>
      </w:r>
      <w:r w:rsidRPr="006E426F">
        <w:rPr>
          <w:rFonts w:ascii="Latin Modern Roman 10" w:hAnsi="Latin Modern Roman 10"/>
          <w:i/>
        </w:rPr>
        <w:t>flux universe</w:t>
      </w:r>
      <w:r w:rsidRPr="006E426F">
        <w:rPr>
          <w:rFonts w:ascii="Latin Modern Roman 10" w:hAnsi="Latin Modern Roman 10"/>
        </w:rPr>
        <w:t xml:space="preserve"> is that if lines of similar observer-moments exist in the space of all possible minds, such lines will probably come to some “strange attractors”, where some form of stabilization mechanism exists. Stabilization mechanism means that observer-moments rather coherently follows one another. There are several candidates for such mechanism: a) nature of human dreams means that we never have really simple </w:t>
      </w:r>
      <w:r w:rsidRPr="006E426F">
        <w:rPr>
          <w:rFonts w:ascii="Latin Modern Roman 10" w:hAnsi="Latin Modern Roman 10"/>
          <w:i/>
        </w:rPr>
        <w:t>blank</w:t>
      </w:r>
      <w:r w:rsidRPr="006E426F">
        <w:rPr>
          <w:rFonts w:ascii="Latin Modern Roman 10" w:hAnsi="Latin Modern Roman 10"/>
        </w:rPr>
        <w:t xml:space="preserve"> observer moments, we start to have some form of random thoughts and images (</w:t>
      </w:r>
      <w:proofErr w:type="spellStart"/>
      <w:r w:rsidRPr="006E426F">
        <w:rPr>
          <w:rFonts w:ascii="Latin Modern Roman 10" w:hAnsi="Latin Modern Roman 10"/>
        </w:rPr>
        <w:t>hypnogogia</w:t>
      </w:r>
      <w:proofErr w:type="spellEnd"/>
      <w:r w:rsidRPr="006E426F">
        <w:rPr>
          <w:rFonts w:ascii="Latin Modern Roman 10" w:hAnsi="Latin Modern Roman 10"/>
        </w:rPr>
        <w:t xml:space="preserve">) as soon as we become sleepy, and they are very individual b) human observer-moments consist of qualia as elements and qualia could be very individual: I can’t jump into a person with different red color if I see now my red color. c) we constantly have perceptive memory of last moment. d) even more weird stabilization mechanisms are possible (like Man in Black), or </w:t>
      </w:r>
      <w:proofErr w:type="spellStart"/>
      <w:r w:rsidRPr="006E426F">
        <w:rPr>
          <w:rFonts w:ascii="Latin Modern Roman 10" w:hAnsi="Latin Modern Roman 10"/>
          <w:i/>
        </w:rPr>
        <w:t>counterglitches</w:t>
      </w:r>
      <w:proofErr w:type="spellEnd"/>
      <w:r w:rsidRPr="006E426F">
        <w:rPr>
          <w:rFonts w:ascii="Latin Modern Roman 10" w:hAnsi="Latin Modern Roman 10"/>
        </w:rPr>
        <w:t xml:space="preserve">, which glitch in the way to make the world more coherent. These stabilization mechanisms could fight expected randomness of Boltzmann brains (discussed above) – but not completely, and some strange things like </w:t>
      </w:r>
      <w:r w:rsidRPr="006E426F">
        <w:rPr>
          <w:rFonts w:ascii="Latin Modern Roman 10" w:hAnsi="Latin Modern Roman 10"/>
          <w:i/>
        </w:rPr>
        <w:t>glitches in the matrix</w:t>
      </w:r>
      <w:r w:rsidRPr="006E426F">
        <w:rPr>
          <w:rFonts w:ascii="Latin Modern Roman 10" w:hAnsi="Latin Modern Roman 10"/>
        </w:rPr>
        <w:t xml:space="preserve"> (but there are no matrix) could be observed. </w:t>
      </w:r>
    </w:p>
    <w:p w14:paraId="4366DC45" w14:textId="77777777" w:rsidR="00F41975" w:rsidRPr="006E426F" w:rsidRDefault="00F41975" w:rsidP="00F41975">
      <w:pPr>
        <w:jc w:val="both"/>
        <w:rPr>
          <w:rFonts w:ascii="Latin Modern Roman 10" w:hAnsi="Latin Modern Roman 10"/>
        </w:rPr>
      </w:pPr>
    </w:p>
    <w:p w14:paraId="5C1D273F" w14:textId="3A7551CD" w:rsidR="00F41975" w:rsidRPr="006E426F" w:rsidRDefault="00F41975" w:rsidP="00F41975">
      <w:pPr>
        <w:jc w:val="both"/>
        <w:rPr>
          <w:rFonts w:ascii="Latin Modern Roman 10" w:hAnsi="Latin Modern Roman 10"/>
        </w:rPr>
      </w:pPr>
      <w:r w:rsidRPr="006E426F">
        <w:rPr>
          <w:rFonts w:ascii="Latin Modern Roman 10" w:hAnsi="Latin Modern Roman 10"/>
        </w:rPr>
        <w:t xml:space="preserve">One reason why all this is related to the </w:t>
      </w:r>
      <w:r w:rsidR="00E34378" w:rsidRPr="006E426F">
        <w:rPr>
          <w:rFonts w:ascii="Latin Modern Roman 10" w:hAnsi="Latin Modern Roman 10"/>
        </w:rPr>
        <w:t>Multiverse</w:t>
      </w:r>
      <w:r w:rsidRPr="006E426F">
        <w:rPr>
          <w:rFonts w:ascii="Latin Modern Roman 10" w:hAnsi="Latin Modern Roman 10"/>
        </w:rPr>
        <w:t xml:space="preserve">-immortality is that dust theory is about constant jumping between “worlds” and copies, and in the </w:t>
      </w:r>
      <w:r w:rsidR="00E34378" w:rsidRPr="006E426F">
        <w:rPr>
          <w:rFonts w:ascii="Latin Modern Roman 10" w:hAnsi="Latin Modern Roman 10"/>
        </w:rPr>
        <w:t>Multiverse</w:t>
      </w:r>
      <w:r w:rsidRPr="006E426F">
        <w:rPr>
          <w:rFonts w:ascii="Latin Modern Roman 10" w:hAnsi="Latin Modern Roman 10"/>
        </w:rPr>
        <w:t>-immortality it happens only in the moment of death.</w:t>
      </w:r>
    </w:p>
    <w:p w14:paraId="6577701B" w14:textId="77777777" w:rsidR="00F41975" w:rsidRPr="006E426F" w:rsidRDefault="00F41975" w:rsidP="00F41975">
      <w:pPr>
        <w:jc w:val="both"/>
        <w:rPr>
          <w:rFonts w:ascii="Latin Modern Roman 10" w:hAnsi="Latin Modern Roman 10"/>
        </w:rPr>
      </w:pPr>
    </w:p>
    <w:p w14:paraId="32149BF1" w14:textId="77777777" w:rsidR="00F41975" w:rsidRPr="006E426F" w:rsidRDefault="00F41975" w:rsidP="00F41975">
      <w:pPr>
        <w:jc w:val="both"/>
        <w:rPr>
          <w:rFonts w:ascii="Latin Modern Roman 10" w:hAnsi="Latin Modern Roman 10"/>
        </w:rPr>
      </w:pPr>
    </w:p>
    <w:p w14:paraId="5BAF481D" w14:textId="77777777" w:rsidR="00F41975" w:rsidRPr="006E426F" w:rsidRDefault="00F41975" w:rsidP="00F41975">
      <w:pPr>
        <w:pStyle w:val="Heading2"/>
        <w:rPr>
          <w:rFonts w:ascii="Latin Modern Roman 10" w:hAnsi="Latin Modern Roman 10"/>
        </w:rPr>
      </w:pPr>
      <w:bookmarkStart w:id="190" w:name="_Toc505530522"/>
      <w:bookmarkStart w:id="191" w:name="_Toc508042599"/>
      <w:r w:rsidRPr="006E426F">
        <w:rPr>
          <w:rFonts w:ascii="Latin Modern Roman 10" w:hAnsi="Latin Modern Roman 10"/>
        </w:rPr>
        <w:t>Miracles and glitches in the observer-moments chains</w:t>
      </w:r>
      <w:bookmarkEnd w:id="190"/>
      <w:bookmarkEnd w:id="191"/>
    </w:p>
    <w:p w14:paraId="6E6E5906" w14:textId="77777777" w:rsidR="00F41975" w:rsidRPr="006E426F" w:rsidRDefault="00F41975" w:rsidP="00F41975">
      <w:pPr>
        <w:ind w:firstLine="720"/>
        <w:jc w:val="both"/>
        <w:rPr>
          <w:rFonts w:ascii="Latin Modern Roman 10" w:hAnsi="Latin Modern Roman 10"/>
        </w:rPr>
      </w:pPr>
      <w:r w:rsidRPr="006E426F">
        <w:rPr>
          <w:rFonts w:ascii="Latin Modern Roman 10" w:hAnsi="Latin Modern Roman 10"/>
        </w:rPr>
        <w:t>(This section does not belong to this article per se, but I leave it here for a while. I do not believe in the following, but it has high enough a priory probability to be worse be discussed)</w:t>
      </w:r>
    </w:p>
    <w:p w14:paraId="1A5A28E1" w14:textId="77777777" w:rsidR="00F41975" w:rsidRPr="006E426F" w:rsidRDefault="00F41975" w:rsidP="00F41975">
      <w:pPr>
        <w:jc w:val="both"/>
        <w:rPr>
          <w:rFonts w:ascii="Latin Modern Roman 10" w:hAnsi="Latin Modern Roman 10"/>
        </w:rPr>
      </w:pPr>
      <w:r w:rsidRPr="006E426F">
        <w:rPr>
          <w:rFonts w:ascii="Latin Modern Roman 10" w:hAnsi="Latin Modern Roman 10"/>
        </w:rPr>
        <w:t>If we suggest that human life is just as a line of similar observer-moments, like 4567, 4568, 4569, it has the following consequences:</w:t>
      </w:r>
    </w:p>
    <w:p w14:paraId="0FDEF038" w14:textId="77777777" w:rsidR="00F41975" w:rsidRPr="006E426F" w:rsidRDefault="00F41975" w:rsidP="00F41975">
      <w:pPr>
        <w:pStyle w:val="ListParagraph"/>
        <w:numPr>
          <w:ilvl w:val="0"/>
          <w:numId w:val="5"/>
        </w:numPr>
        <w:jc w:val="both"/>
        <w:rPr>
          <w:rFonts w:ascii="Latin Modern Roman 10" w:hAnsi="Latin Modern Roman 10"/>
        </w:rPr>
      </w:pPr>
      <w:r w:rsidRPr="006E426F">
        <w:rPr>
          <w:rFonts w:ascii="Latin Modern Roman 10" w:hAnsi="Latin Modern Roman 10"/>
        </w:rPr>
        <w:t>For any random observer-moment there is another observer-moment, which follows from it, and makes it less random. If you see static, the next observer-moment will be just you looking on TV screen.</w:t>
      </w:r>
    </w:p>
    <w:p w14:paraId="76B25BD3" w14:textId="77777777" w:rsidR="00F41975" w:rsidRPr="006E426F" w:rsidRDefault="00F41975" w:rsidP="00F41975">
      <w:pPr>
        <w:pStyle w:val="ListParagraph"/>
        <w:numPr>
          <w:ilvl w:val="0"/>
          <w:numId w:val="5"/>
        </w:numPr>
        <w:jc w:val="both"/>
        <w:rPr>
          <w:rFonts w:ascii="Latin Modern Roman 10" w:hAnsi="Latin Modern Roman 10"/>
        </w:rPr>
      </w:pPr>
      <w:r w:rsidRPr="006E426F">
        <w:rPr>
          <w:rFonts w:ascii="Latin Modern Roman 10" w:hAnsi="Latin Modern Roman 10"/>
        </w:rPr>
        <w:t xml:space="preserve">If from </w:t>
      </w:r>
      <w:proofErr w:type="spellStart"/>
      <w:r w:rsidRPr="006E426F">
        <w:rPr>
          <w:rFonts w:ascii="Latin Modern Roman 10" w:hAnsi="Latin Modern Roman 10"/>
        </w:rPr>
        <w:t>A</w:t>
      </w:r>
      <w:proofErr w:type="spellEnd"/>
      <w:r w:rsidRPr="006E426F">
        <w:rPr>
          <w:rFonts w:ascii="Latin Modern Roman 10" w:hAnsi="Latin Modern Roman 10"/>
        </w:rPr>
        <w:t xml:space="preserve"> observer moment follows B moment, and from B follows C moment, it doesn’t mean that from A follows C, as only near observer-moments must be similar, but A may be not coherent to C. So, observer-moments have not transitive </w:t>
      </w:r>
      <w:r w:rsidRPr="006E426F">
        <w:rPr>
          <w:rFonts w:ascii="Latin Modern Roman 10" w:hAnsi="Latin Modern Roman 10"/>
        </w:rPr>
        <w:lastRenderedPageBreak/>
        <w:t>relation. The consequences of it is fluidity of the world, when we compare A and C – we could find some disagreements.</w:t>
      </w:r>
    </w:p>
    <w:p w14:paraId="3379926F" w14:textId="77777777" w:rsidR="00F41975" w:rsidRPr="006E426F" w:rsidRDefault="00F41975" w:rsidP="00F41975">
      <w:pPr>
        <w:pStyle w:val="ListParagraph"/>
        <w:numPr>
          <w:ilvl w:val="0"/>
          <w:numId w:val="5"/>
        </w:numPr>
        <w:jc w:val="both"/>
        <w:rPr>
          <w:rFonts w:ascii="Latin Modern Roman 10" w:hAnsi="Latin Modern Roman 10"/>
        </w:rPr>
      </w:pPr>
      <w:r w:rsidRPr="006E426F">
        <w:rPr>
          <w:rFonts w:ascii="Latin Modern Roman 10" w:hAnsi="Latin Modern Roman 10"/>
        </w:rPr>
        <w:t>For observer-moments chains there is no time, and past observer-moments could be somehow similar to the future moments, which could take form of “precognition”</w:t>
      </w:r>
    </w:p>
    <w:p w14:paraId="59F36BA3" w14:textId="77777777" w:rsidR="00F41975" w:rsidRPr="006E426F" w:rsidRDefault="00F41975" w:rsidP="00F41975">
      <w:pPr>
        <w:pStyle w:val="ListParagraph"/>
        <w:numPr>
          <w:ilvl w:val="0"/>
          <w:numId w:val="5"/>
        </w:numPr>
        <w:jc w:val="both"/>
        <w:rPr>
          <w:rFonts w:ascii="Latin Modern Roman 10" w:hAnsi="Latin Modern Roman 10"/>
        </w:rPr>
      </w:pPr>
      <w:r w:rsidRPr="006E426F">
        <w:rPr>
          <w:rFonts w:ascii="Latin Modern Roman 10" w:hAnsi="Latin Modern Roman 10"/>
        </w:rPr>
        <w:t xml:space="preserve">Here should be some connection with quantum theory, that is any observer-moment may result from infinitely many different paths of past global wave function, or in other words, any observer-moment is surrounded by </w:t>
      </w:r>
      <w:proofErr w:type="spellStart"/>
      <w:r w:rsidRPr="006E426F">
        <w:rPr>
          <w:rFonts w:ascii="Latin Modern Roman 10" w:hAnsi="Latin Modern Roman 10"/>
        </w:rPr>
        <w:t>uncollapsed</w:t>
      </w:r>
      <w:proofErr w:type="spellEnd"/>
      <w:r w:rsidRPr="006E426F">
        <w:rPr>
          <w:rFonts w:ascii="Latin Modern Roman 10" w:hAnsi="Latin Modern Roman 10"/>
        </w:rPr>
        <w:t xml:space="preserve"> world. But is seems to be different level of description of the same phenomena.  </w:t>
      </w:r>
    </w:p>
    <w:p w14:paraId="6A7538B5" w14:textId="77777777" w:rsidR="00F41975" w:rsidRPr="006E426F" w:rsidRDefault="00F41975" w:rsidP="00F41975">
      <w:pPr>
        <w:rPr>
          <w:rFonts w:ascii="Latin Modern Roman 10" w:hAnsi="Latin Modern Roman 10"/>
        </w:rPr>
      </w:pPr>
    </w:p>
    <w:p w14:paraId="3CBAD8CA" w14:textId="77777777" w:rsidR="00F41975" w:rsidRPr="006E426F" w:rsidRDefault="00F41975" w:rsidP="00FD383B">
      <w:pPr>
        <w:ind w:firstLine="720"/>
        <w:jc w:val="both"/>
        <w:rPr>
          <w:rFonts w:ascii="Latin Modern Roman 10" w:hAnsi="Latin Modern Roman 10"/>
        </w:rPr>
      </w:pPr>
    </w:p>
    <w:p w14:paraId="7029D8AB" w14:textId="3EC43123" w:rsidR="009E035A" w:rsidRPr="006E426F" w:rsidRDefault="009E035A" w:rsidP="009E035A">
      <w:pPr>
        <w:pStyle w:val="Heading1"/>
        <w:rPr>
          <w:rFonts w:ascii="Latin Modern Roman 10" w:hAnsi="Latin Modern Roman 10"/>
        </w:rPr>
      </w:pPr>
      <w:bookmarkStart w:id="192" w:name="_Toc503132440"/>
      <w:bookmarkStart w:id="193" w:name="_Toc505530523"/>
      <w:bookmarkStart w:id="194" w:name="_Toc508042600"/>
      <w:r w:rsidRPr="006E426F">
        <w:rPr>
          <w:rFonts w:ascii="Latin Modern Roman 10" w:hAnsi="Latin Modern Roman 10"/>
        </w:rPr>
        <w:t>Appendix 4. Other objections to QI and wrong interpretations</w:t>
      </w:r>
      <w:bookmarkEnd w:id="192"/>
      <w:bookmarkEnd w:id="193"/>
      <w:bookmarkEnd w:id="194"/>
    </w:p>
    <w:p w14:paraId="106A0D3D" w14:textId="77777777" w:rsidR="009E035A" w:rsidRPr="006E426F" w:rsidRDefault="009E035A" w:rsidP="009E035A">
      <w:pPr>
        <w:rPr>
          <w:rFonts w:ascii="Latin Modern Roman 10" w:hAnsi="Latin Modern Roman 10"/>
        </w:rPr>
      </w:pPr>
    </w:p>
    <w:p w14:paraId="4F8A8D0A" w14:textId="77777777" w:rsidR="009E035A" w:rsidRPr="006E426F" w:rsidRDefault="009E035A" w:rsidP="009E035A">
      <w:pPr>
        <w:pStyle w:val="Heading2"/>
        <w:rPr>
          <w:rFonts w:ascii="Latin Modern Roman 10" w:hAnsi="Latin Modern Roman 10"/>
        </w:rPr>
      </w:pPr>
      <w:bookmarkStart w:id="195" w:name="_Toc503132441"/>
      <w:bookmarkStart w:id="196" w:name="_Toc505530524"/>
      <w:bookmarkStart w:id="197" w:name="_Toc508042601"/>
      <w:r w:rsidRPr="006E426F">
        <w:rPr>
          <w:rFonts w:ascii="Latin Modern Roman 10" w:hAnsi="Latin Modern Roman 10"/>
        </w:rPr>
        <w:t>Respawning and quantum woo</w:t>
      </w:r>
      <w:bookmarkEnd w:id="195"/>
      <w:bookmarkEnd w:id="196"/>
      <w:bookmarkEnd w:id="197"/>
    </w:p>
    <w:p w14:paraId="11519519"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In the internet, the term of “quantum immortality” is extrapolated on the other type of events which veracity can’t be checked. It is the stories typically about automotive accident, where a person has a crash, almost die, and when find himself 1-2 minutes before the event in the car and escape an accident. Typical example is here: </w:t>
      </w:r>
      <w:hyperlink r:id="rId17" w:history="1">
        <w:r w:rsidRPr="006E426F">
          <w:rPr>
            <w:rStyle w:val="Hyperlink"/>
            <w:rFonts w:ascii="Latin Modern Roman 10" w:hAnsi="Latin Modern Roman 10"/>
          </w:rPr>
          <w:t>https://www.reddit.com/r/Glitch_in_the_Matrix/comments/7frtxt/i_literally_diedor_so_i_thought/</w:t>
        </w:r>
      </w:hyperlink>
    </w:p>
    <w:p w14:paraId="01D1991B" w14:textId="77777777" w:rsidR="009E035A" w:rsidRPr="006E426F" w:rsidRDefault="009E035A" w:rsidP="009E035A">
      <w:pPr>
        <w:jc w:val="both"/>
        <w:rPr>
          <w:rFonts w:ascii="Latin Modern Roman 10" w:hAnsi="Latin Modern Roman 10"/>
        </w:rPr>
      </w:pPr>
    </w:p>
    <w:p w14:paraId="60EB5D0D"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The people in comments call the story a “quantum immortality event”, but this is wrong use of term, no matter if the story is fictional or not.  I suggested to call such types of stories “respawning”.</w:t>
      </w:r>
    </w:p>
    <w:p w14:paraId="61791B66" w14:textId="5E27625C" w:rsidR="009E035A" w:rsidRPr="006E426F" w:rsidRDefault="009E035A" w:rsidP="00C95444">
      <w:pPr>
        <w:ind w:firstLine="720"/>
        <w:jc w:val="both"/>
        <w:rPr>
          <w:rFonts w:ascii="Latin Modern Roman 10" w:hAnsi="Latin Modern Roman 10"/>
        </w:rPr>
      </w:pPr>
      <w:r w:rsidRPr="006E426F">
        <w:rPr>
          <w:rFonts w:ascii="Latin Modern Roman 10" w:hAnsi="Latin Modern Roman 10"/>
        </w:rPr>
        <w:t>This mix of terms results from general woo regarding quantum things, so anything miracle will be easily called “quantum”.</w:t>
      </w:r>
    </w:p>
    <w:p w14:paraId="7E1D090B" w14:textId="77777777" w:rsidR="009E035A" w:rsidRPr="006E426F" w:rsidRDefault="009E035A" w:rsidP="009E035A">
      <w:pPr>
        <w:rPr>
          <w:rFonts w:ascii="Latin Modern Roman 10" w:hAnsi="Latin Modern Roman 10"/>
        </w:rPr>
      </w:pPr>
    </w:p>
    <w:p w14:paraId="3AF0E7E7" w14:textId="77777777" w:rsidR="009E035A" w:rsidRPr="006E426F" w:rsidRDefault="009E035A" w:rsidP="009E035A">
      <w:pPr>
        <w:pStyle w:val="Heading2"/>
        <w:rPr>
          <w:rFonts w:ascii="Latin Modern Roman 10" w:hAnsi="Latin Modern Roman 10"/>
        </w:rPr>
      </w:pPr>
      <w:bookmarkStart w:id="198" w:name="_Toc503132442"/>
      <w:bookmarkStart w:id="199" w:name="_Toc505530525"/>
      <w:bookmarkStart w:id="200" w:name="_Toc508042602"/>
      <w:r w:rsidRPr="006E426F">
        <w:rPr>
          <w:rFonts w:ascii="Latin Modern Roman 10" w:hAnsi="Latin Modern Roman 10"/>
        </w:rPr>
        <w:t>Aging and slow death</w:t>
      </w:r>
      <w:bookmarkEnd w:id="198"/>
      <w:bookmarkEnd w:id="199"/>
      <w:bookmarkEnd w:id="200"/>
    </w:p>
    <w:p w14:paraId="46FD5AF7" w14:textId="4CC60BE0" w:rsidR="009E035A" w:rsidRPr="006E426F" w:rsidRDefault="009E035A" w:rsidP="009E035A">
      <w:pPr>
        <w:ind w:firstLine="720"/>
        <w:rPr>
          <w:rFonts w:ascii="Latin Modern Roman 10" w:hAnsi="Latin Modern Roman 10"/>
        </w:rPr>
      </w:pPr>
      <w:proofErr w:type="spellStart"/>
      <w:r w:rsidRPr="006E426F">
        <w:rPr>
          <w:rFonts w:ascii="Latin Modern Roman 10" w:hAnsi="Latin Modern Roman 10"/>
        </w:rPr>
        <w:t>Tegmark</w:t>
      </w:r>
      <w:proofErr w:type="spellEnd"/>
      <w:r w:rsidRPr="006E426F">
        <w:rPr>
          <w:rFonts w:ascii="Latin Modern Roman 10" w:hAnsi="Latin Modern Roman 10"/>
        </w:rPr>
        <w:t xml:space="preserve"> suggested that the main counterargument for </w:t>
      </w:r>
      <w:r w:rsidR="007B1F5F" w:rsidRPr="006E426F">
        <w:rPr>
          <w:rFonts w:ascii="Latin Modern Roman 10" w:hAnsi="Latin Modern Roman 10"/>
        </w:rPr>
        <w:t>multiverse</w:t>
      </w:r>
      <w:r w:rsidRPr="006E426F">
        <w:rPr>
          <w:rFonts w:ascii="Latin Modern Roman 10" w:hAnsi="Latin Modern Roman 10"/>
        </w:rPr>
        <w:t xml:space="preserve"> immortality is that it is not applicable to the situation of slow death, like death of aging.</w:t>
      </w:r>
    </w:p>
    <w:p w14:paraId="00978B9A"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In these situations, I slowly lose most of my identity which is based on memories. At the end rather simple mind remains, but it is not me. This mind maybe still able to suffer, but it lost most of my valuable traits.</w:t>
      </w:r>
    </w:p>
    <w:p w14:paraId="50D34C91"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One outcome of it is that I will become equal to so many other simple minds that I could become almost anyone else, and it is similar to “reincarnation” – we will discuss it later. </w:t>
      </w:r>
    </w:p>
    <w:p w14:paraId="552D244D"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Here I explore another outcome, based on the situation where I will regain most of my memories.</w:t>
      </w:r>
    </w:p>
    <w:p w14:paraId="3FD68A2B"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Imagine a situation that I am gradually losing memories (and memories is all that is needed for personal identity). For example, my memories consisted of 10 numbers, like 1234543210, but now I remember only first 3, that is 123. However, there is still some </w:t>
      </w:r>
      <w:r w:rsidRPr="006E426F">
        <w:rPr>
          <w:rFonts w:ascii="Latin Modern Roman 10" w:hAnsi="Latin Modern Roman 10"/>
        </w:rPr>
        <w:lastRenderedPageBreak/>
        <w:t xml:space="preserve">possible future timelines where I will regain my memories, where my brain function improves, and I will again remember 1234543210.  In that case, I could percept all the story as jumping from the last moment where I had full memories to the first moment when I again have all full memories, similar to the situation where will lost our memories during night sleep but without problems regain them in the morning and often feel it as if we jumped from the evening to the morning, and forgetting almost all period of narrow consciousness during night dream. </w:t>
      </w:r>
    </w:p>
    <w:p w14:paraId="247F788D" w14:textId="1348FC72"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It means that if our identity-memory will fall below some threshold, we will jump over period of narrow consciousness to the next observer-state where we will regain our memory, and thanks to the </w:t>
      </w:r>
      <w:r w:rsidR="007B1F5F" w:rsidRPr="006E426F">
        <w:rPr>
          <w:rFonts w:ascii="Latin Modern Roman 10" w:hAnsi="Latin Modern Roman 10"/>
        </w:rPr>
        <w:t>multiverse</w:t>
      </w:r>
      <w:r w:rsidRPr="006E426F">
        <w:rPr>
          <w:rFonts w:ascii="Latin Modern Roman 10" w:hAnsi="Latin Modern Roman 10"/>
        </w:rPr>
        <w:t xml:space="preserve"> immortality where will be always such next me, who regain the memories.</w:t>
      </w:r>
    </w:p>
    <w:p w14:paraId="49408666" w14:textId="77777777" w:rsidR="009E035A" w:rsidRPr="006E426F" w:rsidRDefault="009E035A" w:rsidP="009E035A">
      <w:pPr>
        <w:ind w:firstLine="720"/>
        <w:jc w:val="both"/>
        <w:rPr>
          <w:rFonts w:ascii="Latin Modern Roman 10" w:hAnsi="Latin Modern Roman 10"/>
        </w:rPr>
      </w:pPr>
    </w:p>
    <w:p w14:paraId="4B70D457" w14:textId="77777777" w:rsidR="009E035A" w:rsidRPr="006E426F" w:rsidRDefault="009E035A" w:rsidP="009E035A">
      <w:pPr>
        <w:ind w:firstLine="720"/>
        <w:jc w:val="both"/>
        <w:rPr>
          <w:rFonts w:ascii="Latin Modern Roman 10" w:hAnsi="Latin Modern Roman 10"/>
        </w:rPr>
      </w:pPr>
    </w:p>
    <w:p w14:paraId="428EECEA"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Almond suggested “Quantum Brain Damage”: “A more general version of the thought experiment, the quantum brain damage thought experiment, shows problems with such a simplistic view. In this thought experiment, the quantum outcome determines a degree of damage to your brain, ranging from no damage at all to complete destruction, with many intermediate degrees of damage”. In that case arises the problem of personal identity and death definition, as it is not clear how to draw the line between “me” and not-m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8s8l52ggj","properties":{"formattedCitation":"(Paul Almond, 2011b)","plainCitation":"(Paul Almond, 2011b)"},"citationItems":[{"id":6703,"uris":["http://zotero.org/users/3736454/items/GSZJL93C"],"uri":["http://zotero.org/users/3736454/items/GSZJL93C"],"itemData":{"id":6703,"type":"manuscript","title":"Quantum Brain Damage: Assuming you will survive quantum suicide may be simplistic.","source":"Google Scholar","URL":"https://web.archive.org/web/20130503122611/http://www.paul-almond.com/","shortTitle":"Quantum Suicide and Inconsistency","author":[{"family":"Almond","given":"Paul"}],"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aul Almond, 2011b)</w:t>
      </w:r>
      <w:r w:rsidRPr="006E426F">
        <w:rPr>
          <w:rFonts w:ascii="Latin Modern Roman 10" w:hAnsi="Latin Modern Roman 10"/>
        </w:rPr>
        <w:fldChar w:fldCharType="end"/>
      </w:r>
      <w:r w:rsidRPr="006E426F">
        <w:rPr>
          <w:rFonts w:ascii="Latin Modern Roman 10" w:hAnsi="Latin Modern Roman 10"/>
        </w:rPr>
        <w:t xml:space="preserve">. But existing of timelines where I will remember, who I am, makes the problem of the threshold irrelevant: I will always emerge above any threshold. </w:t>
      </w:r>
    </w:p>
    <w:p w14:paraId="0023A8A6"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Another thought experiment by Almond: “A more general version of the thought experiment, the delayed quantum suicide thought experiment, shows problems with such a simplistic view. In this thought experiment, there is a variable time delay between the quantum event and your death occurring, ranging from a very long time delay to a negligibly short time delay, with many intermediate time delays being possibl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a20pmj48taj","properties":{"formattedCitation":"(Paul Almond, 2011a)","plainCitation":"(Paul Almond, 2011a)"},"citationItems":[{"id":6704,"uris":["http://zotero.org/users/3736454/items/H4ZXK58L"],"uri":["http://zotero.org/users/3736454/items/H4ZXK58L"],"itemData":{"id":6704,"type":"manuscript","title":"Delayed Quantum Suicide: Assuming you will survive quantum suicide may be simplistic.","source":"Google Scholar","URL":"https://web.archive.org/web/20130503122611/http://www.paul-almond.com/","shortTitle":"Quantum Suicide and Inconsistency","author":[{"family":"Almond","given":"Paul"}],"issued":{"date-parts":[["2011"]]}}}],"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aul Almond, 2011a)</w:t>
      </w:r>
      <w:r w:rsidRPr="006E426F">
        <w:rPr>
          <w:rFonts w:ascii="Latin Modern Roman 10" w:hAnsi="Latin Modern Roman 10"/>
        </w:rPr>
        <w:fldChar w:fldCharType="end"/>
      </w:r>
      <w:r w:rsidRPr="006E426F">
        <w:rPr>
          <w:rFonts w:ascii="Latin Modern Roman 10" w:hAnsi="Latin Modern Roman 10"/>
        </w:rPr>
        <w:t>.</w:t>
      </w:r>
    </w:p>
    <w:p w14:paraId="7309A166" w14:textId="77777777" w:rsidR="009E035A" w:rsidRPr="006E426F" w:rsidRDefault="009E035A" w:rsidP="009E035A">
      <w:pPr>
        <w:rPr>
          <w:rFonts w:ascii="Latin Modern Roman 10" w:hAnsi="Latin Modern Roman 10"/>
        </w:rPr>
      </w:pPr>
    </w:p>
    <w:p w14:paraId="5381AFA1" w14:textId="77777777" w:rsidR="009E035A" w:rsidRPr="006E426F" w:rsidRDefault="009E035A" w:rsidP="009E035A">
      <w:pPr>
        <w:pStyle w:val="Heading2"/>
        <w:rPr>
          <w:rFonts w:ascii="Latin Modern Roman 10" w:hAnsi="Latin Modern Roman 10"/>
        </w:rPr>
      </w:pPr>
      <w:bookmarkStart w:id="201" w:name="_Toc503132443"/>
      <w:bookmarkStart w:id="202" w:name="_Toc505530526"/>
      <w:bookmarkStart w:id="203" w:name="_Toc508042603"/>
      <w:r w:rsidRPr="006E426F">
        <w:rPr>
          <w:rFonts w:ascii="Latin Modern Roman 10" w:hAnsi="Latin Modern Roman 10"/>
        </w:rPr>
        <w:t>Not-exactly-me copies</w:t>
      </w:r>
      <w:bookmarkEnd w:id="201"/>
      <w:bookmarkEnd w:id="202"/>
      <w:bookmarkEnd w:id="203"/>
    </w:p>
    <w:p w14:paraId="313B992B"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hAnsi="Latin Modern Roman 10"/>
        </w:rPr>
        <w:t>Almond suggested the following thought experiment: “</w:t>
      </w:r>
      <w:r w:rsidRPr="006E426F">
        <w:rPr>
          <w:rFonts w:ascii="Latin Modern Roman 10" w:eastAsia="Times New Roman" w:hAnsi="Latin Modern Roman 10"/>
        </w:rPr>
        <w:t xml:space="preserve">We can also construct a thought experiment that seems to force an advocate of the idea that surviving quantum suicide suggests that MWI is true into dealing with more expansive reference classes than the one proposed here. Suppose we run a quantum suicide experiment that is less clean. Some series of quantum events, will generate a number between 0 and 10E10. That number will then determine the extent to which your brain is damaged. If the number is 10E10 your brain will not be damaged at all. If the number is 10E10-1 your brain will be damaged just a little bit. (This hardly matters: your brain could get more random damage in a second of normal life anyway.) If the number is 10E10-2 it will be damaged a bit more severely, and so on. The </w:t>
      </w:r>
      <w:proofErr w:type="spellStart"/>
      <w:r w:rsidRPr="006E426F">
        <w:rPr>
          <w:rFonts w:ascii="Latin Modern Roman 10" w:eastAsia="Times New Roman" w:hAnsi="Latin Modern Roman 10"/>
        </w:rPr>
        <w:t>worse case</w:t>
      </w:r>
      <w:proofErr w:type="spellEnd"/>
      <w:r w:rsidRPr="006E426F">
        <w:rPr>
          <w:rFonts w:ascii="Latin Modern Roman 10" w:eastAsia="Times New Roman" w:hAnsi="Latin Modern Roman 10"/>
        </w:rPr>
        <w:t xml:space="preserve"> scenario is if the number is 0. In this situation, your brain is damaged to such an extent that it is just a random mess: something that is no more apparently a human brain than it is anything else. The question is: how </w:t>
      </w:r>
      <w:r w:rsidRPr="006E426F">
        <w:rPr>
          <w:rFonts w:ascii="Latin Modern Roman 10" w:eastAsia="Times New Roman" w:hAnsi="Latin Modern Roman 10"/>
        </w:rPr>
        <w:lastRenderedPageBreak/>
        <w:t xml:space="preserve">intelligent do you expect to be after such a process? If you think that P(Survival) = 1 for standard quantum suicide, you should think that some of the really damaged brains that result here should be excluded: they will effectively be dead versions of you, but where do you draw the line, or do you assign probabilities in some variable way? This situation seems to force you into some kind of reference class consideration that is worse than the one presented in the previous argument, so the case here is that the reference class issue in the previous argument is fairly minor in comparison with some more expansive reference classes that need to be dealt with to discuss quantum suicide”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4ljsfgkut","properties":{"formattedCitation":"(P. Almond, 2011)","plainCitation":"(P. Almond, 2011)"},"citationItems":[{"id":6312,"uris":["http://zotero.org/users/3736454/items/AWXKDB9S"],"uri":["http://zotero.org/users/3736454/items/AWXKDB9S"],"itemData":{"id":6312,"type":"article","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P. Almond, 2011)</w:t>
      </w:r>
      <w:r w:rsidRPr="006E426F">
        <w:rPr>
          <w:rFonts w:ascii="Latin Modern Roman 10" w:eastAsia="Times New Roman" w:hAnsi="Latin Modern Roman 10"/>
        </w:rPr>
        <w:fldChar w:fldCharType="end"/>
      </w:r>
      <w:r w:rsidRPr="006E426F">
        <w:rPr>
          <w:rFonts w:ascii="Latin Modern Roman 10" w:eastAsia="Times New Roman" w:hAnsi="Latin Modern Roman 10"/>
        </w:rPr>
        <w:t>.</w:t>
      </w:r>
    </w:p>
    <w:p w14:paraId="566FCCC1" w14:textId="77777777" w:rsidR="009E035A" w:rsidRPr="006E426F" w:rsidRDefault="009E035A" w:rsidP="009E035A">
      <w:pPr>
        <w:rPr>
          <w:rFonts w:ascii="Latin Modern Roman 10" w:eastAsia="Times New Roman" w:hAnsi="Latin Modern Roman 10"/>
        </w:rPr>
      </w:pPr>
    </w:p>
    <w:p w14:paraId="1A0EE28E" w14:textId="77777777" w:rsidR="009E035A" w:rsidRPr="006E426F" w:rsidRDefault="009E035A" w:rsidP="009E035A">
      <w:pPr>
        <w:ind w:firstLine="720"/>
        <w:rPr>
          <w:rFonts w:ascii="Latin Modern Roman 10" w:eastAsia="Times New Roman" w:hAnsi="Latin Modern Roman 10"/>
        </w:rPr>
      </w:pPr>
      <w:r w:rsidRPr="006E426F">
        <w:rPr>
          <w:rFonts w:ascii="Latin Modern Roman 10" w:eastAsia="Times New Roman" w:hAnsi="Latin Modern Roman 10"/>
        </w:rPr>
        <w:t xml:space="preserve">It is clear that even inside one observer-moment some parts of the experience are more important than the other. Human attention gradually </w:t>
      </w:r>
      <w:proofErr w:type="gramStart"/>
      <w:r w:rsidRPr="006E426F">
        <w:rPr>
          <w:rFonts w:ascii="Latin Modern Roman 10" w:eastAsia="Times New Roman" w:hAnsi="Latin Modern Roman 10"/>
        </w:rPr>
        <w:t>decline</w:t>
      </w:r>
      <w:proofErr w:type="gramEnd"/>
      <w:r w:rsidRPr="006E426F">
        <w:rPr>
          <w:rFonts w:ascii="Latin Modern Roman 10" w:eastAsia="Times New Roman" w:hAnsi="Latin Modern Roman 10"/>
        </w:rPr>
        <w:t xml:space="preserve"> to the sides of the visual field, and something which is part of an observer-moment gradually become part of its environment. </w:t>
      </w:r>
    </w:p>
    <w:p w14:paraId="48161E47"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All this rise important question: if I die, and in </w:t>
      </w:r>
      <w:proofErr w:type="gramStart"/>
      <w:r w:rsidRPr="006E426F">
        <w:rPr>
          <w:rFonts w:ascii="Latin Modern Roman 10" w:eastAsia="Times New Roman" w:hAnsi="Latin Modern Roman 10"/>
        </w:rPr>
        <w:t>the another</w:t>
      </w:r>
      <w:proofErr w:type="gramEnd"/>
      <w:r w:rsidRPr="006E426F">
        <w:rPr>
          <w:rFonts w:ascii="Latin Modern Roman 10" w:eastAsia="Times New Roman" w:hAnsi="Latin Modern Roman 10"/>
        </w:rPr>
        <w:t xml:space="preserve"> universe my copy exist (so it is not quantum immortality, but big world immortality based on existence of my copies in causally disconnected regions), which has difference with me, equal to several bits, could I find my next moment in this non-exact copy? </w:t>
      </w:r>
    </w:p>
    <w:p w14:paraId="13946895"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It seems that answer “yes” is correct if the difference is small. Firstly, because I even will not be able to consciously observe and account for small one-pixel difference. Second, is that our states of mind are always changing from the second to second, and so it is normal that next my moment will be the somewhat different than previous moment. </w:t>
      </w:r>
    </w:p>
    <w:p w14:paraId="3F7CC6FD"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It is incorrect to say that I somehow “jump” from here to there. I am already “there”, and just stop to exist here.</w:t>
      </w:r>
    </w:p>
    <w:p w14:paraId="30EAADDB"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Not-exactly-me my copies dominate total number of copies. For example, if I go out and have a fatal accident, there is a lot my copies in other worlds which didn’t go out at all in that day. The next day, the fact of did they go out or not will completely vanish from their memory and will not become a part of their personal identity. So, timelines (went out on Monday and not hit by a car) and (didn’t go out on Monday) will merge on Tuesday, and the first one could dominate over time as more and more timelines will forget going out. As a result, the most of timelines where I survive the car accident will be not the ones where I miraculously dodge the car or survive the crash, but those where I didn’t remember going out at all. See the similar lines of reasoning in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2huqtsqkop","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Aranyosi, 2012)</w:t>
      </w:r>
      <w:r w:rsidRPr="006E426F">
        <w:rPr>
          <w:rFonts w:ascii="Latin Modern Roman 10" w:eastAsia="Times New Roman" w:hAnsi="Latin Modern Roman 10"/>
        </w:rPr>
        <w:fldChar w:fldCharType="end"/>
      </w:r>
      <w:r w:rsidRPr="006E426F">
        <w:rPr>
          <w:rFonts w:ascii="Latin Modern Roman 10" w:eastAsia="Times New Roman" w:hAnsi="Latin Modern Roman 10"/>
        </w:rPr>
        <w:t>.</w:t>
      </w:r>
    </w:p>
    <w:p w14:paraId="361C6B26" w14:textId="77777777" w:rsidR="009E035A" w:rsidRPr="006E426F" w:rsidRDefault="009E035A" w:rsidP="009E035A">
      <w:pPr>
        <w:ind w:firstLine="720"/>
        <w:jc w:val="both"/>
        <w:rPr>
          <w:rFonts w:ascii="Latin Modern Roman 10" w:eastAsia="Times New Roman" w:hAnsi="Latin Modern Roman 10"/>
        </w:rPr>
      </w:pPr>
      <w:r w:rsidRPr="006E426F">
        <w:rPr>
          <w:rFonts w:ascii="Latin Modern Roman 10" w:eastAsia="Times New Roman" w:hAnsi="Latin Modern Roman 10"/>
        </w:rPr>
        <w:t xml:space="preserve">It is especially true for older people, </w:t>
      </w:r>
      <w:proofErr w:type="spellStart"/>
      <w:r w:rsidRPr="006E426F">
        <w:rPr>
          <w:rFonts w:ascii="Latin Modern Roman 10" w:eastAsia="Times New Roman" w:hAnsi="Latin Modern Roman 10"/>
        </w:rPr>
        <w:t>whos</w:t>
      </w:r>
      <w:proofErr w:type="spellEnd"/>
      <w:r w:rsidRPr="006E426F">
        <w:rPr>
          <w:rFonts w:ascii="Latin Modern Roman 10" w:eastAsia="Times New Roman" w:hAnsi="Latin Modern Roman 10"/>
        </w:rPr>
        <w:t xml:space="preserve"> personal identity is very rigid and is not evolving every moment and </w:t>
      </w:r>
      <w:proofErr w:type="spellStart"/>
      <w:r w:rsidRPr="006E426F">
        <w:rPr>
          <w:rFonts w:ascii="Latin Modern Roman 10" w:eastAsia="Times New Roman" w:hAnsi="Latin Modern Roman 10"/>
        </w:rPr>
        <w:t>whos</w:t>
      </w:r>
      <w:proofErr w:type="spellEnd"/>
      <w:r w:rsidRPr="006E426F">
        <w:rPr>
          <w:rFonts w:ascii="Latin Modern Roman 10" w:eastAsia="Times New Roman" w:hAnsi="Latin Modern Roman 10"/>
        </w:rPr>
        <w:t xml:space="preserve"> memory is not very strong. They could be regarded and fell themselves as the same person even after years between two moments in life. </w:t>
      </w:r>
      <w:proofErr w:type="gramStart"/>
      <w:r w:rsidRPr="006E426F">
        <w:rPr>
          <w:rFonts w:ascii="Latin Modern Roman 10" w:eastAsia="Times New Roman" w:hAnsi="Latin Modern Roman 10"/>
        </w:rPr>
        <w:t>So</w:t>
      </w:r>
      <w:proofErr w:type="gramEnd"/>
      <w:r w:rsidRPr="006E426F">
        <w:rPr>
          <w:rFonts w:ascii="Latin Modern Roman 10" w:eastAsia="Times New Roman" w:hAnsi="Latin Modern Roman 10"/>
        </w:rPr>
        <w:t xml:space="preserve"> they could even “jump over” the whole deadly illness. For example, John (t=60) gets deadly cancer. For John (t=61) the most likely outcome to be alive is that he didn’t become ill at all. </w:t>
      </w:r>
    </w:p>
    <w:p w14:paraId="7B475A4E" w14:textId="77777777" w:rsidR="009E035A" w:rsidRPr="006E426F" w:rsidRDefault="009E035A" w:rsidP="009E035A">
      <w:pPr>
        <w:rPr>
          <w:rFonts w:ascii="Latin Modern Roman 10" w:eastAsia="Times New Roman" w:hAnsi="Latin Modern Roman 10"/>
        </w:rPr>
      </w:pPr>
    </w:p>
    <w:p w14:paraId="7B6069CE" w14:textId="77777777" w:rsidR="009E035A" w:rsidRPr="006E426F" w:rsidRDefault="009E035A" w:rsidP="009E035A">
      <w:pPr>
        <w:pStyle w:val="Heading2"/>
        <w:rPr>
          <w:rFonts w:ascii="Latin Modern Roman 10" w:eastAsia="Times New Roman" w:hAnsi="Latin Modern Roman 10"/>
        </w:rPr>
      </w:pPr>
      <w:bookmarkStart w:id="204" w:name="_Toc503132444"/>
      <w:bookmarkStart w:id="205" w:name="_Toc505530527"/>
      <w:bookmarkStart w:id="206" w:name="_Toc508042604"/>
      <w:r w:rsidRPr="006E426F">
        <w:rPr>
          <w:rFonts w:ascii="Latin Modern Roman 10" w:eastAsia="Times New Roman" w:hAnsi="Latin Modern Roman 10"/>
        </w:rPr>
        <w:lastRenderedPageBreak/>
        <w:t>Resetting of timeclock, respawning and reference class problem</w:t>
      </w:r>
      <w:bookmarkEnd w:id="204"/>
      <w:bookmarkEnd w:id="205"/>
      <w:bookmarkEnd w:id="206"/>
    </w:p>
    <w:p w14:paraId="3CC7ED43" w14:textId="448D81FB"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As we said before, </w:t>
      </w:r>
      <w:r w:rsidR="004F7ADE" w:rsidRPr="006E426F">
        <w:rPr>
          <w:rFonts w:ascii="Latin Modern Roman 10" w:hAnsi="Latin Modern Roman 10"/>
        </w:rPr>
        <w:t xml:space="preserve">multiverse immortality </w:t>
      </w:r>
      <w:r w:rsidRPr="006E426F">
        <w:rPr>
          <w:rFonts w:ascii="Latin Modern Roman 10" w:hAnsi="Latin Modern Roman 10"/>
        </w:rPr>
        <w:t xml:space="preserve">could be formulated in form that for any observer-moment 1 (I, T) exists observer-moment 2 (I, T+1). </w:t>
      </w:r>
    </w:p>
    <w:p w14:paraId="5CE5ECB1"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However, Almond showed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3KEQNmjx","properties":{"formattedCitation":"(P. Almond, 2011)","plainCitation":"(P. Almond, 2011)"},"citationItems":[{"id":6312,"uris":["http://zotero.org/users/3736454/items/AWXKDB9S"],"uri":["http://zotero.org/users/3736454/items/AWXKDB9S"],"itemData":{"id":6312,"type":"article","title":"Repeated quantum suicide would not suggest that MWI is correct: a stronger version of the argument","URL":"https://web.archive.org/web/20120310023143/http://www.paul-almond.com/QuantumSuicide2.pdf","author":[{"family":"Almond","given":"P."}],"issued":{"date-parts":[["20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P. Almond, 2011)</w:t>
      </w:r>
      <w:r w:rsidRPr="006E426F">
        <w:rPr>
          <w:rFonts w:ascii="Latin Modern Roman 10" w:eastAsia="Times New Roman" w:hAnsi="Latin Modern Roman 10"/>
        </w:rPr>
        <w:fldChar w:fldCharType="end"/>
      </w:r>
      <w:r w:rsidRPr="006E426F">
        <w:rPr>
          <w:rFonts w:ascii="Latin Modern Roman 10" w:hAnsi="Latin Modern Roman 10"/>
        </w:rPr>
        <w:t xml:space="preserve"> that the “measure” (roughly speaking, the number of copies in quantum world) is decreasing in the transition from 1 to 2, and if a subject can’t measure time T properly, he will be in the situation similar to Sleeping Beauty experiment, and (with some assumption how we solve Sleeping beauty) he will more likely find himself before the QS experiment.</w:t>
      </w:r>
    </w:p>
    <w:p w14:paraId="7BB63BD5"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For example, if he doesn’t know if the quantum suicide experiment already happened or not in the moment T0, he should think that is doesn’t happened yet, as the number of copies before experiment is higher. </w:t>
      </w:r>
    </w:p>
    <w:p w14:paraId="19224C0C" w14:textId="77777777" w:rsidR="009E035A" w:rsidRPr="006E426F" w:rsidRDefault="009E035A" w:rsidP="009E035A">
      <w:pPr>
        <w:ind w:firstLine="567"/>
        <w:jc w:val="both"/>
        <w:rPr>
          <w:rFonts w:ascii="Latin Modern Roman 10" w:hAnsi="Latin Modern Roman 10"/>
        </w:rPr>
      </w:pPr>
    </w:p>
    <w:p w14:paraId="53CC30F7"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However, there is another possible solution of the QS experiment. That the experimenter dreamed about being in the moments T and T+1, but in fact he is still in the moment T-10. For example, he had a false awakening in the morning before the experiment and dreamed that he performed the experiment, but after experiment he awake again in his bad in the moment T-10, but having memories about realistic dream where he has the experiment. </w:t>
      </w:r>
    </w:p>
    <w:p w14:paraId="5B7F4DF1"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In the real settings, probably 1 of 100 experimenters will have dreams about the planed QS experiment the night before it. If the probability to survive the QS suicide is set 1 in 1000, it means that from observational point of view the most probable outcome of experiment us to find one self before the experiment with false memories about the experiment! See more about reports of such experiences in the subsection 7.1. </w:t>
      </w:r>
    </w:p>
    <w:p w14:paraId="3DDE0B11" w14:textId="77777777" w:rsidR="009E035A" w:rsidRPr="006E426F" w:rsidRDefault="009E035A" w:rsidP="009E035A">
      <w:pPr>
        <w:ind w:firstLine="567"/>
        <w:jc w:val="both"/>
        <w:rPr>
          <w:rFonts w:ascii="Latin Modern Roman 10" w:hAnsi="Latin Modern Roman 10"/>
        </w:rPr>
      </w:pPr>
    </w:p>
    <w:p w14:paraId="0A5B4FF7"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However, the person could awake from the dream about QS experiment not in his timeline. I mean that after the experimenter actually performed QS experiment, he will find in the most probable moment (I, T+1) in the universe, and many such moments will be the false awakening dreams of another experimenters in another </w:t>
      </w:r>
      <w:proofErr w:type="gramStart"/>
      <w:r w:rsidRPr="006E426F">
        <w:rPr>
          <w:rFonts w:ascii="Latin Modern Roman 10" w:hAnsi="Latin Modern Roman 10"/>
        </w:rPr>
        <w:t>worlds</w:t>
      </w:r>
      <w:proofErr w:type="gramEnd"/>
      <w:r w:rsidRPr="006E426F">
        <w:rPr>
          <w:rFonts w:ascii="Latin Modern Roman 10" w:hAnsi="Latin Modern Roman 10"/>
        </w:rPr>
        <w:t>, who are not yet started the experiment. That is, actual timeline could continue in someone’s dream.</w:t>
      </w:r>
    </w:p>
    <w:p w14:paraId="6C176077" w14:textId="77777777" w:rsidR="009E035A" w:rsidRPr="006E426F" w:rsidRDefault="009E035A" w:rsidP="009E035A">
      <w:pPr>
        <w:ind w:firstLine="567"/>
        <w:jc w:val="both"/>
        <w:rPr>
          <w:rFonts w:ascii="Latin Modern Roman 10" w:hAnsi="Latin Modern Roman 10"/>
        </w:rPr>
      </w:pPr>
    </w:p>
    <w:p w14:paraId="57DC95BD" w14:textId="117C6376"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Remember, that it still not enough to explain reports about respawning, as classical big world immortality doesn’t allow any information transfer or premonition visions, which often described in the respawning cases. Only if some form of evolutionary evolved ways of orchestrating quantum collapse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221tq6ar1u","properties":{"formattedCitation":"(Penrose &amp; Gardner, 2002)","plainCitation":"(Penrose &amp; Gardner, 2002)"},"citationItems":[{"id":3429,"uris":["http://zotero.org/users/3736454/items/NJM4VDU5"],"uri":["http://zotero.org/users/3736454/items/NJM4VDU5"],"itemData":{"id":3429,"type":"book","title":"The Emperor's New Mind: Concerning Computers, Minds, and the Laws of Physics","publisher":"Oxford University Press","publisher-place":"Oxford","number-of-pages":"640","edition":"1 edition","source":"Amazon","event-place":"Oxford","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ISBN":"978-0-19-286198-6","shortTitle":"The Emperor's New Mind","language":"English","author":[{"family":"Penrose","given":"Roger"},{"family":"Gardner","given":"Martin"}],"issued":{"date-parts":[["2002",12,1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Penrose &amp; Gardner, 2002)</w:t>
      </w:r>
      <w:r w:rsidRPr="006E426F">
        <w:rPr>
          <w:rFonts w:ascii="Latin Modern Roman 10" w:hAnsi="Latin Modern Roman 10"/>
        </w:rPr>
        <w:fldChar w:fldCharType="end"/>
      </w:r>
      <w:r w:rsidRPr="006E426F">
        <w:rPr>
          <w:rFonts w:ascii="Latin Modern Roman 10" w:hAnsi="Latin Modern Roman 10"/>
        </w:rPr>
        <w:t xml:space="preserve"> exists for probability manipulation </w:t>
      </w:r>
      <w:r w:rsidRPr="006E426F">
        <w:rPr>
          <w:rFonts w:ascii="Latin Modern Roman 10" w:hAnsi="Latin Modern Roman 10"/>
        </w:rPr>
        <w:fldChar w:fldCharType="begin"/>
      </w:r>
      <w:r w:rsidR="0090726B" w:rsidRPr="006E426F">
        <w:rPr>
          <w:rFonts w:ascii="Latin Modern Roman 10" w:hAnsi="Latin Modern Roman 10"/>
        </w:rPr>
        <w:instrText xml:space="preserve"> ADDIN ZOTERO_ITEM CSL_CITATION {"citationID":"ka3ic6l43","properties":{"formattedCitation":"(Yudkowsky, 2009b)","plainCitation":"(Yudkowsky, 2009b)"},"citationItems":[{"id":6323,"uris":["http://zotero.org/users/3736454/items/M54RZP8V"],"uri":["http://zotero.org/users/3736454/items/M54RZP8V"],"itemData":{"id":6323,"type":"post-weblog","title":"The anthropic trilemma","URL":"http://lesswrong.com/lw/19d/the_anthropic_trilemma/","author":[{"family":"Yudkowsky","given":"E."}],"issued":{"date-parts":[["2009"]]}}}],"schema":"https://github.com/citation-style-language/schema/raw/master/csl-citation.json"} </w:instrText>
      </w:r>
      <w:r w:rsidRPr="006E426F">
        <w:rPr>
          <w:rFonts w:ascii="Latin Modern Roman 10" w:hAnsi="Latin Modern Roman 10"/>
        </w:rPr>
        <w:fldChar w:fldCharType="separate"/>
      </w:r>
      <w:r w:rsidR="0090726B" w:rsidRPr="006E426F">
        <w:rPr>
          <w:rFonts w:ascii="Latin Modern Roman 10" w:hAnsi="Latin Modern Roman 10"/>
          <w:noProof/>
        </w:rPr>
        <w:t>(Yudkowsky, 2009b)</w:t>
      </w:r>
      <w:r w:rsidRPr="006E426F">
        <w:rPr>
          <w:rFonts w:ascii="Latin Modern Roman 10" w:hAnsi="Latin Modern Roman 10"/>
        </w:rPr>
        <w:fldChar w:fldCharType="end"/>
      </w:r>
      <w:r w:rsidRPr="006E426F">
        <w:rPr>
          <w:rFonts w:ascii="Latin Modern Roman 10" w:hAnsi="Latin Modern Roman 10"/>
        </w:rPr>
        <w:t>, it could become possible. However, rigorous thinking on this topic is not easy as it is field of quantum woo and out of scope of this article.</w:t>
      </w:r>
    </w:p>
    <w:p w14:paraId="44694BB3" w14:textId="77777777" w:rsidR="009E035A" w:rsidRPr="006E426F" w:rsidRDefault="009E035A" w:rsidP="009E035A">
      <w:pPr>
        <w:ind w:firstLine="567"/>
        <w:jc w:val="both"/>
        <w:rPr>
          <w:rFonts w:ascii="Latin Modern Roman 10" w:hAnsi="Latin Modern Roman 10"/>
        </w:rPr>
      </w:pPr>
    </w:p>
    <w:p w14:paraId="1689FC47"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The less likely is survival in QS experiment, the more likely outcome of it is that the next observer state will be in the world where he (or his copy) only hallucinated about the experiment.</w:t>
      </w:r>
    </w:p>
    <w:p w14:paraId="469FF8FF" w14:textId="77777777" w:rsidR="009E035A" w:rsidRPr="006E426F" w:rsidRDefault="009E035A" w:rsidP="009E035A">
      <w:pPr>
        <w:ind w:firstLine="567"/>
        <w:jc w:val="both"/>
        <w:rPr>
          <w:rFonts w:ascii="Latin Modern Roman 10" w:hAnsi="Latin Modern Roman 10"/>
        </w:rPr>
      </w:pPr>
    </w:p>
    <w:p w14:paraId="02203A3D" w14:textId="77777777" w:rsidR="009E035A" w:rsidRPr="006E426F" w:rsidRDefault="009E035A" w:rsidP="009E035A">
      <w:pPr>
        <w:ind w:firstLine="567"/>
        <w:jc w:val="both"/>
        <w:rPr>
          <w:rFonts w:ascii="Latin Modern Roman 10" w:eastAsia="Times New Roman" w:hAnsi="Latin Modern Roman 10"/>
        </w:rPr>
      </w:pPr>
      <w:r w:rsidRPr="006E426F">
        <w:rPr>
          <w:rFonts w:ascii="Latin Modern Roman 10" w:hAnsi="Latin Modern Roman 10"/>
        </w:rPr>
        <w:lastRenderedPageBreak/>
        <w:t>Almond about time resetting: “</w:t>
      </w:r>
      <w:r w:rsidRPr="006E426F">
        <w:rPr>
          <w:rFonts w:ascii="Latin Modern Roman 10" w:eastAsia="Times New Roman" w:hAnsi="Latin Modern Roman 10"/>
        </w:rPr>
        <w:t xml:space="preserve">if you had somehow lost track of how old you were – say you had severe amnesia – you should find it unlikely that you were in one of the observer moments in a category with a low combined measure, if these exist, corresponding to being, for example, millions of years old” </w:t>
      </w:r>
      <w:r w:rsidRPr="006E426F">
        <w:rPr>
          <w:rFonts w:ascii="Latin Modern Roman 10" w:eastAsia="Times New Roman" w:hAnsi="Latin Modern Roman 10"/>
        </w:rPr>
        <w:fldChar w:fldCharType="begin"/>
      </w:r>
      <w:r w:rsidRPr="006E426F">
        <w:rPr>
          <w:rFonts w:ascii="Latin Modern Roman 10" w:eastAsia="Times New Roman" w:hAnsi="Latin Modern Roman 10"/>
        </w:rPr>
        <w:instrText xml:space="preserve"> ADDIN ZOTERO_ITEM CSL_CITATION {"citationID":"afmrf5tfhp","properties":{"formattedCitation":"(Paul Almond, 2011d)","plainCitation":"(Paul Almond, 2011d)"},"citationItems":[{"id":6705,"uris":["http://zotero.org/users/3736454/items/5XK3ARI5"],"uri":["http://zotero.org/users/3736454/items/5XK3ARI5"],"itemData":{"id":6705,"type":"manuscript","title":"Repeated quantum suicide would not suggest that MWI is correct – even to the person doing it.","source":"Google Scholar","URL":"https://web.archive.org/web/20120310205434/http://www.paul-almond.com/QuantumSuicide.pdf","shortTitle":"Quantum Suicide and Inconsistency","author":[{"family":"Almond","given":"Paul"}],"issued":{"date-parts":[["2011"]]}}}],"schema":"https://github.com/citation-style-language/schema/raw/master/csl-citation.json"} </w:instrText>
      </w:r>
      <w:r w:rsidRPr="006E426F">
        <w:rPr>
          <w:rFonts w:ascii="Latin Modern Roman 10" w:eastAsia="Times New Roman" w:hAnsi="Latin Modern Roman 10"/>
        </w:rPr>
        <w:fldChar w:fldCharType="separate"/>
      </w:r>
      <w:r w:rsidRPr="006E426F">
        <w:rPr>
          <w:rFonts w:ascii="Latin Modern Roman 10" w:eastAsia="Times New Roman" w:hAnsi="Latin Modern Roman 10"/>
          <w:noProof/>
        </w:rPr>
        <w:t>(Paul Almond, 2011d)</w:t>
      </w:r>
      <w:r w:rsidRPr="006E426F">
        <w:rPr>
          <w:rFonts w:ascii="Latin Modern Roman 10" w:eastAsia="Times New Roman" w:hAnsi="Latin Modern Roman 10"/>
        </w:rPr>
        <w:fldChar w:fldCharType="end"/>
      </w:r>
    </w:p>
    <w:p w14:paraId="2966E358" w14:textId="77777777" w:rsidR="009E035A" w:rsidRPr="006E426F" w:rsidRDefault="009E035A" w:rsidP="009E035A">
      <w:pPr>
        <w:ind w:firstLine="567"/>
        <w:jc w:val="both"/>
        <w:rPr>
          <w:rFonts w:ascii="Latin Modern Roman 10" w:hAnsi="Latin Modern Roman 10"/>
        </w:rPr>
      </w:pPr>
      <w:r w:rsidRPr="006E426F">
        <w:rPr>
          <w:rFonts w:ascii="Latin Modern Roman 10" w:hAnsi="Latin Modern Roman 10"/>
        </w:rPr>
        <w:t xml:space="preserve"> </w:t>
      </w:r>
    </w:p>
    <w:p w14:paraId="6B2C6EC0" w14:textId="77777777" w:rsidR="009E035A" w:rsidRPr="006E426F" w:rsidRDefault="009E035A" w:rsidP="009E035A">
      <w:pPr>
        <w:ind w:firstLine="567"/>
        <w:jc w:val="both"/>
        <w:rPr>
          <w:rFonts w:ascii="Latin Modern Roman 10" w:hAnsi="Latin Modern Roman 10"/>
        </w:rPr>
      </w:pPr>
    </w:p>
    <w:p w14:paraId="22A1AD0B" w14:textId="77777777" w:rsidR="009E035A" w:rsidRPr="006E426F" w:rsidRDefault="009E035A" w:rsidP="009E035A">
      <w:pPr>
        <w:rPr>
          <w:rFonts w:ascii="Latin Modern Roman 10" w:hAnsi="Latin Modern Roman 10"/>
        </w:rPr>
      </w:pPr>
    </w:p>
    <w:p w14:paraId="2F784B0D" w14:textId="77777777" w:rsidR="009E035A" w:rsidRPr="006E426F" w:rsidRDefault="009E035A" w:rsidP="009E035A">
      <w:pPr>
        <w:pStyle w:val="Heading2"/>
        <w:rPr>
          <w:rFonts w:ascii="Latin Modern Roman 10" w:hAnsi="Latin Modern Roman 10"/>
        </w:rPr>
      </w:pPr>
      <w:bookmarkStart w:id="207" w:name="_Toc503132445"/>
      <w:bookmarkStart w:id="208" w:name="_Toc505530528"/>
      <w:bookmarkStart w:id="209" w:name="_Toc508042605"/>
      <w:r w:rsidRPr="006E426F">
        <w:rPr>
          <w:rFonts w:ascii="Latin Modern Roman 10" w:hAnsi="Latin Modern Roman 10"/>
        </w:rPr>
        <w:t>General anti-immortality principle based on observed age</w:t>
      </w:r>
      <w:bookmarkEnd w:id="207"/>
      <w:bookmarkEnd w:id="208"/>
      <w:bookmarkEnd w:id="209"/>
    </w:p>
    <w:p w14:paraId="34E3F336" w14:textId="648805F7" w:rsidR="009E035A" w:rsidRPr="006E426F" w:rsidRDefault="009E035A" w:rsidP="009E035A">
      <w:pPr>
        <w:ind w:firstLine="720"/>
        <w:rPr>
          <w:rFonts w:ascii="Latin Modern Roman 10" w:hAnsi="Latin Modern Roman 10"/>
        </w:rPr>
      </w:pPr>
      <w:r w:rsidRPr="006E426F">
        <w:rPr>
          <w:rFonts w:ascii="Latin Modern Roman 10" w:hAnsi="Latin Modern Roman 10"/>
        </w:rPr>
        <w:t xml:space="preserve">The idea is that if immortality will be possible, including </w:t>
      </w:r>
      <w:r w:rsidR="00E34378" w:rsidRPr="006E426F">
        <w:rPr>
          <w:rFonts w:ascii="Latin Modern Roman 10" w:hAnsi="Latin Modern Roman 10"/>
        </w:rPr>
        <w:t>Multiverse</w:t>
      </w:r>
      <w:r w:rsidRPr="006E426F">
        <w:rPr>
          <w:rFonts w:ascii="Latin Modern Roman 10" w:hAnsi="Latin Modern Roman 10"/>
        </w:rPr>
        <w:t xml:space="preserve">-immortality, when a random observer should find his age infinitely higher that median age of people around himself. </w:t>
      </w:r>
      <w:r w:rsidRPr="006E426F">
        <w:rPr>
          <w:rFonts w:ascii="Latin Modern Roman 10" w:hAnsi="Latin Modern Roman 10"/>
        </w:rPr>
        <w:fldChar w:fldCharType="begin"/>
      </w:r>
      <w:r w:rsidRPr="006E426F">
        <w:rPr>
          <w:rFonts w:ascii="Latin Modern Roman 10" w:hAnsi="Latin Modern Roman 10"/>
        </w:rPr>
        <w:instrText xml:space="preserve"> ADDIN ZOTERO_ITEM CSL_CITATION {"citationID":"2k5fu7gqp6","properties":{"formattedCitation":"(Mallah, 2009)","plainCitation":"(Mallah, 2009)"},"citationItems":[{"id":6280,"uris":["http://zotero.org/users/3736454/items/VPZ2RQAG"],"uri":["http://zotero.org/users/3736454/items/VPZ2RQAG"],"itemData":{"id":6280,"type":"article-journal","title":"Many-Worlds Interpretations Can Not Imply 'Quantum Immortality'","container-title":"arXiv:0902.0187 [quant-ph]","source":"arXiv.org","abstract":"The fallacy that the many worlds intepretation (MWI) of quantum mechanics implies certain survival in quantum Russian roulette-like situations (the 'Quantum Suicide' (QS) thought experiment) has become common enough that it is now necessary to publicly debunk this belief despite the risk of further publicizing it. 'Quantum Immortality' is an extension of the QS Fallacy (QSF) with some additional unlikely assumptions. The QS/QI ideas are examined here and shown to be false.","URL":"http://arxiv.org/abs/0902.0187","note":"arXiv: 0902.0187","author":[{"family":"Mallah","given":"Jacques"}],"issued":{"date-parts":[["2009",2,2]]}}}],"schema":"https://github.com/citation-style-language/schema/raw/master/csl-citation.json"} </w:instrText>
      </w:r>
      <w:r w:rsidRPr="006E426F">
        <w:rPr>
          <w:rFonts w:ascii="Latin Modern Roman 10" w:hAnsi="Latin Modern Roman 10"/>
        </w:rPr>
        <w:fldChar w:fldCharType="separate"/>
      </w:r>
      <w:r w:rsidRPr="006E426F">
        <w:rPr>
          <w:rFonts w:ascii="Latin Modern Roman 10" w:hAnsi="Latin Modern Roman 10"/>
          <w:noProof/>
        </w:rPr>
        <w:t>(Mallah, 2009)</w:t>
      </w:r>
      <w:r w:rsidRPr="006E426F">
        <w:rPr>
          <w:rFonts w:ascii="Latin Modern Roman 10" w:hAnsi="Latin Modern Roman 10"/>
        </w:rPr>
        <w:fldChar w:fldCharType="end"/>
      </w:r>
      <w:r w:rsidRPr="006E426F">
        <w:rPr>
          <w:rFonts w:ascii="Latin Modern Roman 10" w:hAnsi="Latin Modern Roman 10"/>
        </w:rPr>
        <w:t>.</w:t>
      </w:r>
    </w:p>
    <w:p w14:paraId="27F62F04" w14:textId="77777777" w:rsidR="009E035A" w:rsidRPr="006E426F" w:rsidRDefault="009E035A" w:rsidP="009E035A">
      <w:pPr>
        <w:ind w:firstLine="720"/>
        <w:rPr>
          <w:rFonts w:ascii="Latin Modern Roman 10" w:hAnsi="Latin Modern Roman 10"/>
        </w:rPr>
      </w:pPr>
      <w:r w:rsidRPr="006E426F">
        <w:rPr>
          <w:rFonts w:ascii="Latin Modern Roman 10" w:hAnsi="Latin Modern Roman 10"/>
        </w:rPr>
        <w:t>His idea is exactly the Doomsday argument, applied to individual human life expectancy. It is surprising that after all attempts to disprove it as invalid, it now was revived inly to kill another weird probabilistic idea.</w:t>
      </w:r>
    </w:p>
    <w:p w14:paraId="2A768279" w14:textId="6D2CA7ED" w:rsidR="009E035A" w:rsidRPr="006E426F" w:rsidRDefault="009E035A" w:rsidP="009E035A">
      <w:pPr>
        <w:ind w:firstLine="720"/>
        <w:rPr>
          <w:rFonts w:ascii="Latin Modern Roman 10" w:hAnsi="Latin Modern Roman 10"/>
        </w:rPr>
      </w:pPr>
      <w:r w:rsidRPr="006E426F">
        <w:rPr>
          <w:rFonts w:ascii="Latin Modern Roman 10" w:hAnsi="Latin Modern Roman 10"/>
        </w:rPr>
        <w:t xml:space="preserve">However, all anti Doomsday argument arguments works here, like that my position is not random, as I still don’t know is </w:t>
      </w:r>
      <w:r w:rsidR="007B1F5F" w:rsidRPr="006E426F">
        <w:rPr>
          <w:rFonts w:ascii="Latin Modern Roman 10" w:hAnsi="Latin Modern Roman 10"/>
        </w:rPr>
        <w:t>multiverse</w:t>
      </w:r>
      <w:r w:rsidRPr="006E426F">
        <w:rPr>
          <w:rFonts w:ascii="Latin Modern Roman 10" w:hAnsi="Latin Modern Roman 10"/>
        </w:rPr>
        <w:t xml:space="preserve"> immortality is applicable to me. </w:t>
      </w:r>
    </w:p>
    <w:p w14:paraId="1F782384" w14:textId="77777777" w:rsidR="009E035A" w:rsidRPr="006E426F" w:rsidRDefault="009E035A" w:rsidP="009E035A">
      <w:pPr>
        <w:ind w:firstLine="720"/>
        <w:rPr>
          <w:rFonts w:ascii="Latin Modern Roman 10" w:hAnsi="Latin Modern Roman 10"/>
        </w:rPr>
      </w:pPr>
      <w:r w:rsidRPr="006E426F">
        <w:rPr>
          <w:rFonts w:ascii="Latin Modern Roman 10" w:hAnsi="Latin Modern Roman 10"/>
        </w:rPr>
        <w:t>Also, the fact that my measure decreasing may play the role here.</w:t>
      </w:r>
    </w:p>
    <w:p w14:paraId="5EF74456" w14:textId="77777777" w:rsidR="009E035A" w:rsidRPr="006E426F" w:rsidRDefault="009E035A" w:rsidP="009E035A">
      <w:pPr>
        <w:rPr>
          <w:rFonts w:ascii="Latin Modern Roman 10" w:hAnsi="Latin Modern Roman 10"/>
        </w:rPr>
      </w:pPr>
    </w:p>
    <w:p w14:paraId="4F0578B9" w14:textId="77777777" w:rsidR="009E035A" w:rsidRPr="006E426F" w:rsidRDefault="009E035A" w:rsidP="009E035A">
      <w:pPr>
        <w:pStyle w:val="Heading2"/>
        <w:rPr>
          <w:rFonts w:ascii="Latin Modern Roman 10" w:hAnsi="Latin Modern Roman 10"/>
        </w:rPr>
      </w:pPr>
      <w:bookmarkStart w:id="210" w:name="_Toc503132446"/>
      <w:bookmarkStart w:id="211" w:name="_Toc505530529"/>
      <w:bookmarkStart w:id="212" w:name="_Toc508042606"/>
      <w:r w:rsidRPr="006E426F">
        <w:rPr>
          <w:rFonts w:ascii="Latin Modern Roman 10" w:hAnsi="Latin Modern Roman 10"/>
        </w:rPr>
        <w:t>The impossibility of sleep</w:t>
      </w:r>
      <w:bookmarkEnd w:id="210"/>
      <w:bookmarkEnd w:id="211"/>
      <w:bookmarkEnd w:id="212"/>
    </w:p>
    <w:p w14:paraId="1FF5371D" w14:textId="046FBB5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One objection to </w:t>
      </w:r>
      <w:r w:rsidR="004F7ADE" w:rsidRPr="006E426F">
        <w:rPr>
          <w:rFonts w:ascii="Latin Modern Roman 10" w:hAnsi="Latin Modern Roman 10"/>
        </w:rPr>
        <w:t xml:space="preserve">multiverse immortality </w:t>
      </w:r>
      <w:r w:rsidRPr="006E426F">
        <w:rPr>
          <w:rFonts w:ascii="Latin Modern Roman 10" w:hAnsi="Latin Modern Roman 10"/>
        </w:rPr>
        <w:t>is that the same logic could be also applied to the losing consciousness during night and thus sleep becomes impossible for me tonight as there will be always a world there I didn’t sleep in the next moment. The same way waking up from a dream forgetting also becomes impossible.</w:t>
      </w:r>
    </w:p>
    <w:p w14:paraId="1D500836"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However, human dreaming is not working this way, as we still have some consciousness and constantly have some forms of dreams even in the deep state. But in case of deep coma and narcosis the problem arises again.</w:t>
      </w:r>
    </w:p>
    <w:p w14:paraId="2257CDB2" w14:textId="753D8AA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The main thing here is point of application of the </w:t>
      </w:r>
      <w:r w:rsidR="007B1F5F" w:rsidRPr="006E426F">
        <w:rPr>
          <w:rFonts w:ascii="Latin Modern Roman 10" w:hAnsi="Latin Modern Roman 10"/>
        </w:rPr>
        <w:t>multiverse</w:t>
      </w:r>
      <w:r w:rsidRPr="006E426F">
        <w:rPr>
          <w:rFonts w:ascii="Latin Modern Roman 10" w:hAnsi="Latin Modern Roman 10"/>
        </w:rPr>
        <w:t xml:space="preserve"> immortality: is it applicable to the observer-moments, or to human minds which include all their memories, including those which I do not remember now but is able to extract from my memory?</w:t>
      </w:r>
    </w:p>
    <w:p w14:paraId="1D7AE37B"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It seems that it could be applied to both, and it is not the big problem, as we, humans, are adapted to having two levels minds: observer-moment pure subjective experiences and larger personality which we never observer the whole, but which consists of all our life memories and skills. </w:t>
      </w:r>
    </w:p>
    <w:p w14:paraId="0E75B9E8" w14:textId="77777777" w:rsidR="009E035A" w:rsidRPr="006E426F" w:rsidRDefault="009E035A" w:rsidP="009E035A">
      <w:pPr>
        <w:jc w:val="both"/>
        <w:rPr>
          <w:rFonts w:ascii="Latin Modern Roman 10" w:hAnsi="Latin Modern Roman 10"/>
        </w:rPr>
      </w:pPr>
    </w:p>
    <w:p w14:paraId="5569B30D" w14:textId="77777777" w:rsidR="009E035A" w:rsidRPr="006E426F" w:rsidRDefault="009E035A" w:rsidP="009E035A">
      <w:pPr>
        <w:pStyle w:val="Heading2"/>
        <w:rPr>
          <w:rFonts w:ascii="Latin Modern Roman 10" w:hAnsi="Latin Modern Roman 10"/>
        </w:rPr>
      </w:pPr>
      <w:bookmarkStart w:id="213" w:name="_Toc503132447"/>
      <w:bookmarkStart w:id="214" w:name="_Toc505530530"/>
      <w:bookmarkStart w:id="215" w:name="_Toc508042607"/>
      <w:r w:rsidRPr="006E426F">
        <w:rPr>
          <w:rFonts w:ascii="Latin Modern Roman 10" w:hAnsi="Latin Modern Roman 10"/>
        </w:rPr>
        <w:t>Many futures</w:t>
      </w:r>
      <w:bookmarkEnd w:id="213"/>
      <w:bookmarkEnd w:id="214"/>
      <w:bookmarkEnd w:id="215"/>
    </w:p>
    <w:p w14:paraId="5306D549"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In the MW interpretation of quantum mechanics, any agent faces many futures which will actually happen with him, so if we don’t have problems with many futures </w:t>
      </w:r>
      <w:proofErr w:type="gramStart"/>
      <w:r w:rsidRPr="006E426F">
        <w:rPr>
          <w:rFonts w:ascii="Latin Modern Roman 10" w:hAnsi="Latin Modern Roman 10"/>
        </w:rPr>
        <w:t>idea</w:t>
      </w:r>
      <w:proofErr w:type="gramEnd"/>
      <w:r w:rsidRPr="006E426F">
        <w:rPr>
          <w:rFonts w:ascii="Latin Modern Roman 10" w:hAnsi="Latin Modern Roman 10"/>
        </w:rPr>
        <w:t xml:space="preserve"> before the QS experiment, we will not have problems with the idea after the experiment.</w:t>
      </w:r>
    </w:p>
    <w:p w14:paraId="48312A02"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 xml:space="preserve">In case of big world acausal immortality, a person has only one future in his normal life, but after the moment of his death, there are infinitely many exact and non-exact </w:t>
      </w:r>
      <w:r w:rsidRPr="006E426F">
        <w:rPr>
          <w:rFonts w:ascii="Latin Modern Roman 10" w:hAnsi="Latin Modern Roman 10"/>
        </w:rPr>
        <w:lastRenderedPageBreak/>
        <w:t>copies of him in very different situations. Thus, a reasonable question arises: where exactly his timeline would jump, or, if we rightly decline the idea of “jumping”, the question is what to do with infinitely many futures, which will actually happen simultaneously.</w:t>
      </w:r>
    </w:p>
    <w:p w14:paraId="21257C6C"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The question, however, is not factual, but normative, the same way as all questions about personal identity.</w:t>
      </w:r>
    </w:p>
    <w:p w14:paraId="36231214" w14:textId="79C43A9C" w:rsidR="009E035A" w:rsidRPr="006E426F" w:rsidRDefault="00E34378" w:rsidP="009E035A">
      <w:pPr>
        <w:ind w:firstLine="720"/>
        <w:jc w:val="both"/>
        <w:rPr>
          <w:rFonts w:ascii="Latin Modern Roman 10" w:hAnsi="Latin Modern Roman 10"/>
        </w:rPr>
      </w:pPr>
      <w:r w:rsidRPr="006E426F">
        <w:rPr>
          <w:rFonts w:ascii="Latin Modern Roman 10" w:hAnsi="Latin Modern Roman 10"/>
        </w:rPr>
        <w:t>Multiverse</w:t>
      </w:r>
      <w:r w:rsidR="009E035A" w:rsidRPr="006E426F">
        <w:rPr>
          <w:rFonts w:ascii="Latin Modern Roman 10" w:hAnsi="Latin Modern Roman 10"/>
        </w:rPr>
        <w:t xml:space="preserve">-immortality is not answering to the question </w:t>
      </w:r>
      <w:r w:rsidR="009E035A" w:rsidRPr="006E426F">
        <w:rPr>
          <w:rFonts w:ascii="Latin Modern Roman 10" w:hAnsi="Latin Modern Roman 10"/>
          <w:i/>
        </w:rPr>
        <w:t xml:space="preserve">what to expect? </w:t>
      </w:r>
      <w:r w:rsidR="009E035A" w:rsidRPr="006E426F">
        <w:rPr>
          <w:rFonts w:ascii="Latin Modern Roman 10" w:hAnsi="Latin Modern Roman 10"/>
        </w:rPr>
        <w:t xml:space="preserve">It answers to the question </w:t>
      </w:r>
      <w:r w:rsidR="009E035A" w:rsidRPr="006E426F">
        <w:rPr>
          <w:rFonts w:ascii="Latin Modern Roman 10" w:hAnsi="Latin Modern Roman 10"/>
          <w:i/>
        </w:rPr>
        <w:t>what you should not expect,</w:t>
      </w:r>
      <w:r w:rsidR="009E035A" w:rsidRPr="006E426F">
        <w:rPr>
          <w:rFonts w:ascii="Latin Modern Roman 10" w:hAnsi="Latin Modern Roman 10"/>
        </w:rPr>
        <w:t xml:space="preserve"> and it tells that </w:t>
      </w:r>
      <w:r w:rsidR="009E035A" w:rsidRPr="006E426F">
        <w:rPr>
          <w:rFonts w:ascii="Latin Modern Roman 10" w:hAnsi="Latin Modern Roman 10"/>
          <w:i/>
        </w:rPr>
        <w:t>non-existence is impossible</w:t>
      </w:r>
      <w:r w:rsidR="009E035A" w:rsidRPr="006E426F">
        <w:rPr>
          <w:rFonts w:ascii="Latin Modern Roman 10" w:hAnsi="Latin Modern Roman 10"/>
        </w:rPr>
        <w:t>: there always will be next observer-moment. However, correctly predicting observations about the next observer-moment may be easy or difficult depending on many circumstances.</w:t>
      </w:r>
    </w:p>
    <w:p w14:paraId="7A7950BE" w14:textId="77777777" w:rsidR="009E035A" w:rsidRPr="006E426F" w:rsidRDefault="009E035A" w:rsidP="009E035A">
      <w:pPr>
        <w:ind w:firstLine="720"/>
        <w:jc w:val="both"/>
        <w:rPr>
          <w:rFonts w:ascii="Latin Modern Roman 10" w:hAnsi="Latin Modern Roman 10"/>
        </w:rPr>
      </w:pPr>
      <w:r w:rsidRPr="006E426F">
        <w:rPr>
          <w:rFonts w:ascii="Latin Modern Roman 10" w:hAnsi="Latin Modern Roman 10"/>
        </w:rPr>
        <w:t>“Many futures” explains that there will be many infinite future timelines with different topology. Some will be circular, some will include infinite growth inside superintelligent AI.</w:t>
      </w:r>
    </w:p>
    <w:p w14:paraId="1364C076" w14:textId="110831A1" w:rsidR="001E2A57" w:rsidRPr="006E426F" w:rsidRDefault="001E2A57" w:rsidP="009E035A">
      <w:pPr>
        <w:ind w:firstLine="720"/>
        <w:jc w:val="both"/>
        <w:rPr>
          <w:rFonts w:ascii="Latin Modern Roman 10" w:hAnsi="Latin Modern Roman 10"/>
        </w:rPr>
      </w:pPr>
      <w:r w:rsidRPr="006E426F">
        <w:rPr>
          <w:rFonts w:ascii="Latin Modern Roman 10" w:hAnsi="Latin Modern Roman 10"/>
        </w:rPr>
        <w:t>Carl Shulman: “I think this sidesteps the underlying intuitions too quickly. We have cognitive mechanisms to predict "our next experience," memories of this algorithm working well, and preferences in terms of "our next experience." If we become convinced by the data that this model of a unique thread of experience is false, we then have problems in translating preferences defined in terms of that false model. We don't start with total utilitarian-like preferences over the fates of our future copies (i.e. most aren't eager to lower their standard of living by a lot so as to be copied many times (with the copies also having low standards of living)), and one needs to explain why to translate our naive intuitions into the additive framework (rather than something more like averaging).</w:t>
      </w:r>
      <w:r w:rsidR="00380BB3" w:rsidRPr="006E426F">
        <w:rPr>
          <w:rFonts w:ascii="Latin Modern Roman 10" w:hAnsi="Latin Modern Roman 10"/>
        </w:rPr>
        <w:t xml:space="preserve"> </w:t>
      </w:r>
      <w:hyperlink r:id="rId18" w:history="1">
        <w:r w:rsidR="00380BB3" w:rsidRPr="006E426F">
          <w:rPr>
            <w:rStyle w:val="Hyperlink"/>
            <w:rFonts w:ascii="Latin Modern Roman 10" w:hAnsi="Latin Modern Roman 10"/>
          </w:rPr>
          <w:t>http://lesswrong.com/lw/6op/preference_for_many_future_worlds/4iuy</w:t>
        </w:r>
      </w:hyperlink>
      <w:r w:rsidR="00380BB3" w:rsidRPr="006E426F">
        <w:rPr>
          <w:rFonts w:ascii="Latin Modern Roman 10" w:hAnsi="Latin Modern Roman 10"/>
        </w:rPr>
        <w:t xml:space="preserve"> </w:t>
      </w:r>
    </w:p>
    <w:p w14:paraId="5BB9F4FF" w14:textId="77777777" w:rsidR="006324C2" w:rsidRPr="006E426F" w:rsidRDefault="006324C2" w:rsidP="009E035A">
      <w:pPr>
        <w:ind w:firstLine="720"/>
        <w:jc w:val="both"/>
        <w:rPr>
          <w:rFonts w:ascii="Latin Modern Roman 10" w:hAnsi="Latin Modern Roman 10"/>
        </w:rPr>
      </w:pPr>
    </w:p>
    <w:p w14:paraId="5BF1D67C" w14:textId="67BE2DC8" w:rsidR="006324C2" w:rsidRPr="006E426F" w:rsidRDefault="006324C2" w:rsidP="00A24AD5">
      <w:pPr>
        <w:pStyle w:val="Heading2"/>
        <w:rPr>
          <w:rFonts w:ascii="Latin Modern Roman 10" w:eastAsiaTheme="minorHAnsi" w:hAnsi="Latin Modern Roman 10"/>
        </w:rPr>
      </w:pPr>
      <w:bookmarkStart w:id="216" w:name="_Toc505530531"/>
      <w:bookmarkStart w:id="217" w:name="_Toc508042608"/>
      <w:r w:rsidRPr="006E426F">
        <w:rPr>
          <w:rFonts w:ascii="Latin Modern Roman 10" w:eastAsiaTheme="minorHAnsi" w:hAnsi="Latin Modern Roman 10"/>
        </w:rPr>
        <w:t>QI is only artefact of thinking, not the property of the world</w:t>
      </w:r>
      <w:bookmarkEnd w:id="216"/>
      <w:bookmarkEnd w:id="217"/>
    </w:p>
    <w:p w14:paraId="7C9A80AF" w14:textId="23539713" w:rsidR="00A24AD5" w:rsidRPr="006E426F" w:rsidRDefault="006324C2" w:rsidP="00A24AD5">
      <w:pPr>
        <w:ind w:firstLine="720"/>
        <w:jc w:val="both"/>
        <w:rPr>
          <w:rFonts w:ascii="Latin Modern Roman 10" w:hAnsi="Latin Modern Roman 10"/>
        </w:rPr>
      </w:pPr>
      <w:proofErr w:type="spellStart"/>
      <w:r w:rsidRPr="006E426F">
        <w:rPr>
          <w:rFonts w:ascii="Latin Modern Roman 10" w:hAnsi="Latin Modern Roman 10"/>
        </w:rPr>
        <w:t>Nesov</w:t>
      </w:r>
      <w:proofErr w:type="spellEnd"/>
      <w:r w:rsidRPr="006E426F">
        <w:rPr>
          <w:rFonts w:ascii="Latin Modern Roman 10" w:hAnsi="Latin Modern Roman 10"/>
        </w:rPr>
        <w:t xml:space="preserve"> suggested that </w:t>
      </w:r>
      <w:r w:rsidR="00A24AD5" w:rsidRPr="006E426F">
        <w:rPr>
          <w:rFonts w:ascii="Latin Modern Roman 10" w:hAnsi="Latin Modern Roman 10"/>
        </w:rPr>
        <w:t>QI appears only in thinking in the world, but not a real think in the world: “Note that this statement talks about a ritual of cognition, not about the world: it talks about what one can </w:t>
      </w:r>
      <w:r w:rsidR="00A24AD5" w:rsidRPr="006E426F">
        <w:rPr>
          <w:rFonts w:ascii="Latin Modern Roman 10" w:hAnsi="Latin Modern Roman 10"/>
          <w:i/>
          <w:iCs/>
        </w:rPr>
        <w:t>remember</w:t>
      </w:r>
      <w:r w:rsidR="00A24AD5" w:rsidRPr="006E426F">
        <w:rPr>
          <w:rFonts w:ascii="Latin Modern Roman 10" w:hAnsi="Latin Modern Roman 10"/>
        </w:rPr>
        <w:t>, but obviously it's possible to </w:t>
      </w:r>
      <w:r w:rsidR="00A24AD5" w:rsidRPr="006E426F">
        <w:rPr>
          <w:rFonts w:ascii="Latin Modern Roman 10" w:hAnsi="Latin Modern Roman 10"/>
          <w:i/>
          <w:iCs/>
        </w:rPr>
        <w:t>infer</w:t>
      </w:r>
      <w:r w:rsidR="00A24AD5" w:rsidRPr="006E426F">
        <w:rPr>
          <w:rFonts w:ascii="Latin Modern Roman 10" w:hAnsi="Latin Modern Roman 10"/>
        </w:rPr>
        <w:t xml:space="preserve"> that in some circumstances you'll die, or that in counterfactuals following different past events you've died. </w:t>
      </w:r>
      <w:proofErr w:type="gramStart"/>
      <w:r w:rsidR="00A24AD5" w:rsidRPr="006E426F">
        <w:rPr>
          <w:rFonts w:ascii="Latin Modern Roman 10" w:hAnsi="Latin Modern Roman 10"/>
        </w:rPr>
        <w:t>So</w:t>
      </w:r>
      <w:proofErr w:type="gramEnd"/>
      <w:r w:rsidR="00A24AD5" w:rsidRPr="006E426F">
        <w:rPr>
          <w:rFonts w:ascii="Latin Modern Roman 10" w:hAnsi="Latin Modern Roman 10"/>
        </w:rPr>
        <w:t xml:space="preserve"> this kind of "immortality" is an artefact of an artificial limitation on the ways of conceptualizing real world, one that can easily be lifted and thus shown to be not about an actual property of the world”. </w:t>
      </w:r>
      <w:hyperlink r:id="rId19" w:history="1">
        <w:r w:rsidR="00A24AD5" w:rsidRPr="006E426F">
          <w:rPr>
            <w:rStyle w:val="Hyperlink"/>
            <w:rFonts w:ascii="Latin Modern Roman 10" w:hAnsi="Latin Modern Roman 10"/>
          </w:rPr>
          <w:t>http://lesswrong.com/lw/87o/a_pessimistic_view_of_quantum_immortality/548k</w:t>
        </w:r>
      </w:hyperlink>
      <w:r w:rsidR="00A24AD5" w:rsidRPr="006E426F">
        <w:rPr>
          <w:rFonts w:ascii="Latin Modern Roman 10" w:hAnsi="Latin Modern Roman 10"/>
        </w:rPr>
        <w:t xml:space="preserve"> </w:t>
      </w:r>
    </w:p>
    <w:p w14:paraId="58D77D1B" w14:textId="5DC47B10" w:rsidR="00A24AD5" w:rsidRPr="006E426F" w:rsidRDefault="00A24AD5" w:rsidP="00A24AD5">
      <w:pPr>
        <w:ind w:firstLine="720"/>
        <w:jc w:val="both"/>
        <w:rPr>
          <w:rFonts w:ascii="Latin Modern Roman 10" w:hAnsi="Latin Modern Roman 10"/>
        </w:rPr>
      </w:pPr>
      <w:r w:rsidRPr="006E426F">
        <w:rPr>
          <w:rFonts w:ascii="Latin Modern Roman 10" w:hAnsi="Latin Modern Roman 10"/>
        </w:rPr>
        <w:t xml:space="preserve">However, actual statement of QI is about the state of the world, not about the cognition: It states that </w:t>
      </w:r>
      <w:proofErr w:type="gramStart"/>
      <w:r w:rsidRPr="006E426F">
        <w:rPr>
          <w:rFonts w:ascii="Latin Modern Roman 10" w:hAnsi="Latin Modern Roman 10"/>
        </w:rPr>
        <w:t>O(</w:t>
      </w:r>
      <w:proofErr w:type="gramEnd"/>
      <w:r w:rsidRPr="006E426F">
        <w:rPr>
          <w:rFonts w:ascii="Latin Modern Roman 10" w:hAnsi="Latin Modern Roman 10"/>
        </w:rPr>
        <w:t xml:space="preserve">I, T+1) moment always actually exists. </w:t>
      </w:r>
    </w:p>
    <w:p w14:paraId="4B6161D6" w14:textId="77777777" w:rsidR="00E4549C" w:rsidRPr="006E426F" w:rsidRDefault="00E4549C" w:rsidP="00A24AD5">
      <w:pPr>
        <w:ind w:firstLine="720"/>
        <w:jc w:val="both"/>
        <w:rPr>
          <w:rFonts w:ascii="Latin Modern Roman 10" w:hAnsi="Latin Modern Roman 10"/>
        </w:rPr>
      </w:pPr>
    </w:p>
    <w:p w14:paraId="40338069" w14:textId="334DD140" w:rsidR="00E4549C" w:rsidRPr="006E426F" w:rsidRDefault="00E4549C" w:rsidP="00E4549C">
      <w:pPr>
        <w:pStyle w:val="Heading2"/>
        <w:rPr>
          <w:rFonts w:ascii="Latin Modern Roman 10" w:hAnsi="Latin Modern Roman 10"/>
        </w:rPr>
      </w:pPr>
      <w:bookmarkStart w:id="218" w:name="_Toc508042609"/>
      <w:r w:rsidRPr="006E426F">
        <w:rPr>
          <w:rFonts w:ascii="Latin Modern Roman 10" w:hAnsi="Latin Modern Roman 10"/>
        </w:rPr>
        <w:t>Adding up to normality</w:t>
      </w:r>
      <w:bookmarkEnd w:id="218"/>
    </w:p>
    <w:p w14:paraId="211810EB" w14:textId="77777777" w:rsidR="00E4549C" w:rsidRPr="006E426F" w:rsidRDefault="00E4549C" w:rsidP="00E4549C">
      <w:pPr>
        <w:ind w:firstLine="720"/>
        <w:jc w:val="both"/>
        <w:rPr>
          <w:rFonts w:ascii="Latin Modern Roman 10" w:hAnsi="Latin Modern Roman 10"/>
        </w:rPr>
      </w:pPr>
      <w:r w:rsidRPr="006E426F">
        <w:rPr>
          <w:rFonts w:ascii="Latin Modern Roman 10" w:hAnsi="Latin Modern Roman 10"/>
        </w:rPr>
        <w:t>One of meta-level objections to this type of arguments is that “</w:t>
      </w:r>
      <w:proofErr w:type="spellStart"/>
      <w:r w:rsidRPr="006E426F">
        <w:rPr>
          <w:rFonts w:ascii="Latin Modern Roman 10" w:hAnsi="Latin Modern Roman 10"/>
        </w:rPr>
        <w:t>its</w:t>
      </w:r>
      <w:proofErr w:type="spellEnd"/>
      <w:r w:rsidRPr="006E426F">
        <w:rPr>
          <w:rFonts w:ascii="Latin Modern Roman 10" w:hAnsi="Latin Modern Roman 10"/>
        </w:rPr>
        <w:t xml:space="preserve"> all should come to normality”. However, the correct presentation of this principle is that “</w:t>
      </w:r>
      <w:proofErr w:type="spellStart"/>
      <w:r w:rsidRPr="006E426F">
        <w:rPr>
          <w:rFonts w:ascii="Latin Modern Roman 10" w:hAnsi="Latin Modern Roman 10"/>
        </w:rPr>
        <w:t>its</w:t>
      </w:r>
      <w:proofErr w:type="spellEnd"/>
      <w:r w:rsidRPr="006E426F">
        <w:rPr>
          <w:rFonts w:ascii="Latin Modern Roman 10" w:hAnsi="Latin Modern Roman 10"/>
        </w:rPr>
        <w:t xml:space="preserve"> all should look like normality in the near vicinity” of us, and Multiverse-immortality doesn’t contradict it. This addition of </w:t>
      </w:r>
      <w:r w:rsidRPr="006E426F">
        <w:rPr>
          <w:rFonts w:ascii="Latin Modern Roman 10" w:hAnsi="Latin Modern Roman 10"/>
          <w:i/>
        </w:rPr>
        <w:t>near vicinity</w:t>
      </w:r>
      <w:r w:rsidRPr="006E426F">
        <w:rPr>
          <w:rFonts w:ascii="Latin Modern Roman 10" w:hAnsi="Latin Modern Roman 10"/>
        </w:rPr>
        <w:t xml:space="preserve"> is based on the fact that as we love in normally looking world, all theories which contradicts my current experiences should be false. </w:t>
      </w:r>
      <w:r w:rsidRPr="006E426F">
        <w:rPr>
          <w:rFonts w:ascii="Latin Modern Roman 10" w:hAnsi="Latin Modern Roman 10"/>
        </w:rPr>
        <w:lastRenderedPageBreak/>
        <w:t xml:space="preserve">However, not near events may be more and more strange. For example, black holes are possible, but just not near my planet. </w:t>
      </w:r>
    </w:p>
    <w:p w14:paraId="12D2190F" w14:textId="77777777" w:rsidR="00E4549C" w:rsidRPr="006E426F" w:rsidRDefault="00E4549C" w:rsidP="00A24AD5">
      <w:pPr>
        <w:ind w:firstLine="720"/>
        <w:jc w:val="both"/>
        <w:rPr>
          <w:rFonts w:ascii="Latin Modern Roman 10" w:hAnsi="Latin Modern Roman 10"/>
        </w:rPr>
      </w:pPr>
    </w:p>
    <w:p w14:paraId="05EF5097" w14:textId="1EEA86A7" w:rsidR="006324C2" w:rsidRPr="006E426F" w:rsidRDefault="006324C2" w:rsidP="006324C2">
      <w:pPr>
        <w:rPr>
          <w:rFonts w:ascii="Latin Modern Roman 10" w:hAnsi="Latin Modern Roman 10"/>
        </w:rPr>
      </w:pPr>
    </w:p>
    <w:p w14:paraId="07F8CFC1" w14:textId="74181BDD" w:rsidR="006324C2" w:rsidRPr="006E426F" w:rsidRDefault="006324C2" w:rsidP="006324C2">
      <w:pPr>
        <w:pStyle w:val="Heading1"/>
        <w:rPr>
          <w:rFonts w:ascii="Latin Modern Roman 10" w:hAnsi="Latin Modern Roman 10"/>
        </w:rPr>
      </w:pPr>
      <w:bookmarkStart w:id="219" w:name="_Toc505530532"/>
      <w:bookmarkStart w:id="220" w:name="_Toc508042610"/>
      <w:r w:rsidRPr="006E426F">
        <w:rPr>
          <w:rFonts w:ascii="Latin Modern Roman 10" w:hAnsi="Latin Modern Roman 10"/>
        </w:rPr>
        <w:t>References:</w:t>
      </w:r>
      <w:bookmarkEnd w:id="219"/>
      <w:bookmarkEnd w:id="220"/>
    </w:p>
    <w:p w14:paraId="2FC38380" w14:textId="77777777" w:rsidR="00CF0E95" w:rsidRPr="006E426F" w:rsidRDefault="00CF0E95" w:rsidP="00FD383B">
      <w:pPr>
        <w:ind w:firstLine="720"/>
        <w:jc w:val="both"/>
        <w:rPr>
          <w:rFonts w:ascii="Latin Modern Roman 10" w:hAnsi="Latin Modern Roman 10"/>
        </w:rPr>
      </w:pPr>
    </w:p>
    <w:p w14:paraId="7A988483" w14:textId="77777777" w:rsidR="00CF0E95" w:rsidRPr="006E426F" w:rsidRDefault="00CF0E95" w:rsidP="00FD383B">
      <w:pPr>
        <w:ind w:firstLine="720"/>
        <w:jc w:val="both"/>
        <w:rPr>
          <w:rFonts w:ascii="Latin Modern Roman 10" w:hAnsi="Latin Modern Roman 10"/>
        </w:rPr>
      </w:pPr>
    </w:p>
    <w:p w14:paraId="2038A6AD" w14:textId="77777777" w:rsidR="00356416" w:rsidRPr="006E426F" w:rsidRDefault="00CF0E95"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 </w:t>
      </w:r>
      <w:r w:rsidRPr="006E426F">
        <w:rPr>
          <w:rFonts w:ascii="Latin Modern Roman 10" w:hAnsi="Latin Modern Roman 10"/>
          <w:sz w:val="16"/>
          <w:szCs w:val="16"/>
        </w:rPr>
        <w:fldChar w:fldCharType="begin"/>
      </w:r>
      <w:r w:rsidR="00EB4239" w:rsidRPr="006E426F">
        <w:rPr>
          <w:rFonts w:ascii="Latin Modern Roman 10" w:hAnsi="Latin Modern Roman 10"/>
          <w:sz w:val="16"/>
          <w:szCs w:val="16"/>
        </w:rPr>
        <w:instrText xml:space="preserve"> ADDIN ZOTERO_BIBL {"custom":[]} CSL_BIBLIOGRAPHY </w:instrText>
      </w:r>
      <w:r w:rsidRPr="006E426F">
        <w:rPr>
          <w:rFonts w:ascii="Latin Modern Roman 10" w:hAnsi="Latin Modern Roman 10"/>
          <w:sz w:val="16"/>
          <w:szCs w:val="16"/>
        </w:rPr>
        <w:fldChar w:fldCharType="separate"/>
      </w:r>
      <w:r w:rsidR="00356416" w:rsidRPr="006E426F">
        <w:rPr>
          <w:rFonts w:ascii="Latin Modern Roman 10" w:hAnsi="Latin Modern Roman 10"/>
          <w:sz w:val="16"/>
          <w:szCs w:val="16"/>
        </w:rPr>
        <w:t xml:space="preserve">Almond, P. (2006). </w:t>
      </w:r>
      <w:r w:rsidR="00356416" w:rsidRPr="006E426F">
        <w:rPr>
          <w:rFonts w:ascii="Latin Modern Roman 10" w:hAnsi="Latin Modern Roman 10"/>
          <w:i/>
          <w:iCs/>
          <w:sz w:val="16"/>
          <w:szCs w:val="16"/>
        </w:rPr>
        <w:t>Many-Worlds Assisted Mind Uploading: A Thought Experiment</w:t>
      </w:r>
      <w:r w:rsidR="00356416" w:rsidRPr="006E426F">
        <w:rPr>
          <w:rFonts w:ascii="Latin Modern Roman 10" w:hAnsi="Latin Modern Roman 10"/>
          <w:sz w:val="16"/>
          <w:szCs w:val="16"/>
        </w:rPr>
        <w:t>. Retrieved from https://web.archive.org/web/20110513092111/http://www.paul-almond.com/ManyWorldsAssistedMindUploading.htm</w:t>
      </w:r>
    </w:p>
    <w:p w14:paraId="385F0ACC"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Almond, P. (2008). Civilization-Level Quantum Suicide. Retrieved from https://web.archive.org/web/20120310105846/http://www.paul-almond.com/CivilizationLevelQuantumSuicide.htm</w:t>
      </w:r>
    </w:p>
    <w:p w14:paraId="312E06A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Almond, P. (2011a). </w:t>
      </w:r>
      <w:r w:rsidRPr="006E426F">
        <w:rPr>
          <w:rFonts w:ascii="Latin Modern Roman 10" w:hAnsi="Latin Modern Roman 10"/>
          <w:i/>
          <w:iCs/>
          <w:sz w:val="16"/>
          <w:szCs w:val="16"/>
        </w:rPr>
        <w:t>Delayed Quantum Suicide: Assuming you will survive quantum suicide may be simplistic.</w:t>
      </w:r>
      <w:r w:rsidRPr="006E426F">
        <w:rPr>
          <w:rFonts w:ascii="Latin Modern Roman 10" w:hAnsi="Latin Modern Roman 10"/>
          <w:sz w:val="16"/>
          <w:szCs w:val="16"/>
        </w:rPr>
        <w:t xml:space="preserve"> Retrieved from https://web.archive.org/web/20130503122611/http://www.paul-almond.com/</w:t>
      </w:r>
    </w:p>
    <w:p w14:paraId="4DC3217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Almond, P. (2011b). </w:t>
      </w:r>
      <w:r w:rsidRPr="006E426F">
        <w:rPr>
          <w:rFonts w:ascii="Latin Modern Roman 10" w:hAnsi="Latin Modern Roman 10"/>
          <w:i/>
          <w:iCs/>
          <w:sz w:val="16"/>
          <w:szCs w:val="16"/>
        </w:rPr>
        <w:t>Quantum Brain Damage: Assuming you will survive quantum suicide may be simplistic.</w:t>
      </w:r>
      <w:r w:rsidRPr="006E426F">
        <w:rPr>
          <w:rFonts w:ascii="Latin Modern Roman 10" w:hAnsi="Latin Modern Roman 10"/>
          <w:sz w:val="16"/>
          <w:szCs w:val="16"/>
        </w:rPr>
        <w:t xml:space="preserve"> Retrieved from https://web.archive.org/web/20130503122611/http://www.paul-almond.com/</w:t>
      </w:r>
    </w:p>
    <w:p w14:paraId="51E8C846"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Almond, P. (2011c). Quantum Suicide and Inconsistency: Assuming you will survive quantum suicide may be simplistic. Retrieved from https://web.archive.org/web/20120309233248/http://www.paul-almond.com/QuantumSuicideInconsistency.pdf</w:t>
      </w:r>
    </w:p>
    <w:p w14:paraId="6A57F5AD"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Almond, P. (2011d). </w:t>
      </w:r>
      <w:r w:rsidRPr="006E426F">
        <w:rPr>
          <w:rFonts w:ascii="Latin Modern Roman 10" w:hAnsi="Latin Modern Roman 10"/>
          <w:i/>
          <w:iCs/>
          <w:sz w:val="16"/>
          <w:szCs w:val="16"/>
        </w:rPr>
        <w:t>Repeated quantum suicide would not suggest that MWI is correct – even to the person doing it.</w:t>
      </w:r>
      <w:r w:rsidRPr="006E426F">
        <w:rPr>
          <w:rFonts w:ascii="Latin Modern Roman 10" w:hAnsi="Latin Modern Roman 10"/>
          <w:sz w:val="16"/>
          <w:szCs w:val="16"/>
        </w:rPr>
        <w:t xml:space="preserve"> Retrieved from https://web.archive.org/web/20120310205434/http://www.paul-almond.com/QuantumSuicide.pdf</w:t>
      </w:r>
    </w:p>
    <w:p w14:paraId="4B78DC4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Almond, P. (2011). Repeated quantum suicide would not suggest that MWI is correct: a stronger version of the argument. Retrieved from https://web.archive.org/web/20120310023143/http://www.paul-almond.com/QuantumSuicide2.pdf</w:t>
      </w:r>
    </w:p>
    <w:p w14:paraId="76A7F90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Aranyosi, I. (2012). Should we fear quantum torment? </w:t>
      </w:r>
      <w:r w:rsidRPr="006E426F">
        <w:rPr>
          <w:rFonts w:ascii="Latin Modern Roman 10" w:hAnsi="Latin Modern Roman 10"/>
          <w:i/>
          <w:iCs/>
          <w:sz w:val="16"/>
          <w:szCs w:val="16"/>
        </w:rPr>
        <w:t>Ratio</w:t>
      </w:r>
      <w:r w:rsidRPr="006E426F">
        <w:rPr>
          <w:rFonts w:ascii="Latin Modern Roman 10" w:hAnsi="Latin Modern Roman 10"/>
          <w:sz w:val="16"/>
          <w:szCs w:val="16"/>
        </w:rPr>
        <w:t xml:space="preserve">, </w:t>
      </w:r>
      <w:r w:rsidRPr="006E426F">
        <w:rPr>
          <w:rFonts w:ascii="Latin Modern Roman 10" w:hAnsi="Latin Modern Roman 10"/>
          <w:i/>
          <w:iCs/>
          <w:sz w:val="16"/>
          <w:szCs w:val="16"/>
        </w:rPr>
        <w:t>25</w:t>
      </w:r>
      <w:r w:rsidRPr="006E426F">
        <w:rPr>
          <w:rFonts w:ascii="Latin Modern Roman 10" w:hAnsi="Latin Modern Roman 10"/>
          <w:sz w:val="16"/>
          <w:szCs w:val="16"/>
        </w:rPr>
        <w:t>(3), 249–259.</w:t>
      </w:r>
    </w:p>
    <w:p w14:paraId="250A05FF"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Armstrong, S. (2011). Anthropic decision theory. </w:t>
      </w:r>
      <w:r w:rsidRPr="006E426F">
        <w:rPr>
          <w:rFonts w:ascii="Latin Modern Roman 10" w:hAnsi="Latin Modern Roman 10"/>
          <w:i/>
          <w:iCs/>
          <w:sz w:val="16"/>
          <w:szCs w:val="16"/>
        </w:rPr>
        <w:t>ArXiv Preprint ArXiv:1110.6437</w:t>
      </w:r>
      <w:r w:rsidRPr="006E426F">
        <w:rPr>
          <w:rFonts w:ascii="Latin Modern Roman 10" w:hAnsi="Latin Modern Roman 10"/>
          <w:sz w:val="16"/>
          <w:szCs w:val="16"/>
        </w:rPr>
        <w:t>.</w:t>
      </w:r>
    </w:p>
    <w:p w14:paraId="0C94C9CD"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Bergström, L. (2012). Death and eternal recurrence. </w:t>
      </w:r>
      <w:r w:rsidRPr="006E426F">
        <w:rPr>
          <w:rFonts w:ascii="Latin Modern Roman 10" w:hAnsi="Latin Modern Roman 10"/>
          <w:i/>
          <w:iCs/>
          <w:sz w:val="16"/>
          <w:szCs w:val="16"/>
        </w:rPr>
        <w:t>The Oxford Handbook of Philosophy of Death</w:t>
      </w:r>
      <w:r w:rsidRPr="006E426F">
        <w:rPr>
          <w:rFonts w:ascii="Latin Modern Roman 10" w:hAnsi="Latin Modern Roman 10"/>
          <w:sz w:val="16"/>
          <w:szCs w:val="16"/>
        </w:rPr>
        <w:t>.</w:t>
      </w:r>
    </w:p>
    <w:p w14:paraId="430E7FDC"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Bevers, B. (2011). Can Many-Worlds Survive a Quantum Doomsday.</w:t>
      </w:r>
    </w:p>
    <w:p w14:paraId="1E4BF237"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Bitbol, M. (1994). </w:t>
      </w:r>
      <w:r w:rsidRPr="006E426F">
        <w:rPr>
          <w:rFonts w:ascii="Latin Modern Roman 10" w:hAnsi="Latin Modern Roman 10"/>
          <w:i/>
          <w:iCs/>
          <w:sz w:val="16"/>
          <w:szCs w:val="16"/>
        </w:rPr>
        <w:t>IS NOW A MOMENT IN TIME? A Discussion of McTaggart’s Argument Against the Reality of Time From a Transcendental Idealist Standpoint</w:t>
      </w:r>
      <w:r w:rsidRPr="006E426F">
        <w:rPr>
          <w:rFonts w:ascii="Latin Modern Roman 10" w:hAnsi="Latin Modern Roman 10"/>
          <w:sz w:val="16"/>
          <w:szCs w:val="16"/>
        </w:rPr>
        <w:t>.</w:t>
      </w:r>
    </w:p>
    <w:p w14:paraId="6297F2E8"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Blanqui, A. (1872). Eternity Through the Stars by Auguste Blanqui. Retrieved December 29, 2017, from https://www.marxists.org/reference/archive/blanqui/1872/astres.htm</w:t>
      </w:r>
    </w:p>
    <w:p w14:paraId="7A4EA0B2"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Bocchieri, P., &amp; Loinger, A. (1957). Quantum recurrence theorem. </w:t>
      </w:r>
      <w:r w:rsidRPr="006E426F">
        <w:rPr>
          <w:rFonts w:ascii="Latin Modern Roman 10" w:hAnsi="Latin Modern Roman 10"/>
          <w:i/>
          <w:iCs/>
          <w:sz w:val="16"/>
          <w:szCs w:val="16"/>
        </w:rPr>
        <w:t>Physical Review</w:t>
      </w:r>
      <w:r w:rsidRPr="006E426F">
        <w:rPr>
          <w:rFonts w:ascii="Latin Modern Roman 10" w:hAnsi="Latin Modern Roman 10"/>
          <w:sz w:val="16"/>
          <w:szCs w:val="16"/>
        </w:rPr>
        <w:t xml:space="preserve">, </w:t>
      </w:r>
      <w:r w:rsidRPr="006E426F">
        <w:rPr>
          <w:rFonts w:ascii="Latin Modern Roman 10" w:hAnsi="Latin Modern Roman 10"/>
          <w:i/>
          <w:iCs/>
          <w:sz w:val="16"/>
          <w:szCs w:val="16"/>
        </w:rPr>
        <w:t>107</w:t>
      </w:r>
      <w:r w:rsidRPr="006E426F">
        <w:rPr>
          <w:rFonts w:ascii="Latin Modern Roman 10" w:hAnsi="Latin Modern Roman 10"/>
          <w:sz w:val="16"/>
          <w:szCs w:val="16"/>
        </w:rPr>
        <w:t>(2), 337.</w:t>
      </w:r>
    </w:p>
    <w:p w14:paraId="3577B484"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Bostrom, N. (1999). The doomsday argument is alive and kicking. </w:t>
      </w:r>
      <w:r w:rsidRPr="006E426F">
        <w:rPr>
          <w:rFonts w:ascii="Latin Modern Roman 10" w:hAnsi="Latin Modern Roman 10"/>
          <w:i/>
          <w:iCs/>
          <w:sz w:val="16"/>
          <w:szCs w:val="16"/>
        </w:rPr>
        <w:t>Mind</w:t>
      </w:r>
      <w:r w:rsidRPr="006E426F">
        <w:rPr>
          <w:rFonts w:ascii="Latin Modern Roman 10" w:hAnsi="Latin Modern Roman 10"/>
          <w:sz w:val="16"/>
          <w:szCs w:val="16"/>
        </w:rPr>
        <w:t xml:space="preserve">, </w:t>
      </w:r>
      <w:r w:rsidRPr="006E426F">
        <w:rPr>
          <w:rFonts w:ascii="Latin Modern Roman 10" w:hAnsi="Latin Modern Roman 10"/>
          <w:i/>
          <w:iCs/>
          <w:sz w:val="16"/>
          <w:szCs w:val="16"/>
        </w:rPr>
        <w:t>108</w:t>
      </w:r>
      <w:r w:rsidRPr="006E426F">
        <w:rPr>
          <w:rFonts w:ascii="Latin Modern Roman 10" w:hAnsi="Latin Modern Roman 10"/>
          <w:sz w:val="16"/>
          <w:szCs w:val="16"/>
        </w:rPr>
        <w:t>(431), 539–551.</w:t>
      </w:r>
    </w:p>
    <w:p w14:paraId="4C54FC80"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lastRenderedPageBreak/>
        <w:t xml:space="preserve">Bostrom, N. (2003). Astronomical waste: The opportunity cost of delayed technological development. </w:t>
      </w:r>
      <w:r w:rsidRPr="006E426F">
        <w:rPr>
          <w:rFonts w:ascii="Latin Modern Roman 10" w:hAnsi="Latin Modern Roman 10"/>
          <w:i/>
          <w:iCs/>
          <w:sz w:val="16"/>
          <w:szCs w:val="16"/>
        </w:rPr>
        <w:t>Utilitas</w:t>
      </w:r>
      <w:r w:rsidRPr="006E426F">
        <w:rPr>
          <w:rFonts w:ascii="Latin Modern Roman 10" w:hAnsi="Latin Modern Roman 10"/>
          <w:sz w:val="16"/>
          <w:szCs w:val="16"/>
        </w:rPr>
        <w:t xml:space="preserve">, </w:t>
      </w:r>
      <w:r w:rsidRPr="006E426F">
        <w:rPr>
          <w:rFonts w:ascii="Latin Modern Roman 10" w:hAnsi="Latin Modern Roman 10"/>
          <w:i/>
          <w:iCs/>
          <w:sz w:val="16"/>
          <w:szCs w:val="16"/>
        </w:rPr>
        <w:t>15</w:t>
      </w:r>
      <w:r w:rsidRPr="006E426F">
        <w:rPr>
          <w:rFonts w:ascii="Latin Modern Roman 10" w:hAnsi="Latin Modern Roman 10"/>
          <w:sz w:val="16"/>
          <w:szCs w:val="16"/>
        </w:rPr>
        <w:t>(3), 308–314.</w:t>
      </w:r>
    </w:p>
    <w:p w14:paraId="73679E74"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Bostrom, N. (2013). </w:t>
      </w:r>
      <w:r w:rsidRPr="006E426F">
        <w:rPr>
          <w:rFonts w:ascii="Latin Modern Roman 10" w:hAnsi="Latin Modern Roman 10"/>
          <w:i/>
          <w:iCs/>
          <w:sz w:val="16"/>
          <w:szCs w:val="16"/>
        </w:rPr>
        <w:t>Anthropic bias: Observation selection effects in science and philosophy</w:t>
      </w:r>
      <w:r w:rsidRPr="006E426F">
        <w:rPr>
          <w:rFonts w:ascii="Latin Modern Roman 10" w:hAnsi="Latin Modern Roman 10"/>
          <w:sz w:val="16"/>
          <w:szCs w:val="16"/>
        </w:rPr>
        <w:t>. Routledge.</w:t>
      </w:r>
    </w:p>
    <w:p w14:paraId="6936ADD1"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Bostrom, N., &amp; Cirković, M. M. (2003). The Doomsday Argument and the Self–Indication Assumption: Reply to Olum. </w:t>
      </w:r>
      <w:r w:rsidRPr="006E426F">
        <w:rPr>
          <w:rFonts w:ascii="Latin Modern Roman 10" w:hAnsi="Latin Modern Roman 10"/>
          <w:i/>
          <w:iCs/>
          <w:sz w:val="16"/>
          <w:szCs w:val="16"/>
        </w:rPr>
        <w:t>The Philosophical Quarterly</w:t>
      </w:r>
      <w:r w:rsidRPr="006E426F">
        <w:rPr>
          <w:rFonts w:ascii="Latin Modern Roman 10" w:hAnsi="Latin Modern Roman 10"/>
          <w:sz w:val="16"/>
          <w:szCs w:val="16"/>
        </w:rPr>
        <w:t xml:space="preserve">, </w:t>
      </w:r>
      <w:r w:rsidRPr="006E426F">
        <w:rPr>
          <w:rFonts w:ascii="Latin Modern Roman 10" w:hAnsi="Latin Modern Roman 10"/>
          <w:i/>
          <w:iCs/>
          <w:sz w:val="16"/>
          <w:szCs w:val="16"/>
        </w:rPr>
        <w:t>53</w:t>
      </w:r>
      <w:r w:rsidRPr="006E426F">
        <w:rPr>
          <w:rFonts w:ascii="Latin Modern Roman 10" w:hAnsi="Latin Modern Roman 10"/>
          <w:sz w:val="16"/>
          <w:szCs w:val="16"/>
        </w:rPr>
        <w:t>(210), 83–91. https://doi.org/10.1111/1467-9213.00298</w:t>
      </w:r>
    </w:p>
    <w:p w14:paraId="71B7177F"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Carrigan Jr, R. A. (2006). Do potential SETI signals need to be decontaminated? </w:t>
      </w:r>
      <w:r w:rsidRPr="006E426F">
        <w:rPr>
          <w:rFonts w:ascii="Latin Modern Roman 10" w:hAnsi="Latin Modern Roman 10"/>
          <w:i/>
          <w:iCs/>
          <w:sz w:val="16"/>
          <w:szCs w:val="16"/>
        </w:rPr>
        <w:t>Acta Astronautica</w:t>
      </w:r>
      <w:r w:rsidRPr="006E426F">
        <w:rPr>
          <w:rFonts w:ascii="Latin Modern Roman 10" w:hAnsi="Latin Modern Roman 10"/>
          <w:sz w:val="16"/>
          <w:szCs w:val="16"/>
        </w:rPr>
        <w:t xml:space="preserve">, </w:t>
      </w:r>
      <w:r w:rsidRPr="006E426F">
        <w:rPr>
          <w:rFonts w:ascii="Latin Modern Roman 10" w:hAnsi="Latin Modern Roman 10"/>
          <w:i/>
          <w:iCs/>
          <w:sz w:val="16"/>
          <w:szCs w:val="16"/>
        </w:rPr>
        <w:t>58</w:t>
      </w:r>
      <w:r w:rsidRPr="006E426F">
        <w:rPr>
          <w:rFonts w:ascii="Latin Modern Roman 10" w:hAnsi="Latin Modern Roman 10"/>
          <w:sz w:val="16"/>
          <w:szCs w:val="16"/>
        </w:rPr>
        <w:t>(2), 112–117.</w:t>
      </w:r>
    </w:p>
    <w:p w14:paraId="180D448C"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Chalmers, D. (1996). </w:t>
      </w:r>
      <w:r w:rsidRPr="006E426F">
        <w:rPr>
          <w:rFonts w:ascii="Latin Modern Roman 10" w:hAnsi="Latin Modern Roman 10"/>
          <w:i/>
          <w:iCs/>
          <w:sz w:val="16"/>
          <w:szCs w:val="16"/>
        </w:rPr>
        <w:t>The Conscious Mind</w:t>
      </w:r>
      <w:r w:rsidRPr="006E426F">
        <w:rPr>
          <w:rFonts w:ascii="Latin Modern Roman 10" w:hAnsi="Latin Modern Roman 10"/>
          <w:sz w:val="16"/>
          <w:szCs w:val="16"/>
        </w:rPr>
        <w:t>. Oxford University Press, New York.</w:t>
      </w:r>
    </w:p>
    <w:p w14:paraId="500B676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Cirkovic, M. M. (2004). Is Quantum Suicide Painless? On an Apparent Violation of The Principal Principle. </w:t>
      </w:r>
      <w:r w:rsidRPr="006E426F">
        <w:rPr>
          <w:rFonts w:ascii="Latin Modern Roman 10" w:hAnsi="Latin Modern Roman 10"/>
          <w:i/>
          <w:iCs/>
          <w:sz w:val="16"/>
          <w:szCs w:val="16"/>
        </w:rPr>
        <w:t>ArXiv:Quant-Ph/0412147</w:t>
      </w:r>
      <w:r w:rsidRPr="006E426F">
        <w:rPr>
          <w:rFonts w:ascii="Latin Modern Roman 10" w:hAnsi="Latin Modern Roman 10"/>
          <w:sz w:val="16"/>
          <w:szCs w:val="16"/>
        </w:rPr>
        <w:t>. Retrieved from http://arxiv.org/abs/quant-ph/0412147</w:t>
      </w:r>
    </w:p>
    <w:p w14:paraId="608BC61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Copi, I., &amp; Cohen, M. (1990). </w:t>
      </w:r>
      <w:r w:rsidRPr="006E426F">
        <w:rPr>
          <w:rFonts w:ascii="Latin Modern Roman 10" w:hAnsi="Latin Modern Roman 10"/>
          <w:i/>
          <w:iCs/>
          <w:sz w:val="16"/>
          <w:szCs w:val="16"/>
        </w:rPr>
        <w:t>Introduction to Logic</w:t>
      </w:r>
      <w:r w:rsidRPr="006E426F">
        <w:rPr>
          <w:rFonts w:ascii="Latin Modern Roman 10" w:hAnsi="Latin Modern Roman 10"/>
          <w:sz w:val="16"/>
          <w:szCs w:val="16"/>
        </w:rPr>
        <w:t>. New York: Macmillan. Google Scholar.</w:t>
      </w:r>
    </w:p>
    <w:p w14:paraId="6D3C60F6"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Daniel, M. (2017). S-risks: Why they are the worst existential risks, and how to prevent them (EAG Boston 2017). Retrieved from https://foundational-research.org/s-risks-talk-eag-boston-2017/</w:t>
      </w:r>
    </w:p>
    <w:p w14:paraId="4060A511"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Deasy, D. (2015). The moving spotlight theory. </w:t>
      </w:r>
      <w:r w:rsidRPr="006E426F">
        <w:rPr>
          <w:rFonts w:ascii="Latin Modern Roman 10" w:hAnsi="Latin Modern Roman 10"/>
          <w:i/>
          <w:iCs/>
          <w:sz w:val="16"/>
          <w:szCs w:val="16"/>
        </w:rPr>
        <w:t>Philosophical Studies</w:t>
      </w:r>
      <w:r w:rsidRPr="006E426F">
        <w:rPr>
          <w:rFonts w:ascii="Latin Modern Roman 10" w:hAnsi="Latin Modern Roman 10"/>
          <w:sz w:val="16"/>
          <w:szCs w:val="16"/>
        </w:rPr>
        <w:t xml:space="preserve">, </w:t>
      </w:r>
      <w:r w:rsidRPr="006E426F">
        <w:rPr>
          <w:rFonts w:ascii="Latin Modern Roman 10" w:hAnsi="Latin Modern Roman 10"/>
          <w:i/>
          <w:iCs/>
          <w:sz w:val="16"/>
          <w:szCs w:val="16"/>
        </w:rPr>
        <w:t>172</w:t>
      </w:r>
      <w:r w:rsidRPr="006E426F">
        <w:rPr>
          <w:rFonts w:ascii="Latin Modern Roman 10" w:hAnsi="Latin Modern Roman 10"/>
          <w:sz w:val="16"/>
          <w:szCs w:val="16"/>
        </w:rPr>
        <w:t>(8), 2073–2089.</w:t>
      </w:r>
    </w:p>
    <w:p w14:paraId="56A96600"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Deng, N. (2015). On Whether B-Theoretic Atheists Should Fear Death. </w:t>
      </w:r>
      <w:r w:rsidRPr="006E426F">
        <w:rPr>
          <w:rFonts w:ascii="Latin Modern Roman 10" w:hAnsi="Latin Modern Roman 10"/>
          <w:i/>
          <w:iCs/>
          <w:sz w:val="16"/>
          <w:szCs w:val="16"/>
        </w:rPr>
        <w:t>Philosophia</w:t>
      </w:r>
      <w:r w:rsidRPr="006E426F">
        <w:rPr>
          <w:rFonts w:ascii="Latin Modern Roman 10" w:hAnsi="Latin Modern Roman 10"/>
          <w:sz w:val="16"/>
          <w:szCs w:val="16"/>
        </w:rPr>
        <w:t xml:space="preserve">, </w:t>
      </w:r>
      <w:r w:rsidRPr="006E426F">
        <w:rPr>
          <w:rFonts w:ascii="Latin Modern Roman 10" w:hAnsi="Latin Modern Roman 10"/>
          <w:i/>
          <w:iCs/>
          <w:sz w:val="16"/>
          <w:szCs w:val="16"/>
        </w:rPr>
        <w:t>43</w:t>
      </w:r>
      <w:r w:rsidRPr="006E426F">
        <w:rPr>
          <w:rFonts w:ascii="Latin Modern Roman 10" w:hAnsi="Latin Modern Roman 10"/>
          <w:sz w:val="16"/>
          <w:szCs w:val="16"/>
        </w:rPr>
        <w:t>(4), 1011–1021. https://doi.org/10.1007/s11406-015-9638-y</w:t>
      </w:r>
    </w:p>
    <w:p w14:paraId="3BBAEC43"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Egan, G. (2009). Dust Theory FAQ. Retrieved from http://www.gregegan.net/PERMUTATION/FAQ/FAQ.html</w:t>
      </w:r>
    </w:p>
    <w:p w14:paraId="0D068D27"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Eliade, M. (1949). The Myth of the Eternal Recurrence. </w:t>
      </w:r>
      <w:r w:rsidRPr="006E426F">
        <w:rPr>
          <w:rFonts w:ascii="Latin Modern Roman 10" w:hAnsi="Latin Modern Roman 10"/>
          <w:i/>
          <w:iCs/>
          <w:sz w:val="16"/>
          <w:szCs w:val="16"/>
        </w:rPr>
        <w:t>Translation Feb Srkaraty,</w:t>
      </w:r>
      <w:r w:rsidRPr="006E426F">
        <w:rPr>
          <w:rFonts w:ascii="Latin Modern Roman 10" w:hAnsi="Latin Modern Roman 10"/>
          <w:sz w:val="16"/>
          <w:szCs w:val="16"/>
        </w:rPr>
        <w:t>.</w:t>
      </w:r>
    </w:p>
    <w:p w14:paraId="4F61B73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evodevouniverse. (2018). Cosmological natural selection (fecund universes) - Evo Devo Universe. Retrieved February 8, 2018, from http://evodevouniverse.com/wiki/Cosmological_natural_selection_(fecund_universes)</w:t>
      </w:r>
    </w:p>
    <w:p w14:paraId="72BF36C3"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Feynman, R. P., Hibbs, A. R., &amp; Styer, D. F. (2010). </w:t>
      </w:r>
      <w:r w:rsidRPr="006E426F">
        <w:rPr>
          <w:rFonts w:ascii="Latin Modern Roman 10" w:hAnsi="Latin Modern Roman 10"/>
          <w:i/>
          <w:iCs/>
          <w:sz w:val="16"/>
          <w:szCs w:val="16"/>
        </w:rPr>
        <w:t>Quantum mechanics and path integrals</w:t>
      </w:r>
      <w:r w:rsidRPr="006E426F">
        <w:rPr>
          <w:rFonts w:ascii="Latin Modern Roman 10" w:hAnsi="Latin Modern Roman 10"/>
          <w:sz w:val="16"/>
          <w:szCs w:val="16"/>
        </w:rPr>
        <w:t>. Courier Corporation.</w:t>
      </w:r>
    </w:p>
    <w:p w14:paraId="2CA4B8FF"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Frischhut, A. M., &amp; Skiles, A. (2013). Time, Modality, and the Unbearable Lightness of Being. </w:t>
      </w:r>
      <w:r w:rsidRPr="006E426F">
        <w:rPr>
          <w:rFonts w:ascii="Latin Modern Roman 10" w:hAnsi="Latin Modern Roman 10"/>
          <w:i/>
          <w:iCs/>
          <w:sz w:val="16"/>
          <w:szCs w:val="16"/>
        </w:rPr>
        <w:t>Thought: A Journal of Philosophy</w:t>
      </w:r>
      <w:r w:rsidRPr="006E426F">
        <w:rPr>
          <w:rFonts w:ascii="Latin Modern Roman 10" w:hAnsi="Latin Modern Roman 10"/>
          <w:sz w:val="16"/>
          <w:szCs w:val="16"/>
        </w:rPr>
        <w:t xml:space="preserve">, </w:t>
      </w:r>
      <w:r w:rsidRPr="006E426F">
        <w:rPr>
          <w:rFonts w:ascii="Latin Modern Roman 10" w:hAnsi="Latin Modern Roman 10"/>
          <w:i/>
          <w:iCs/>
          <w:sz w:val="16"/>
          <w:szCs w:val="16"/>
        </w:rPr>
        <w:t>2</w:t>
      </w:r>
      <w:r w:rsidRPr="006E426F">
        <w:rPr>
          <w:rFonts w:ascii="Latin Modern Roman 10" w:hAnsi="Latin Modern Roman 10"/>
          <w:sz w:val="16"/>
          <w:szCs w:val="16"/>
        </w:rPr>
        <w:t>(3), 264–273.</w:t>
      </w:r>
    </w:p>
    <w:p w14:paraId="4659E6AD"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Greene, B. (2011). </w:t>
      </w:r>
      <w:r w:rsidRPr="006E426F">
        <w:rPr>
          <w:rFonts w:ascii="Latin Modern Roman 10" w:hAnsi="Latin Modern Roman 10"/>
          <w:i/>
          <w:iCs/>
          <w:sz w:val="16"/>
          <w:szCs w:val="16"/>
        </w:rPr>
        <w:t>The hidden reality: Parallel universes and the deep laws of the cosmos</w:t>
      </w:r>
      <w:r w:rsidRPr="006E426F">
        <w:rPr>
          <w:rFonts w:ascii="Latin Modern Roman 10" w:hAnsi="Latin Modern Roman 10"/>
          <w:sz w:val="16"/>
          <w:szCs w:val="16"/>
        </w:rPr>
        <w:t>. Vintage.</w:t>
      </w:r>
    </w:p>
    <w:p w14:paraId="01F3651A"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Greene, P. (2017). Success-First Decision Theories. </w:t>
      </w:r>
      <w:r w:rsidRPr="006E426F">
        <w:rPr>
          <w:rFonts w:ascii="Latin Modern Roman 10" w:hAnsi="Latin Modern Roman 10"/>
          <w:i/>
          <w:iCs/>
          <w:sz w:val="16"/>
          <w:szCs w:val="16"/>
        </w:rPr>
        <w:t>Newcomb’s Problem. Cambridge University Press, Forthcoming</w:t>
      </w:r>
      <w:r w:rsidRPr="006E426F">
        <w:rPr>
          <w:rFonts w:ascii="Latin Modern Roman 10" w:hAnsi="Latin Modern Roman 10"/>
          <w:sz w:val="16"/>
          <w:szCs w:val="16"/>
        </w:rPr>
        <w:t>.</w:t>
      </w:r>
    </w:p>
    <w:p w14:paraId="717A3949"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Higgo, J. (1998). Does the “many-worlds” interpretation of quantum mechanics imply immortality? Retrieved from https://web.archive.org/web/20050203192203/http://higgo.com:80/quantum/qti.htm</w:t>
      </w:r>
    </w:p>
    <w:p w14:paraId="78F4911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Hossenfelder, S. (2018). Scientific Theory And The Multiverse Madness. </w:t>
      </w:r>
      <w:r w:rsidRPr="006E426F">
        <w:rPr>
          <w:rFonts w:ascii="Latin Modern Roman 10" w:hAnsi="Latin Modern Roman 10"/>
          <w:i/>
          <w:iCs/>
          <w:sz w:val="16"/>
          <w:szCs w:val="16"/>
        </w:rPr>
        <w:t>NPR.Org</w:t>
      </w:r>
      <w:r w:rsidRPr="006E426F">
        <w:rPr>
          <w:rFonts w:ascii="Latin Modern Roman 10" w:hAnsi="Latin Modern Roman 10"/>
          <w:sz w:val="16"/>
          <w:szCs w:val="16"/>
        </w:rPr>
        <w:t>. Retrieved from https://www.npr.org/sections/13.7/2018/01/22/579666359/scientific-theory-and-the-multiverse-madness</w:t>
      </w:r>
    </w:p>
    <w:p w14:paraId="59701685"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Istvan, Z. (2014). Should Cryonics, Cryothanasia, and Transhumanism Be Part of the Euthanasia Debate? </w:t>
      </w:r>
      <w:r w:rsidRPr="006E426F">
        <w:rPr>
          <w:rFonts w:ascii="Latin Modern Roman 10" w:hAnsi="Latin Modern Roman 10"/>
          <w:i/>
          <w:iCs/>
          <w:sz w:val="16"/>
          <w:szCs w:val="16"/>
        </w:rPr>
        <w:t>Huffington Post Tech: The Blog</w:t>
      </w:r>
      <w:r w:rsidRPr="006E426F">
        <w:rPr>
          <w:rFonts w:ascii="Latin Modern Roman 10" w:hAnsi="Latin Modern Roman 10"/>
          <w:sz w:val="16"/>
          <w:szCs w:val="16"/>
        </w:rPr>
        <w:t xml:space="preserve">, </w:t>
      </w:r>
      <w:r w:rsidRPr="006E426F">
        <w:rPr>
          <w:rFonts w:ascii="Latin Modern Roman 10" w:hAnsi="Latin Modern Roman 10"/>
          <w:i/>
          <w:iCs/>
          <w:sz w:val="16"/>
          <w:szCs w:val="16"/>
        </w:rPr>
        <w:t>23</w:t>
      </w:r>
      <w:r w:rsidRPr="006E426F">
        <w:rPr>
          <w:rFonts w:ascii="Latin Modern Roman 10" w:hAnsi="Latin Modern Roman 10"/>
          <w:sz w:val="16"/>
          <w:szCs w:val="16"/>
        </w:rPr>
        <w:t>.</w:t>
      </w:r>
    </w:p>
    <w:p w14:paraId="3C1CD870"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Kachru, S., Kallosh, R., Linde, A., &amp; Trivedi, S. P. (2003). De Sitter vacua in string theory. </w:t>
      </w:r>
      <w:r w:rsidRPr="006E426F">
        <w:rPr>
          <w:rFonts w:ascii="Latin Modern Roman 10" w:hAnsi="Latin Modern Roman 10"/>
          <w:i/>
          <w:iCs/>
          <w:sz w:val="16"/>
          <w:szCs w:val="16"/>
        </w:rPr>
        <w:t>Physical Review D</w:t>
      </w:r>
      <w:r w:rsidRPr="006E426F">
        <w:rPr>
          <w:rFonts w:ascii="Latin Modern Roman 10" w:hAnsi="Latin Modern Roman 10"/>
          <w:sz w:val="16"/>
          <w:szCs w:val="16"/>
        </w:rPr>
        <w:t xml:space="preserve">, </w:t>
      </w:r>
      <w:r w:rsidRPr="006E426F">
        <w:rPr>
          <w:rFonts w:ascii="Latin Modern Roman 10" w:hAnsi="Latin Modern Roman 10"/>
          <w:i/>
          <w:iCs/>
          <w:sz w:val="16"/>
          <w:szCs w:val="16"/>
        </w:rPr>
        <w:t>68</w:t>
      </w:r>
      <w:r w:rsidRPr="006E426F">
        <w:rPr>
          <w:rFonts w:ascii="Latin Modern Roman 10" w:hAnsi="Latin Modern Roman 10"/>
          <w:sz w:val="16"/>
          <w:szCs w:val="16"/>
        </w:rPr>
        <w:t>(4), 046005.</w:t>
      </w:r>
    </w:p>
    <w:p w14:paraId="39A81EA6"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lastRenderedPageBreak/>
        <w:t xml:space="preserve">Kaufmann, W. A. (2013). </w:t>
      </w:r>
      <w:r w:rsidRPr="006E426F">
        <w:rPr>
          <w:rFonts w:ascii="Latin Modern Roman 10" w:hAnsi="Latin Modern Roman 10"/>
          <w:i/>
          <w:iCs/>
          <w:sz w:val="16"/>
          <w:szCs w:val="16"/>
        </w:rPr>
        <w:t>Nietzsche: Philosopher, psychologist, antichrist</w:t>
      </w:r>
      <w:r w:rsidRPr="006E426F">
        <w:rPr>
          <w:rFonts w:ascii="Latin Modern Roman 10" w:hAnsi="Latin Modern Roman 10"/>
          <w:sz w:val="16"/>
          <w:szCs w:val="16"/>
        </w:rPr>
        <w:t>. Princeton University Press.</w:t>
      </w:r>
    </w:p>
    <w:p w14:paraId="01AC979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LessWrong Wiki. (2018). Updateless decision theory - Lesswrongwiki. Retrieved February 8, 2018, from https://wiki.lesswrong.com/wiki/Updateless_decision_theory</w:t>
      </w:r>
    </w:p>
    <w:p w14:paraId="5540CBD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Lewis, D. (2004). How many lives has Schrödinger’s cat? </w:t>
      </w:r>
      <w:r w:rsidRPr="006E426F">
        <w:rPr>
          <w:rFonts w:ascii="Latin Modern Roman 10" w:hAnsi="Latin Modern Roman 10"/>
          <w:i/>
          <w:iCs/>
          <w:sz w:val="16"/>
          <w:szCs w:val="16"/>
        </w:rPr>
        <w:t>Australasian Journal of Philosophy</w:t>
      </w:r>
      <w:r w:rsidRPr="006E426F">
        <w:rPr>
          <w:rFonts w:ascii="Latin Modern Roman 10" w:hAnsi="Latin Modern Roman 10"/>
          <w:sz w:val="16"/>
          <w:szCs w:val="16"/>
        </w:rPr>
        <w:t xml:space="preserve">, </w:t>
      </w:r>
      <w:r w:rsidRPr="006E426F">
        <w:rPr>
          <w:rFonts w:ascii="Latin Modern Roman 10" w:hAnsi="Latin Modern Roman 10"/>
          <w:i/>
          <w:iCs/>
          <w:sz w:val="16"/>
          <w:szCs w:val="16"/>
        </w:rPr>
        <w:t>82</w:t>
      </w:r>
      <w:r w:rsidRPr="006E426F">
        <w:rPr>
          <w:rFonts w:ascii="Latin Modern Roman 10" w:hAnsi="Latin Modern Roman 10"/>
          <w:sz w:val="16"/>
          <w:szCs w:val="16"/>
        </w:rPr>
        <w:t>(1), 3–22.</w:t>
      </w:r>
    </w:p>
    <w:p w14:paraId="31D97364"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Mallah, J. (2009). Many-Worlds Interpretations Can Not Imply “Quantum Immortality.” </w:t>
      </w:r>
      <w:r w:rsidRPr="006E426F">
        <w:rPr>
          <w:rFonts w:ascii="Latin Modern Roman 10" w:hAnsi="Latin Modern Roman 10"/>
          <w:i/>
          <w:iCs/>
          <w:sz w:val="16"/>
          <w:szCs w:val="16"/>
        </w:rPr>
        <w:t>ArXiv:0902.0187 [Quant-Ph]</w:t>
      </w:r>
      <w:r w:rsidRPr="006E426F">
        <w:rPr>
          <w:rFonts w:ascii="Latin Modern Roman 10" w:hAnsi="Latin Modern Roman 10"/>
          <w:sz w:val="16"/>
          <w:szCs w:val="16"/>
        </w:rPr>
        <w:t>. Retrieved from http://arxiv.org/abs/0902.0187</w:t>
      </w:r>
    </w:p>
    <w:p w14:paraId="7E2CA435"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Marchal, B. (1991). Mechanism and personal identity. In </w:t>
      </w:r>
      <w:r w:rsidRPr="006E426F">
        <w:rPr>
          <w:rFonts w:ascii="Latin Modern Roman 10" w:hAnsi="Latin Modern Roman 10"/>
          <w:i/>
          <w:iCs/>
          <w:sz w:val="16"/>
          <w:szCs w:val="16"/>
        </w:rPr>
        <w:t>Proceedings of WOCFAI</w:t>
      </w:r>
      <w:r w:rsidRPr="006E426F">
        <w:rPr>
          <w:rFonts w:ascii="Latin Modern Roman 10" w:hAnsi="Latin Modern Roman 10"/>
          <w:sz w:val="16"/>
          <w:szCs w:val="16"/>
        </w:rPr>
        <w:t xml:space="preserve"> (Vol. 91, pp. 335–345).</w:t>
      </w:r>
    </w:p>
    <w:p w14:paraId="11A48024"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Menzel, C. (2017). Actualism. In E. N. Zalta (Ed.), </w:t>
      </w:r>
      <w:r w:rsidRPr="006E426F">
        <w:rPr>
          <w:rFonts w:ascii="Latin Modern Roman 10" w:hAnsi="Latin Modern Roman 10"/>
          <w:i/>
          <w:iCs/>
          <w:sz w:val="16"/>
          <w:szCs w:val="16"/>
        </w:rPr>
        <w:t>The Stanford Encyclopedia of Philosophy</w:t>
      </w:r>
      <w:r w:rsidRPr="006E426F">
        <w:rPr>
          <w:rFonts w:ascii="Latin Modern Roman 10" w:hAnsi="Latin Modern Roman 10"/>
          <w:sz w:val="16"/>
          <w:szCs w:val="16"/>
        </w:rPr>
        <w:t xml:space="preserve"> (2014th ed.). Metaphysics Research Lab, Stanford University. Retrieved from https://plato.stanford.edu/archives/win2017/entries/actualism/</w:t>
      </w:r>
    </w:p>
    <w:p w14:paraId="6ED4945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Minerva, F., &amp; Sandberg, A. (2017). Euthanasia and cryothanasia. </w:t>
      </w:r>
      <w:r w:rsidRPr="006E426F">
        <w:rPr>
          <w:rFonts w:ascii="Latin Modern Roman 10" w:hAnsi="Latin Modern Roman 10"/>
          <w:i/>
          <w:iCs/>
          <w:sz w:val="16"/>
          <w:szCs w:val="16"/>
        </w:rPr>
        <w:t>Bioethics</w:t>
      </w:r>
      <w:r w:rsidRPr="006E426F">
        <w:rPr>
          <w:rFonts w:ascii="Latin Modern Roman 10" w:hAnsi="Latin Modern Roman 10"/>
          <w:sz w:val="16"/>
          <w:szCs w:val="16"/>
        </w:rPr>
        <w:t xml:space="preserve">, </w:t>
      </w:r>
      <w:r w:rsidRPr="006E426F">
        <w:rPr>
          <w:rFonts w:ascii="Latin Modern Roman 10" w:hAnsi="Latin Modern Roman 10"/>
          <w:i/>
          <w:iCs/>
          <w:sz w:val="16"/>
          <w:szCs w:val="16"/>
        </w:rPr>
        <w:t>31</w:t>
      </w:r>
      <w:r w:rsidRPr="006E426F">
        <w:rPr>
          <w:rFonts w:ascii="Latin Modern Roman 10" w:hAnsi="Latin Modern Roman 10"/>
          <w:sz w:val="16"/>
          <w:szCs w:val="16"/>
        </w:rPr>
        <w:t>(7), 526–533.</w:t>
      </w:r>
    </w:p>
    <w:p w14:paraId="6C4C587F"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Moravec, H. (1988). </w:t>
      </w:r>
      <w:r w:rsidRPr="006E426F">
        <w:rPr>
          <w:rFonts w:ascii="Latin Modern Roman 10" w:hAnsi="Latin Modern Roman 10"/>
          <w:i/>
          <w:iCs/>
          <w:sz w:val="16"/>
          <w:szCs w:val="16"/>
        </w:rPr>
        <w:t>Mind children: The future of robot and human intelligence</w:t>
      </w:r>
      <w:r w:rsidRPr="006E426F">
        <w:rPr>
          <w:rFonts w:ascii="Latin Modern Roman 10" w:hAnsi="Latin Modern Roman 10"/>
          <w:sz w:val="16"/>
          <w:szCs w:val="16"/>
        </w:rPr>
        <w:t>. Harvard University Press.</w:t>
      </w:r>
    </w:p>
    <w:p w14:paraId="47EC00A3"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Nietzsche, F. (1883). </w:t>
      </w:r>
      <w:r w:rsidRPr="006E426F">
        <w:rPr>
          <w:rFonts w:ascii="Latin Modern Roman 10" w:hAnsi="Latin Modern Roman 10"/>
          <w:i/>
          <w:iCs/>
          <w:sz w:val="16"/>
          <w:szCs w:val="16"/>
        </w:rPr>
        <w:t>Thus spoke zarathustra</w:t>
      </w:r>
      <w:r w:rsidRPr="006E426F">
        <w:rPr>
          <w:rFonts w:ascii="Latin Modern Roman 10" w:hAnsi="Latin Modern Roman 10"/>
          <w:sz w:val="16"/>
          <w:szCs w:val="16"/>
        </w:rPr>
        <w:t>. Jester House Publishing.</w:t>
      </w:r>
    </w:p>
    <w:p w14:paraId="43E15AD6"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Page, D. N. (2007). Susskind’s Challenge to the Hartle-Hawking No-Boundary Proposal and Possible Resolutions. </w:t>
      </w:r>
      <w:r w:rsidRPr="006E426F">
        <w:rPr>
          <w:rFonts w:ascii="Latin Modern Roman 10" w:hAnsi="Latin Modern Roman 10"/>
          <w:i/>
          <w:iCs/>
          <w:sz w:val="16"/>
          <w:szCs w:val="16"/>
        </w:rPr>
        <w:t>Journal of Cosmology and Astroparticle Physics</w:t>
      </w:r>
      <w:r w:rsidRPr="006E426F">
        <w:rPr>
          <w:rFonts w:ascii="Latin Modern Roman 10" w:hAnsi="Latin Modern Roman 10"/>
          <w:sz w:val="16"/>
          <w:szCs w:val="16"/>
        </w:rPr>
        <w:t xml:space="preserve">, </w:t>
      </w:r>
      <w:r w:rsidRPr="006E426F">
        <w:rPr>
          <w:rFonts w:ascii="Latin Modern Roman 10" w:hAnsi="Latin Modern Roman 10"/>
          <w:i/>
          <w:iCs/>
          <w:sz w:val="16"/>
          <w:szCs w:val="16"/>
        </w:rPr>
        <w:t>2007</w:t>
      </w:r>
      <w:r w:rsidRPr="006E426F">
        <w:rPr>
          <w:rFonts w:ascii="Latin Modern Roman 10" w:hAnsi="Latin Modern Roman 10"/>
          <w:sz w:val="16"/>
          <w:szCs w:val="16"/>
        </w:rPr>
        <w:t>(01), 004–004. https://doi.org/10.1088/1475-7516/2007/01/004</w:t>
      </w:r>
    </w:p>
    <w:p w14:paraId="3766939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Parfit, D. (1984). </w:t>
      </w:r>
      <w:r w:rsidRPr="006E426F">
        <w:rPr>
          <w:rFonts w:ascii="Latin Modern Roman 10" w:hAnsi="Latin Modern Roman 10"/>
          <w:i/>
          <w:iCs/>
          <w:sz w:val="16"/>
          <w:szCs w:val="16"/>
        </w:rPr>
        <w:t>Reasons and persons</w:t>
      </w:r>
      <w:r w:rsidRPr="006E426F">
        <w:rPr>
          <w:rFonts w:ascii="Latin Modern Roman 10" w:hAnsi="Latin Modern Roman 10"/>
          <w:sz w:val="16"/>
          <w:szCs w:val="16"/>
        </w:rPr>
        <w:t>. OUP Oxford.</w:t>
      </w:r>
    </w:p>
    <w:p w14:paraId="7539E000"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Penrose, R., &amp; Gardner, M. (2002). </w:t>
      </w:r>
      <w:r w:rsidRPr="006E426F">
        <w:rPr>
          <w:rFonts w:ascii="Latin Modern Roman 10" w:hAnsi="Latin Modern Roman 10"/>
          <w:i/>
          <w:iCs/>
          <w:sz w:val="16"/>
          <w:szCs w:val="16"/>
        </w:rPr>
        <w:t>The Emperor’s New Mind: Concerning Computers, Minds, and the Laws of Physics</w:t>
      </w:r>
      <w:r w:rsidRPr="006E426F">
        <w:rPr>
          <w:rFonts w:ascii="Latin Modern Roman 10" w:hAnsi="Latin Modern Roman 10"/>
          <w:sz w:val="16"/>
          <w:szCs w:val="16"/>
        </w:rPr>
        <w:t xml:space="preserve"> (1 edition). Oxford: Oxford University Press.</w:t>
      </w:r>
    </w:p>
    <w:p w14:paraId="48534467"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Pereira, T. (2017). An Anthropic Argument against the Future Existence of Superintelligent Artificial Intelligence. </w:t>
      </w:r>
      <w:r w:rsidRPr="006E426F">
        <w:rPr>
          <w:rFonts w:ascii="Latin Modern Roman 10" w:hAnsi="Latin Modern Roman 10"/>
          <w:i/>
          <w:iCs/>
          <w:sz w:val="16"/>
          <w:szCs w:val="16"/>
        </w:rPr>
        <w:t>ArXiv:1705.03078 [Cs]</w:t>
      </w:r>
      <w:r w:rsidRPr="006E426F">
        <w:rPr>
          <w:rFonts w:ascii="Latin Modern Roman 10" w:hAnsi="Latin Modern Roman 10"/>
          <w:sz w:val="16"/>
          <w:szCs w:val="16"/>
        </w:rPr>
        <w:t>. Retrieved from http://arxiv.org/abs/1705.03078</w:t>
      </w:r>
    </w:p>
    <w:p w14:paraId="3D740C8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Poincaré, H. (1890). Sur le probleme des trois corps et les équations de la dynamique. </w:t>
      </w:r>
      <w:r w:rsidRPr="006E426F">
        <w:rPr>
          <w:rFonts w:ascii="Latin Modern Roman 10" w:hAnsi="Latin Modern Roman 10"/>
          <w:i/>
          <w:iCs/>
          <w:sz w:val="16"/>
          <w:szCs w:val="16"/>
        </w:rPr>
        <w:t>Acta Mathematica</w:t>
      </w:r>
      <w:r w:rsidRPr="006E426F">
        <w:rPr>
          <w:rFonts w:ascii="Latin Modern Roman 10" w:hAnsi="Latin Modern Roman 10"/>
          <w:sz w:val="16"/>
          <w:szCs w:val="16"/>
        </w:rPr>
        <w:t xml:space="preserve">, </w:t>
      </w:r>
      <w:r w:rsidRPr="006E426F">
        <w:rPr>
          <w:rFonts w:ascii="Latin Modern Roman 10" w:hAnsi="Latin Modern Roman 10"/>
          <w:i/>
          <w:iCs/>
          <w:sz w:val="16"/>
          <w:szCs w:val="16"/>
        </w:rPr>
        <w:t>13</w:t>
      </w:r>
      <w:r w:rsidRPr="006E426F">
        <w:rPr>
          <w:rFonts w:ascii="Latin Modern Roman 10" w:hAnsi="Latin Modern Roman 10"/>
          <w:sz w:val="16"/>
          <w:szCs w:val="16"/>
        </w:rPr>
        <w:t>(1), A3–A270.</w:t>
      </w:r>
    </w:p>
    <w:p w14:paraId="28120445"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Randall, A. F. (2004). Quantum miracles and immortality. </w:t>
      </w:r>
      <w:r w:rsidRPr="006E426F">
        <w:rPr>
          <w:rFonts w:ascii="Latin Modern Roman 10" w:hAnsi="Latin Modern Roman 10"/>
          <w:i/>
          <w:iCs/>
          <w:sz w:val="16"/>
          <w:szCs w:val="16"/>
        </w:rPr>
        <w:t>Quantum</w:t>
      </w:r>
      <w:r w:rsidRPr="006E426F">
        <w:rPr>
          <w:rFonts w:ascii="Latin Modern Roman 10" w:hAnsi="Latin Modern Roman 10"/>
          <w:sz w:val="16"/>
          <w:szCs w:val="16"/>
        </w:rPr>
        <w:t xml:space="preserve">, </w:t>
      </w:r>
      <w:r w:rsidRPr="006E426F">
        <w:rPr>
          <w:rFonts w:ascii="Latin Modern Roman 10" w:hAnsi="Latin Modern Roman 10"/>
          <w:i/>
          <w:iCs/>
          <w:sz w:val="16"/>
          <w:szCs w:val="16"/>
        </w:rPr>
        <w:t>5</w:t>
      </w:r>
      <w:r w:rsidRPr="006E426F">
        <w:rPr>
          <w:rFonts w:ascii="Latin Modern Roman 10" w:hAnsi="Latin Modern Roman 10"/>
          <w:sz w:val="16"/>
          <w:szCs w:val="16"/>
        </w:rPr>
        <w:t>, 8.</w:t>
      </w:r>
    </w:p>
    <w:p w14:paraId="563A8163"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Sandberg, A. (2008). Bayes, Moravec and the LHC: Quantum Suicide, Subjective Probability and Conspiracies. Retrieved from http://www.aleph.se/andart/archives/2008/09/bayes_moravec_and_the_lhc_quantum_suicide_subjective_probability_and_conspiracies.html</w:t>
      </w:r>
    </w:p>
    <w:p w14:paraId="1D82A742"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Shikhovtsev, E. (2003). Biographical Sketch Of Hugh Everett, III. Retrieved from http://space.mit.edu/home/tegmark/everett/everett.html#contents</w:t>
      </w:r>
    </w:p>
    <w:p w14:paraId="38573ED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SHOULD WE FEAR QUANTUM TORMENT? - Aranyosi - 2012 - Ratio - Wiley Online Library. (n.d.). Retrieved January 2, 2018, from http://onlinelibrary.wiley.com/doi/10.1111/j.1467-9329.2012.00540.x/abstract</w:t>
      </w:r>
    </w:p>
    <w:p w14:paraId="06133406"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Şimşekoğlu, Ö., Nordfjærn, T., Zavareh, M. F., Hezaveh, A. M., Mamdoohi, A. R., &amp; Rundmo, T. (2013). Risk perceptions, fatalism and driver behaviors in Turkey and Iran. </w:t>
      </w:r>
      <w:r w:rsidRPr="006E426F">
        <w:rPr>
          <w:rFonts w:ascii="Latin Modern Roman 10" w:hAnsi="Latin Modern Roman 10"/>
          <w:i/>
          <w:iCs/>
          <w:sz w:val="16"/>
          <w:szCs w:val="16"/>
        </w:rPr>
        <w:t>Safety Science</w:t>
      </w:r>
      <w:r w:rsidRPr="006E426F">
        <w:rPr>
          <w:rFonts w:ascii="Latin Modern Roman 10" w:hAnsi="Latin Modern Roman 10"/>
          <w:sz w:val="16"/>
          <w:szCs w:val="16"/>
        </w:rPr>
        <w:t xml:space="preserve">, </w:t>
      </w:r>
      <w:r w:rsidRPr="006E426F">
        <w:rPr>
          <w:rFonts w:ascii="Latin Modern Roman 10" w:hAnsi="Latin Modern Roman 10"/>
          <w:i/>
          <w:iCs/>
          <w:sz w:val="16"/>
          <w:szCs w:val="16"/>
        </w:rPr>
        <w:t>59</w:t>
      </w:r>
      <w:r w:rsidRPr="006E426F">
        <w:rPr>
          <w:rFonts w:ascii="Latin Modern Roman 10" w:hAnsi="Latin Modern Roman 10"/>
          <w:sz w:val="16"/>
          <w:szCs w:val="16"/>
        </w:rPr>
        <w:t>, 187–192. https://doi.org/10.1016/j.ssci.2013.05.014</w:t>
      </w:r>
    </w:p>
    <w:p w14:paraId="29BF8334"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lastRenderedPageBreak/>
        <w:t xml:space="preserve">Smolin, L. (1992). Did the universe evolve? </w:t>
      </w:r>
      <w:r w:rsidRPr="006E426F">
        <w:rPr>
          <w:rFonts w:ascii="Latin Modern Roman 10" w:hAnsi="Latin Modern Roman 10"/>
          <w:i/>
          <w:iCs/>
          <w:sz w:val="16"/>
          <w:szCs w:val="16"/>
        </w:rPr>
        <w:t>Classical and Quantum Gravity</w:t>
      </w:r>
      <w:r w:rsidRPr="006E426F">
        <w:rPr>
          <w:rFonts w:ascii="Latin Modern Roman 10" w:hAnsi="Latin Modern Roman 10"/>
          <w:sz w:val="16"/>
          <w:szCs w:val="16"/>
        </w:rPr>
        <w:t xml:space="preserve">, </w:t>
      </w:r>
      <w:r w:rsidRPr="006E426F">
        <w:rPr>
          <w:rFonts w:ascii="Latin Modern Roman 10" w:hAnsi="Latin Modern Roman 10"/>
          <w:i/>
          <w:iCs/>
          <w:sz w:val="16"/>
          <w:szCs w:val="16"/>
        </w:rPr>
        <w:t>9</w:t>
      </w:r>
      <w:r w:rsidRPr="006E426F">
        <w:rPr>
          <w:rFonts w:ascii="Latin Modern Roman 10" w:hAnsi="Latin Modern Roman 10"/>
          <w:sz w:val="16"/>
          <w:szCs w:val="16"/>
        </w:rPr>
        <w:t>(1), 173.</w:t>
      </w:r>
    </w:p>
    <w:p w14:paraId="33191E22"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Soares, N., &amp; Levinstein, B. A. (2017). </w:t>
      </w:r>
      <w:r w:rsidRPr="006E426F">
        <w:rPr>
          <w:rFonts w:ascii="Latin Modern Roman 10" w:hAnsi="Latin Modern Roman 10"/>
          <w:i/>
          <w:iCs/>
          <w:sz w:val="16"/>
          <w:szCs w:val="16"/>
        </w:rPr>
        <w:t>Cheating death in damascus</w:t>
      </w:r>
      <w:r w:rsidRPr="006E426F">
        <w:rPr>
          <w:rFonts w:ascii="Latin Modern Roman 10" w:hAnsi="Latin Modern Roman 10"/>
          <w:sz w:val="16"/>
          <w:szCs w:val="16"/>
        </w:rPr>
        <w:t>. Technical report, Machine Intelligence Research Institute, 2017. https://intelligence. org/files/DeathInDamascus. pdf. Retrieved from https://intelligence.org/files/DeathInDamascus.pdf</w:t>
      </w:r>
    </w:p>
    <w:p w14:paraId="65A5D9B0"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Sotala, K., &amp; Gloor, L. (2017). Superintelligence as a Cause or Cure for Risks of Astronomical Suffering.</w:t>
      </w:r>
    </w:p>
    <w:p w14:paraId="269D1EE3"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Squires, E. J. (1994). </w:t>
      </w:r>
      <w:r w:rsidRPr="006E426F">
        <w:rPr>
          <w:rFonts w:ascii="Latin Modern Roman 10" w:hAnsi="Latin Modern Roman 10"/>
          <w:i/>
          <w:iCs/>
          <w:sz w:val="16"/>
          <w:szCs w:val="16"/>
        </w:rPr>
        <w:t>The Mystery of the Quantum World</w:t>
      </w:r>
      <w:r w:rsidRPr="006E426F">
        <w:rPr>
          <w:rFonts w:ascii="Latin Modern Roman 10" w:hAnsi="Latin Modern Roman 10"/>
          <w:sz w:val="16"/>
          <w:szCs w:val="16"/>
        </w:rPr>
        <w:t xml:space="preserve"> (2 edition). Bristol</w:t>
      </w:r>
      <w:r w:rsidRPr="006E426F">
        <w:rPr>
          <w:rFonts w:ascii="Calibri" w:eastAsia="Calibri" w:hAnsi="Calibri" w:cs="Calibri"/>
          <w:sz w:val="16"/>
          <w:szCs w:val="16"/>
        </w:rPr>
        <w:t> </w:t>
      </w:r>
      <w:r w:rsidRPr="006E426F">
        <w:rPr>
          <w:rFonts w:ascii="Latin Modern Roman 10" w:hAnsi="Latin Modern Roman 10"/>
          <w:sz w:val="16"/>
          <w:szCs w:val="16"/>
        </w:rPr>
        <w:t>; Philadelphia: CRC Press.</w:t>
      </w:r>
    </w:p>
    <w:p w14:paraId="74B6BE28"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Taleb, N. N. (2007). </w:t>
      </w:r>
      <w:r w:rsidRPr="006E426F">
        <w:rPr>
          <w:rFonts w:ascii="Latin Modern Roman 10" w:hAnsi="Latin Modern Roman 10"/>
          <w:i/>
          <w:iCs/>
          <w:sz w:val="16"/>
          <w:szCs w:val="16"/>
        </w:rPr>
        <w:t>The black swan: The impact of the highly improbable</w:t>
      </w:r>
      <w:r w:rsidRPr="006E426F">
        <w:rPr>
          <w:rFonts w:ascii="Latin Modern Roman 10" w:hAnsi="Latin Modern Roman 10"/>
          <w:sz w:val="16"/>
          <w:szCs w:val="16"/>
        </w:rPr>
        <w:t xml:space="preserve"> (Vol. 2). Random house.</w:t>
      </w:r>
    </w:p>
    <w:p w14:paraId="21AA009D"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Tegmark, M. (1998). The Interpretation of Quantum Mechanics: Many Worlds or Many Words? </w:t>
      </w:r>
      <w:r w:rsidRPr="006E426F">
        <w:rPr>
          <w:rFonts w:ascii="Latin Modern Roman 10" w:hAnsi="Latin Modern Roman 10"/>
          <w:i/>
          <w:iCs/>
          <w:sz w:val="16"/>
          <w:szCs w:val="16"/>
        </w:rPr>
        <w:t>Fortschritte Der Physik</w:t>
      </w:r>
      <w:r w:rsidRPr="006E426F">
        <w:rPr>
          <w:rFonts w:ascii="Latin Modern Roman 10" w:hAnsi="Latin Modern Roman 10"/>
          <w:sz w:val="16"/>
          <w:szCs w:val="16"/>
        </w:rPr>
        <w:t xml:space="preserve">, </w:t>
      </w:r>
      <w:r w:rsidRPr="006E426F">
        <w:rPr>
          <w:rFonts w:ascii="Latin Modern Roman 10" w:hAnsi="Latin Modern Roman 10"/>
          <w:i/>
          <w:iCs/>
          <w:sz w:val="16"/>
          <w:szCs w:val="16"/>
        </w:rPr>
        <w:t>46</w:t>
      </w:r>
      <w:r w:rsidRPr="006E426F">
        <w:rPr>
          <w:rFonts w:ascii="Latin Modern Roman 10" w:hAnsi="Latin Modern Roman 10"/>
          <w:sz w:val="16"/>
          <w:szCs w:val="16"/>
        </w:rPr>
        <w:t>(6–8), 855–862. https://doi.org/10.1002/(SICI)1521-3978(199811)46:6/8&lt;855::AID-PROP855&gt;3.0.CO;2-Q</w:t>
      </w:r>
    </w:p>
    <w:p w14:paraId="11E65916"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Tegmark, M. (2009). The multiverse hierarchy. </w:t>
      </w:r>
      <w:r w:rsidRPr="006E426F">
        <w:rPr>
          <w:rFonts w:ascii="Latin Modern Roman 10" w:hAnsi="Latin Modern Roman 10"/>
          <w:i/>
          <w:iCs/>
          <w:sz w:val="16"/>
          <w:szCs w:val="16"/>
        </w:rPr>
        <w:t>ArXiv Preprint ArXiv:0905.1283</w:t>
      </w:r>
      <w:r w:rsidRPr="006E426F">
        <w:rPr>
          <w:rFonts w:ascii="Latin Modern Roman 10" w:hAnsi="Latin Modern Roman 10"/>
          <w:sz w:val="16"/>
          <w:szCs w:val="16"/>
        </w:rPr>
        <w:t>.</w:t>
      </w:r>
    </w:p>
    <w:p w14:paraId="4CF4507F"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Tegmark, M. (2017). The Universes of Max Tegmark. Retrieved from http://space.mit.edu/home/tegmark/crazy.html</w:t>
      </w:r>
    </w:p>
    <w:p w14:paraId="53C0F81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Tipler, F. J. (1980). 3 - General Relativity and the Eternal Return†. In </w:t>
      </w:r>
      <w:r w:rsidRPr="006E426F">
        <w:rPr>
          <w:rFonts w:ascii="Latin Modern Roman 10" w:hAnsi="Latin Modern Roman 10"/>
          <w:i/>
          <w:iCs/>
          <w:sz w:val="16"/>
          <w:szCs w:val="16"/>
        </w:rPr>
        <w:t>Essays in General Relativity</w:t>
      </w:r>
      <w:r w:rsidRPr="006E426F">
        <w:rPr>
          <w:rFonts w:ascii="Latin Modern Roman 10" w:hAnsi="Latin Modern Roman 10"/>
          <w:sz w:val="16"/>
          <w:szCs w:val="16"/>
        </w:rPr>
        <w:t xml:space="preserve"> (pp. 21–37). Academic Press. https://doi.org/10.1016/B978-0-12-691380-4.50009-5</w:t>
      </w:r>
    </w:p>
    <w:p w14:paraId="2CFB8AE4"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Torres, P. (2014). Why Running Simulations May Mean the End is Near. Retrieved from https://ieet.org/index.php/IEET2/more/torres20141103</w:t>
      </w:r>
    </w:p>
    <w:p w14:paraId="490C0732"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Turchin, A. (2017). Messaging future AI. Retrieved from https://goo.gl/YArqki</w:t>
      </w:r>
    </w:p>
    <w:p w14:paraId="6D7CF61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 xml:space="preserve">Turchin, A., &amp; Green, B. . (2017). Aquatic refuges for surviving a global catastrophe. </w:t>
      </w:r>
      <w:r w:rsidRPr="006E426F">
        <w:rPr>
          <w:rFonts w:ascii="Latin Modern Roman 10" w:hAnsi="Latin Modern Roman 10"/>
          <w:i/>
          <w:iCs/>
          <w:sz w:val="16"/>
          <w:szCs w:val="16"/>
        </w:rPr>
        <w:t>Futures</w:t>
      </w:r>
      <w:r w:rsidRPr="006E426F">
        <w:rPr>
          <w:rFonts w:ascii="Latin Modern Roman 10" w:hAnsi="Latin Modern Roman 10"/>
          <w:sz w:val="16"/>
          <w:szCs w:val="16"/>
        </w:rPr>
        <w:t xml:space="preserve">, </w:t>
      </w:r>
      <w:r w:rsidRPr="006E426F">
        <w:rPr>
          <w:rFonts w:ascii="Latin Modern Roman 10" w:hAnsi="Latin Modern Roman 10"/>
          <w:i/>
          <w:iCs/>
          <w:sz w:val="16"/>
          <w:szCs w:val="16"/>
        </w:rPr>
        <w:t>89</w:t>
      </w:r>
      <w:r w:rsidRPr="006E426F">
        <w:rPr>
          <w:rFonts w:ascii="Latin Modern Roman 10" w:hAnsi="Latin Modern Roman 10"/>
          <w:sz w:val="16"/>
          <w:szCs w:val="16"/>
        </w:rPr>
        <w:t>, 26–37. https://doi.org/10.1016/j.futures.2017.03.010</w:t>
      </w:r>
    </w:p>
    <w:p w14:paraId="6DFA6E0E"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Yudkowsky, E. (2008). Where Physics Meets Experience - Less Wrong. Retrieved February 8, 2018, from http://lesswrong.com/lw/ps/where_physics_meets_experience/</w:t>
      </w:r>
    </w:p>
    <w:p w14:paraId="3B5CFFDB"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Yudkowsky, E. (2009a). Eliezer_Yudkowsky comments on Newcomb’s Problem and Regret of Rationality - Less Wrong. Retrieved February 8, 2018, from http://lesswrong.com/lw/nc/newcombs_problem_and_regret_of_rationality/126j</w:t>
      </w:r>
    </w:p>
    <w:p w14:paraId="79D03644" w14:textId="77777777" w:rsidR="00356416" w:rsidRPr="006E426F" w:rsidRDefault="00356416" w:rsidP="007266CB">
      <w:pPr>
        <w:pStyle w:val="Bibliography"/>
        <w:numPr>
          <w:ilvl w:val="0"/>
          <w:numId w:val="20"/>
        </w:numPr>
        <w:rPr>
          <w:rFonts w:ascii="Latin Modern Roman 10" w:hAnsi="Latin Modern Roman 10"/>
          <w:sz w:val="16"/>
          <w:szCs w:val="16"/>
        </w:rPr>
      </w:pPr>
      <w:r w:rsidRPr="006E426F">
        <w:rPr>
          <w:rFonts w:ascii="Latin Modern Roman 10" w:hAnsi="Latin Modern Roman 10"/>
          <w:sz w:val="16"/>
          <w:szCs w:val="16"/>
        </w:rPr>
        <w:t>Yudkowsky, E. (2009b). The anthropic trilemma. Retrieved from http://lesswrong.com/lw/19d/the_anthropic_trilemma/</w:t>
      </w:r>
    </w:p>
    <w:p w14:paraId="7931C57B" w14:textId="19097BBE" w:rsidR="00CF0E95" w:rsidRPr="006E426F" w:rsidRDefault="00CF0E95" w:rsidP="00A74F96">
      <w:pPr>
        <w:tabs>
          <w:tab w:val="left" w:pos="993"/>
        </w:tabs>
        <w:jc w:val="both"/>
        <w:rPr>
          <w:rFonts w:ascii="Latin Modern Roman 10" w:hAnsi="Latin Modern Roman 10"/>
        </w:rPr>
      </w:pPr>
      <w:r w:rsidRPr="006E426F">
        <w:rPr>
          <w:rFonts w:ascii="Latin Modern Roman 10" w:hAnsi="Latin Modern Roman 10"/>
          <w:sz w:val="16"/>
          <w:szCs w:val="16"/>
        </w:rPr>
        <w:fldChar w:fldCharType="end"/>
      </w:r>
      <w:r w:rsidRPr="006E426F">
        <w:rPr>
          <w:rFonts w:ascii="Latin Modern Roman 10" w:hAnsi="Latin Modern Roman 10"/>
        </w:rPr>
        <w:t xml:space="preserve"> </w:t>
      </w:r>
    </w:p>
    <w:p w14:paraId="342AAFB0" w14:textId="77777777" w:rsidR="008040A8" w:rsidRPr="006E426F" w:rsidRDefault="008040A8" w:rsidP="008712BA">
      <w:pPr>
        <w:tabs>
          <w:tab w:val="left" w:pos="993"/>
        </w:tabs>
        <w:ind w:firstLine="567"/>
        <w:jc w:val="both"/>
        <w:rPr>
          <w:rFonts w:ascii="Latin Modern Roman 10" w:hAnsi="Latin Modern Roman 10"/>
        </w:rPr>
      </w:pPr>
    </w:p>
    <w:sectPr w:rsidR="008040A8" w:rsidRPr="006E426F" w:rsidSect="00715EAD">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3B99D9" w14:textId="77777777" w:rsidR="00B37B51" w:rsidRDefault="00B37B51" w:rsidP="00D35626">
      <w:r>
        <w:separator/>
      </w:r>
    </w:p>
  </w:endnote>
  <w:endnote w:type="continuationSeparator" w:id="0">
    <w:p w14:paraId="3BC8D9FC" w14:textId="77777777" w:rsidR="00B37B51" w:rsidRDefault="00B37B51" w:rsidP="00D35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atin Modern Roman 10">
    <w:panose1 w:val="00000500000000000000"/>
    <w:charset w:val="00"/>
    <w:family w:val="auto"/>
    <w:pitch w:val="variable"/>
    <w:sig w:usb0="2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6F5A23" w14:textId="77777777" w:rsidR="00B37B51" w:rsidRDefault="00B37B51" w:rsidP="00D35626">
      <w:r>
        <w:separator/>
      </w:r>
    </w:p>
  </w:footnote>
  <w:footnote w:type="continuationSeparator" w:id="0">
    <w:p w14:paraId="4D0253D4" w14:textId="77777777" w:rsidR="00B37B51" w:rsidRDefault="00B37B51" w:rsidP="00D3562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A64B3"/>
    <w:multiLevelType w:val="hybridMultilevel"/>
    <w:tmpl w:val="73CCFA8A"/>
    <w:lvl w:ilvl="0" w:tplc="988EF3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9F34F12"/>
    <w:multiLevelType w:val="hybridMultilevel"/>
    <w:tmpl w:val="36027C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8577164"/>
    <w:multiLevelType w:val="hybridMultilevel"/>
    <w:tmpl w:val="6D7453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0E7C80"/>
    <w:multiLevelType w:val="hybridMultilevel"/>
    <w:tmpl w:val="A9D6E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BD6494"/>
    <w:multiLevelType w:val="hybridMultilevel"/>
    <w:tmpl w:val="E8467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7C7BF3"/>
    <w:multiLevelType w:val="hybridMultilevel"/>
    <w:tmpl w:val="045CA6F6"/>
    <w:lvl w:ilvl="0" w:tplc="758CFC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2F93711"/>
    <w:multiLevelType w:val="hybridMultilevel"/>
    <w:tmpl w:val="6218B1B0"/>
    <w:lvl w:ilvl="0" w:tplc="2FBC91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65D2183"/>
    <w:multiLevelType w:val="hybridMultilevel"/>
    <w:tmpl w:val="959865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76E136C"/>
    <w:multiLevelType w:val="hybridMultilevel"/>
    <w:tmpl w:val="9B78B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D07973"/>
    <w:multiLevelType w:val="hybridMultilevel"/>
    <w:tmpl w:val="28E41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E63409"/>
    <w:multiLevelType w:val="hybridMultilevel"/>
    <w:tmpl w:val="F0685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2538EF"/>
    <w:multiLevelType w:val="hybridMultilevel"/>
    <w:tmpl w:val="D72078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7556412"/>
    <w:multiLevelType w:val="hybridMultilevel"/>
    <w:tmpl w:val="7214E12C"/>
    <w:lvl w:ilvl="0" w:tplc="D494E08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6A6D1F22"/>
    <w:multiLevelType w:val="hybridMultilevel"/>
    <w:tmpl w:val="BE68160A"/>
    <w:lvl w:ilvl="0" w:tplc="6480D9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AAD4625"/>
    <w:multiLevelType w:val="hybridMultilevel"/>
    <w:tmpl w:val="79680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6948D9"/>
    <w:multiLevelType w:val="hybridMultilevel"/>
    <w:tmpl w:val="B0869D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E92210"/>
    <w:multiLevelType w:val="hybridMultilevel"/>
    <w:tmpl w:val="0B725470"/>
    <w:lvl w:ilvl="0" w:tplc="CAB07CDC">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2213323"/>
    <w:multiLevelType w:val="hybridMultilevel"/>
    <w:tmpl w:val="0B483A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E240A1"/>
    <w:multiLevelType w:val="hybridMultilevel"/>
    <w:tmpl w:val="B3FE92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997AE0"/>
    <w:multiLevelType w:val="hybridMultilevel"/>
    <w:tmpl w:val="5C0CC414"/>
    <w:lvl w:ilvl="0" w:tplc="BC386AD2">
      <w:start w:val="1"/>
      <w:numFmt w:val="decimal"/>
      <w:lvlText w:val="%1)"/>
      <w:lvlJc w:val="left"/>
      <w:pPr>
        <w:ind w:left="967" w:hanging="40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2"/>
  </w:num>
  <w:num w:numId="2">
    <w:abstractNumId w:val="6"/>
  </w:num>
  <w:num w:numId="3">
    <w:abstractNumId w:val="4"/>
  </w:num>
  <w:num w:numId="4">
    <w:abstractNumId w:val="9"/>
  </w:num>
  <w:num w:numId="5">
    <w:abstractNumId w:val="18"/>
  </w:num>
  <w:num w:numId="6">
    <w:abstractNumId w:val="10"/>
  </w:num>
  <w:num w:numId="7">
    <w:abstractNumId w:val="17"/>
  </w:num>
  <w:num w:numId="8">
    <w:abstractNumId w:val="3"/>
  </w:num>
  <w:num w:numId="9">
    <w:abstractNumId w:val="13"/>
  </w:num>
  <w:num w:numId="10">
    <w:abstractNumId w:val="15"/>
  </w:num>
  <w:num w:numId="11">
    <w:abstractNumId w:val="16"/>
  </w:num>
  <w:num w:numId="12">
    <w:abstractNumId w:val="0"/>
  </w:num>
  <w:num w:numId="13">
    <w:abstractNumId w:val="2"/>
  </w:num>
  <w:num w:numId="14">
    <w:abstractNumId w:val="14"/>
  </w:num>
  <w:num w:numId="15">
    <w:abstractNumId w:val="19"/>
  </w:num>
  <w:num w:numId="16">
    <w:abstractNumId w:val="1"/>
  </w:num>
  <w:num w:numId="17">
    <w:abstractNumId w:val="7"/>
  </w:num>
  <w:num w:numId="18">
    <w:abstractNumId w:val="5"/>
  </w:num>
  <w:num w:numId="19">
    <w:abstractNumId w:val="1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39C"/>
    <w:rsid w:val="00002634"/>
    <w:rsid w:val="00003F89"/>
    <w:rsid w:val="000047EB"/>
    <w:rsid w:val="000102C6"/>
    <w:rsid w:val="000112C7"/>
    <w:rsid w:val="00014319"/>
    <w:rsid w:val="00015B0B"/>
    <w:rsid w:val="00017A7C"/>
    <w:rsid w:val="00022A24"/>
    <w:rsid w:val="00025319"/>
    <w:rsid w:val="00025679"/>
    <w:rsid w:val="00034024"/>
    <w:rsid w:val="00042AE1"/>
    <w:rsid w:val="0004498C"/>
    <w:rsid w:val="00047D0C"/>
    <w:rsid w:val="00052DFD"/>
    <w:rsid w:val="00054A50"/>
    <w:rsid w:val="00054BDD"/>
    <w:rsid w:val="0006214A"/>
    <w:rsid w:val="000650E6"/>
    <w:rsid w:val="0006518C"/>
    <w:rsid w:val="00065F8C"/>
    <w:rsid w:val="000724BF"/>
    <w:rsid w:val="00073387"/>
    <w:rsid w:val="000769B6"/>
    <w:rsid w:val="00080133"/>
    <w:rsid w:val="00080FA2"/>
    <w:rsid w:val="000811B4"/>
    <w:rsid w:val="000956EB"/>
    <w:rsid w:val="000A0D67"/>
    <w:rsid w:val="000A2F60"/>
    <w:rsid w:val="000A4AAC"/>
    <w:rsid w:val="000A672C"/>
    <w:rsid w:val="000B256F"/>
    <w:rsid w:val="000B3B15"/>
    <w:rsid w:val="000B616F"/>
    <w:rsid w:val="000C104E"/>
    <w:rsid w:val="000C3C53"/>
    <w:rsid w:val="000D102A"/>
    <w:rsid w:val="000D1FA3"/>
    <w:rsid w:val="000D28AE"/>
    <w:rsid w:val="000D4DD1"/>
    <w:rsid w:val="000E28E3"/>
    <w:rsid w:val="000E366A"/>
    <w:rsid w:val="000E68A4"/>
    <w:rsid w:val="000E78A1"/>
    <w:rsid w:val="000F7718"/>
    <w:rsid w:val="001000BB"/>
    <w:rsid w:val="0010331E"/>
    <w:rsid w:val="00105602"/>
    <w:rsid w:val="001066FE"/>
    <w:rsid w:val="00106BBF"/>
    <w:rsid w:val="00110A99"/>
    <w:rsid w:val="0011192E"/>
    <w:rsid w:val="001120D9"/>
    <w:rsid w:val="00123B20"/>
    <w:rsid w:val="001317D6"/>
    <w:rsid w:val="001358A1"/>
    <w:rsid w:val="00137EB4"/>
    <w:rsid w:val="00142787"/>
    <w:rsid w:val="00142D45"/>
    <w:rsid w:val="001463A0"/>
    <w:rsid w:val="00147AA8"/>
    <w:rsid w:val="00147BD2"/>
    <w:rsid w:val="001501B7"/>
    <w:rsid w:val="00150920"/>
    <w:rsid w:val="00151257"/>
    <w:rsid w:val="00154BAF"/>
    <w:rsid w:val="00156A2F"/>
    <w:rsid w:val="00161C12"/>
    <w:rsid w:val="001623AE"/>
    <w:rsid w:val="001660AB"/>
    <w:rsid w:val="00174C83"/>
    <w:rsid w:val="0018697E"/>
    <w:rsid w:val="00187C6E"/>
    <w:rsid w:val="001906CD"/>
    <w:rsid w:val="00190E9C"/>
    <w:rsid w:val="00195EE5"/>
    <w:rsid w:val="001A07D0"/>
    <w:rsid w:val="001A3C0F"/>
    <w:rsid w:val="001A52C7"/>
    <w:rsid w:val="001A63CF"/>
    <w:rsid w:val="001A6834"/>
    <w:rsid w:val="001A71D0"/>
    <w:rsid w:val="001B074B"/>
    <w:rsid w:val="001B0B26"/>
    <w:rsid w:val="001B10E9"/>
    <w:rsid w:val="001B3CB2"/>
    <w:rsid w:val="001B6623"/>
    <w:rsid w:val="001C34D3"/>
    <w:rsid w:val="001C3C49"/>
    <w:rsid w:val="001C72DB"/>
    <w:rsid w:val="001D2925"/>
    <w:rsid w:val="001D299B"/>
    <w:rsid w:val="001D324A"/>
    <w:rsid w:val="001D53BA"/>
    <w:rsid w:val="001E207B"/>
    <w:rsid w:val="001E2A57"/>
    <w:rsid w:val="001F0170"/>
    <w:rsid w:val="001F4468"/>
    <w:rsid w:val="001F50E7"/>
    <w:rsid w:val="002035A9"/>
    <w:rsid w:val="00204106"/>
    <w:rsid w:val="002058C7"/>
    <w:rsid w:val="002062B6"/>
    <w:rsid w:val="0021096E"/>
    <w:rsid w:val="0022132E"/>
    <w:rsid w:val="00221905"/>
    <w:rsid w:val="00224B5D"/>
    <w:rsid w:val="00224D42"/>
    <w:rsid w:val="00225427"/>
    <w:rsid w:val="00227FB5"/>
    <w:rsid w:val="00232DD2"/>
    <w:rsid w:val="00233B0A"/>
    <w:rsid w:val="0023567D"/>
    <w:rsid w:val="00236779"/>
    <w:rsid w:val="002374B4"/>
    <w:rsid w:val="002431D6"/>
    <w:rsid w:val="00244488"/>
    <w:rsid w:val="00251120"/>
    <w:rsid w:val="00251A4E"/>
    <w:rsid w:val="0025333E"/>
    <w:rsid w:val="0025636B"/>
    <w:rsid w:val="00257863"/>
    <w:rsid w:val="00257D65"/>
    <w:rsid w:val="00265854"/>
    <w:rsid w:val="00270399"/>
    <w:rsid w:val="00270D87"/>
    <w:rsid w:val="00275EA3"/>
    <w:rsid w:val="00280694"/>
    <w:rsid w:val="00283088"/>
    <w:rsid w:val="00284978"/>
    <w:rsid w:val="00286CE8"/>
    <w:rsid w:val="00287457"/>
    <w:rsid w:val="0029739D"/>
    <w:rsid w:val="002A1851"/>
    <w:rsid w:val="002A5540"/>
    <w:rsid w:val="002A6C32"/>
    <w:rsid w:val="002A6F1C"/>
    <w:rsid w:val="002B01DF"/>
    <w:rsid w:val="002B1298"/>
    <w:rsid w:val="002B1724"/>
    <w:rsid w:val="002B2757"/>
    <w:rsid w:val="002B5430"/>
    <w:rsid w:val="002B6C9C"/>
    <w:rsid w:val="002B7062"/>
    <w:rsid w:val="002B7D86"/>
    <w:rsid w:val="002C0EB5"/>
    <w:rsid w:val="002C2CA3"/>
    <w:rsid w:val="002C334E"/>
    <w:rsid w:val="002D05E6"/>
    <w:rsid w:val="002D3149"/>
    <w:rsid w:val="002D3CCE"/>
    <w:rsid w:val="002D7207"/>
    <w:rsid w:val="002D7653"/>
    <w:rsid w:val="002E3554"/>
    <w:rsid w:val="002E6DA8"/>
    <w:rsid w:val="002F2B2D"/>
    <w:rsid w:val="00301B07"/>
    <w:rsid w:val="0031011E"/>
    <w:rsid w:val="00311347"/>
    <w:rsid w:val="00311511"/>
    <w:rsid w:val="00313D0F"/>
    <w:rsid w:val="0031715A"/>
    <w:rsid w:val="00323A76"/>
    <w:rsid w:val="003251DC"/>
    <w:rsid w:val="00327A6B"/>
    <w:rsid w:val="003357A0"/>
    <w:rsid w:val="00335AAF"/>
    <w:rsid w:val="00341DA4"/>
    <w:rsid w:val="0034236E"/>
    <w:rsid w:val="0034290D"/>
    <w:rsid w:val="00344A84"/>
    <w:rsid w:val="00345615"/>
    <w:rsid w:val="003472D0"/>
    <w:rsid w:val="003536B4"/>
    <w:rsid w:val="0035384C"/>
    <w:rsid w:val="00355837"/>
    <w:rsid w:val="00356416"/>
    <w:rsid w:val="00356896"/>
    <w:rsid w:val="003619BC"/>
    <w:rsid w:val="0036714E"/>
    <w:rsid w:val="00367609"/>
    <w:rsid w:val="003722AA"/>
    <w:rsid w:val="00375ABA"/>
    <w:rsid w:val="00375E7D"/>
    <w:rsid w:val="00377A4C"/>
    <w:rsid w:val="00380BB3"/>
    <w:rsid w:val="003818F8"/>
    <w:rsid w:val="00390512"/>
    <w:rsid w:val="00390C9A"/>
    <w:rsid w:val="003930FA"/>
    <w:rsid w:val="00393383"/>
    <w:rsid w:val="00394177"/>
    <w:rsid w:val="003A42C5"/>
    <w:rsid w:val="003A5CF7"/>
    <w:rsid w:val="003B27C9"/>
    <w:rsid w:val="003B3504"/>
    <w:rsid w:val="003B39C5"/>
    <w:rsid w:val="003B79E8"/>
    <w:rsid w:val="003C12D9"/>
    <w:rsid w:val="003C2182"/>
    <w:rsid w:val="003C21E5"/>
    <w:rsid w:val="003C7B72"/>
    <w:rsid w:val="003D1BC4"/>
    <w:rsid w:val="003D22FF"/>
    <w:rsid w:val="003D3352"/>
    <w:rsid w:val="003D47FD"/>
    <w:rsid w:val="003D49B1"/>
    <w:rsid w:val="003D5FBA"/>
    <w:rsid w:val="003E34E2"/>
    <w:rsid w:val="003E63B7"/>
    <w:rsid w:val="003F128B"/>
    <w:rsid w:val="00404742"/>
    <w:rsid w:val="00404AE1"/>
    <w:rsid w:val="004056E2"/>
    <w:rsid w:val="00405C03"/>
    <w:rsid w:val="00411D3E"/>
    <w:rsid w:val="004130A9"/>
    <w:rsid w:val="00415F77"/>
    <w:rsid w:val="004224C0"/>
    <w:rsid w:val="00423069"/>
    <w:rsid w:val="00427B3B"/>
    <w:rsid w:val="00437A42"/>
    <w:rsid w:val="00437D59"/>
    <w:rsid w:val="00440EC0"/>
    <w:rsid w:val="004444CD"/>
    <w:rsid w:val="004472D3"/>
    <w:rsid w:val="00450300"/>
    <w:rsid w:val="00451E52"/>
    <w:rsid w:val="00452595"/>
    <w:rsid w:val="0045557C"/>
    <w:rsid w:val="00455DF5"/>
    <w:rsid w:val="004573B3"/>
    <w:rsid w:val="00466DED"/>
    <w:rsid w:val="004670E5"/>
    <w:rsid w:val="0047217F"/>
    <w:rsid w:val="004724CD"/>
    <w:rsid w:val="00476A3D"/>
    <w:rsid w:val="00493673"/>
    <w:rsid w:val="00493AEE"/>
    <w:rsid w:val="00493F97"/>
    <w:rsid w:val="0049597A"/>
    <w:rsid w:val="0049648B"/>
    <w:rsid w:val="00497BEE"/>
    <w:rsid w:val="004A1E22"/>
    <w:rsid w:val="004A6E0D"/>
    <w:rsid w:val="004B1E00"/>
    <w:rsid w:val="004B4066"/>
    <w:rsid w:val="004B5D19"/>
    <w:rsid w:val="004C3444"/>
    <w:rsid w:val="004D07D2"/>
    <w:rsid w:val="004D1404"/>
    <w:rsid w:val="004D296A"/>
    <w:rsid w:val="004D5361"/>
    <w:rsid w:val="004D7A4E"/>
    <w:rsid w:val="004E59FE"/>
    <w:rsid w:val="004E7A79"/>
    <w:rsid w:val="004F0AAB"/>
    <w:rsid w:val="004F28AD"/>
    <w:rsid w:val="004F4A6C"/>
    <w:rsid w:val="004F6EA0"/>
    <w:rsid w:val="004F7ADE"/>
    <w:rsid w:val="0050034E"/>
    <w:rsid w:val="00510A67"/>
    <w:rsid w:val="005113B2"/>
    <w:rsid w:val="00511D6D"/>
    <w:rsid w:val="00511DC8"/>
    <w:rsid w:val="005121C9"/>
    <w:rsid w:val="00521F26"/>
    <w:rsid w:val="00524748"/>
    <w:rsid w:val="005267B3"/>
    <w:rsid w:val="00530A3B"/>
    <w:rsid w:val="00533412"/>
    <w:rsid w:val="00534A6C"/>
    <w:rsid w:val="00534F3F"/>
    <w:rsid w:val="0053719E"/>
    <w:rsid w:val="00541EAB"/>
    <w:rsid w:val="00544054"/>
    <w:rsid w:val="00545A7B"/>
    <w:rsid w:val="00550933"/>
    <w:rsid w:val="00551042"/>
    <w:rsid w:val="005627B3"/>
    <w:rsid w:val="00563C41"/>
    <w:rsid w:val="00563F75"/>
    <w:rsid w:val="00565F64"/>
    <w:rsid w:val="00573F25"/>
    <w:rsid w:val="00580564"/>
    <w:rsid w:val="00582D95"/>
    <w:rsid w:val="005868CB"/>
    <w:rsid w:val="005917A5"/>
    <w:rsid w:val="00595332"/>
    <w:rsid w:val="0059644E"/>
    <w:rsid w:val="005A6A8D"/>
    <w:rsid w:val="005B0346"/>
    <w:rsid w:val="005C1E9B"/>
    <w:rsid w:val="005C4156"/>
    <w:rsid w:val="005C490B"/>
    <w:rsid w:val="005C4E3A"/>
    <w:rsid w:val="005C6117"/>
    <w:rsid w:val="005C7090"/>
    <w:rsid w:val="005C7AF3"/>
    <w:rsid w:val="005D192A"/>
    <w:rsid w:val="005D1AAD"/>
    <w:rsid w:val="005D1B67"/>
    <w:rsid w:val="005D68A7"/>
    <w:rsid w:val="005D73B9"/>
    <w:rsid w:val="005E32FB"/>
    <w:rsid w:val="005E7632"/>
    <w:rsid w:val="005F36E9"/>
    <w:rsid w:val="005F45E1"/>
    <w:rsid w:val="005F65C1"/>
    <w:rsid w:val="0060146A"/>
    <w:rsid w:val="00604EF7"/>
    <w:rsid w:val="00606BC6"/>
    <w:rsid w:val="006102C3"/>
    <w:rsid w:val="006129AA"/>
    <w:rsid w:val="00615775"/>
    <w:rsid w:val="00616741"/>
    <w:rsid w:val="00616DFB"/>
    <w:rsid w:val="00620377"/>
    <w:rsid w:val="00620D0A"/>
    <w:rsid w:val="00624C63"/>
    <w:rsid w:val="00624F69"/>
    <w:rsid w:val="006251BE"/>
    <w:rsid w:val="0062628A"/>
    <w:rsid w:val="00626902"/>
    <w:rsid w:val="006324C2"/>
    <w:rsid w:val="006326FE"/>
    <w:rsid w:val="006344F2"/>
    <w:rsid w:val="0063478B"/>
    <w:rsid w:val="00636F17"/>
    <w:rsid w:val="00641205"/>
    <w:rsid w:val="00650BEF"/>
    <w:rsid w:val="00651A74"/>
    <w:rsid w:val="0065673F"/>
    <w:rsid w:val="00656BF6"/>
    <w:rsid w:val="006573F0"/>
    <w:rsid w:val="00662BED"/>
    <w:rsid w:val="0067240D"/>
    <w:rsid w:val="0067551F"/>
    <w:rsid w:val="00675E41"/>
    <w:rsid w:val="00681ECA"/>
    <w:rsid w:val="00685240"/>
    <w:rsid w:val="006868EB"/>
    <w:rsid w:val="00687249"/>
    <w:rsid w:val="006916C3"/>
    <w:rsid w:val="0069234F"/>
    <w:rsid w:val="00692F89"/>
    <w:rsid w:val="00693443"/>
    <w:rsid w:val="00695990"/>
    <w:rsid w:val="00696459"/>
    <w:rsid w:val="006A0C3C"/>
    <w:rsid w:val="006A2145"/>
    <w:rsid w:val="006A2C86"/>
    <w:rsid w:val="006A5E94"/>
    <w:rsid w:val="006A7D77"/>
    <w:rsid w:val="006B0521"/>
    <w:rsid w:val="006B147A"/>
    <w:rsid w:val="006B1711"/>
    <w:rsid w:val="006B73D6"/>
    <w:rsid w:val="006D11A8"/>
    <w:rsid w:val="006D11BD"/>
    <w:rsid w:val="006D43BD"/>
    <w:rsid w:val="006D6817"/>
    <w:rsid w:val="006E08BE"/>
    <w:rsid w:val="006E12D0"/>
    <w:rsid w:val="006E2ABB"/>
    <w:rsid w:val="006E426F"/>
    <w:rsid w:val="006F07D1"/>
    <w:rsid w:val="006F3FE5"/>
    <w:rsid w:val="006F6CBB"/>
    <w:rsid w:val="006F75C4"/>
    <w:rsid w:val="00700B59"/>
    <w:rsid w:val="007029D5"/>
    <w:rsid w:val="0071512F"/>
    <w:rsid w:val="00715D1C"/>
    <w:rsid w:val="00715EAD"/>
    <w:rsid w:val="0072052D"/>
    <w:rsid w:val="00722142"/>
    <w:rsid w:val="00723D1E"/>
    <w:rsid w:val="00726332"/>
    <w:rsid w:val="007266CB"/>
    <w:rsid w:val="00726A9F"/>
    <w:rsid w:val="00727288"/>
    <w:rsid w:val="007275A2"/>
    <w:rsid w:val="00737061"/>
    <w:rsid w:val="00737D6E"/>
    <w:rsid w:val="00740340"/>
    <w:rsid w:val="007437E7"/>
    <w:rsid w:val="00745CE8"/>
    <w:rsid w:val="00746E1E"/>
    <w:rsid w:val="0075222E"/>
    <w:rsid w:val="00752599"/>
    <w:rsid w:val="007536D6"/>
    <w:rsid w:val="00753DD8"/>
    <w:rsid w:val="00755A26"/>
    <w:rsid w:val="0076668D"/>
    <w:rsid w:val="007677C9"/>
    <w:rsid w:val="007705FA"/>
    <w:rsid w:val="00771225"/>
    <w:rsid w:val="00775B83"/>
    <w:rsid w:val="0079277E"/>
    <w:rsid w:val="007971BB"/>
    <w:rsid w:val="00797A5B"/>
    <w:rsid w:val="00797F92"/>
    <w:rsid w:val="007A0B8D"/>
    <w:rsid w:val="007B12A6"/>
    <w:rsid w:val="007B1F5F"/>
    <w:rsid w:val="007B2F09"/>
    <w:rsid w:val="007B64C6"/>
    <w:rsid w:val="007B6B39"/>
    <w:rsid w:val="007C006D"/>
    <w:rsid w:val="007C08C0"/>
    <w:rsid w:val="007C572D"/>
    <w:rsid w:val="007D211E"/>
    <w:rsid w:val="007D2EF0"/>
    <w:rsid w:val="007D36ED"/>
    <w:rsid w:val="007D6FA6"/>
    <w:rsid w:val="007E536C"/>
    <w:rsid w:val="007E5632"/>
    <w:rsid w:val="007F33AD"/>
    <w:rsid w:val="007F4424"/>
    <w:rsid w:val="007F47EA"/>
    <w:rsid w:val="007F7D73"/>
    <w:rsid w:val="0080189C"/>
    <w:rsid w:val="008040A8"/>
    <w:rsid w:val="0080510A"/>
    <w:rsid w:val="00806AF4"/>
    <w:rsid w:val="008126CA"/>
    <w:rsid w:val="00813CD9"/>
    <w:rsid w:val="00814640"/>
    <w:rsid w:val="00814833"/>
    <w:rsid w:val="008155BB"/>
    <w:rsid w:val="00815C71"/>
    <w:rsid w:val="00820337"/>
    <w:rsid w:val="0082146A"/>
    <w:rsid w:val="00821F6D"/>
    <w:rsid w:val="008229AC"/>
    <w:rsid w:val="00824ABE"/>
    <w:rsid w:val="00831280"/>
    <w:rsid w:val="00834D1C"/>
    <w:rsid w:val="00835407"/>
    <w:rsid w:val="008359C7"/>
    <w:rsid w:val="008415BB"/>
    <w:rsid w:val="00843632"/>
    <w:rsid w:val="0084430B"/>
    <w:rsid w:val="00845D24"/>
    <w:rsid w:val="00850572"/>
    <w:rsid w:val="00850591"/>
    <w:rsid w:val="00850B83"/>
    <w:rsid w:val="00855B74"/>
    <w:rsid w:val="00857845"/>
    <w:rsid w:val="008600AA"/>
    <w:rsid w:val="00863D1C"/>
    <w:rsid w:val="00864442"/>
    <w:rsid w:val="00865D6F"/>
    <w:rsid w:val="008663DF"/>
    <w:rsid w:val="008679DE"/>
    <w:rsid w:val="008712BA"/>
    <w:rsid w:val="00871E21"/>
    <w:rsid w:val="0087250F"/>
    <w:rsid w:val="008725F1"/>
    <w:rsid w:val="00881ACD"/>
    <w:rsid w:val="00882AFC"/>
    <w:rsid w:val="0088381E"/>
    <w:rsid w:val="00883F26"/>
    <w:rsid w:val="00883FD4"/>
    <w:rsid w:val="00884AF2"/>
    <w:rsid w:val="00887537"/>
    <w:rsid w:val="008941C0"/>
    <w:rsid w:val="00894E07"/>
    <w:rsid w:val="008A050C"/>
    <w:rsid w:val="008A502C"/>
    <w:rsid w:val="008A6D6E"/>
    <w:rsid w:val="008A7738"/>
    <w:rsid w:val="008A7C9C"/>
    <w:rsid w:val="008B10D4"/>
    <w:rsid w:val="008B531D"/>
    <w:rsid w:val="008B6936"/>
    <w:rsid w:val="008C0B19"/>
    <w:rsid w:val="008C553F"/>
    <w:rsid w:val="008D2800"/>
    <w:rsid w:val="008D43A3"/>
    <w:rsid w:val="008D4B6C"/>
    <w:rsid w:val="008D647A"/>
    <w:rsid w:val="008D69F6"/>
    <w:rsid w:val="008E380F"/>
    <w:rsid w:val="008E591E"/>
    <w:rsid w:val="008E5924"/>
    <w:rsid w:val="008E5DAF"/>
    <w:rsid w:val="008E72C1"/>
    <w:rsid w:val="008F555B"/>
    <w:rsid w:val="008F59A7"/>
    <w:rsid w:val="008F6533"/>
    <w:rsid w:val="008F67FB"/>
    <w:rsid w:val="0090071C"/>
    <w:rsid w:val="0090520C"/>
    <w:rsid w:val="00905301"/>
    <w:rsid w:val="009057AA"/>
    <w:rsid w:val="0090726B"/>
    <w:rsid w:val="00913634"/>
    <w:rsid w:val="00923329"/>
    <w:rsid w:val="00924044"/>
    <w:rsid w:val="0092578C"/>
    <w:rsid w:val="0092589B"/>
    <w:rsid w:val="00925A1E"/>
    <w:rsid w:val="009260E4"/>
    <w:rsid w:val="009264D7"/>
    <w:rsid w:val="0093214D"/>
    <w:rsid w:val="00933370"/>
    <w:rsid w:val="00934898"/>
    <w:rsid w:val="0093583C"/>
    <w:rsid w:val="00943BCD"/>
    <w:rsid w:val="00943DD9"/>
    <w:rsid w:val="00944F82"/>
    <w:rsid w:val="009521F8"/>
    <w:rsid w:val="00962589"/>
    <w:rsid w:val="0096325F"/>
    <w:rsid w:val="00963D22"/>
    <w:rsid w:val="009651B0"/>
    <w:rsid w:val="00970BA7"/>
    <w:rsid w:val="00970EF6"/>
    <w:rsid w:val="00970EFD"/>
    <w:rsid w:val="00973E97"/>
    <w:rsid w:val="00973F63"/>
    <w:rsid w:val="009744BE"/>
    <w:rsid w:val="009759C8"/>
    <w:rsid w:val="00975E34"/>
    <w:rsid w:val="00983060"/>
    <w:rsid w:val="009916D8"/>
    <w:rsid w:val="00995BB9"/>
    <w:rsid w:val="0099615E"/>
    <w:rsid w:val="009A1B30"/>
    <w:rsid w:val="009A417A"/>
    <w:rsid w:val="009A6EC3"/>
    <w:rsid w:val="009B0859"/>
    <w:rsid w:val="009B1752"/>
    <w:rsid w:val="009B1B42"/>
    <w:rsid w:val="009B2A08"/>
    <w:rsid w:val="009B34D3"/>
    <w:rsid w:val="009B4081"/>
    <w:rsid w:val="009B4277"/>
    <w:rsid w:val="009B4939"/>
    <w:rsid w:val="009B6489"/>
    <w:rsid w:val="009C03DA"/>
    <w:rsid w:val="009C07B8"/>
    <w:rsid w:val="009C3B16"/>
    <w:rsid w:val="009C4016"/>
    <w:rsid w:val="009C4705"/>
    <w:rsid w:val="009C7001"/>
    <w:rsid w:val="009C736C"/>
    <w:rsid w:val="009D3D69"/>
    <w:rsid w:val="009D560D"/>
    <w:rsid w:val="009D7040"/>
    <w:rsid w:val="009D7C18"/>
    <w:rsid w:val="009E035A"/>
    <w:rsid w:val="009E4A27"/>
    <w:rsid w:val="009F5AF2"/>
    <w:rsid w:val="00A02D9B"/>
    <w:rsid w:val="00A03900"/>
    <w:rsid w:val="00A07E1F"/>
    <w:rsid w:val="00A122B3"/>
    <w:rsid w:val="00A12EF4"/>
    <w:rsid w:val="00A12FDB"/>
    <w:rsid w:val="00A13D86"/>
    <w:rsid w:val="00A17638"/>
    <w:rsid w:val="00A21131"/>
    <w:rsid w:val="00A24AD5"/>
    <w:rsid w:val="00A30010"/>
    <w:rsid w:val="00A30A53"/>
    <w:rsid w:val="00A321B1"/>
    <w:rsid w:val="00A32484"/>
    <w:rsid w:val="00A40367"/>
    <w:rsid w:val="00A44A38"/>
    <w:rsid w:val="00A44B47"/>
    <w:rsid w:val="00A4665A"/>
    <w:rsid w:val="00A50514"/>
    <w:rsid w:val="00A540A3"/>
    <w:rsid w:val="00A573A9"/>
    <w:rsid w:val="00A60DBE"/>
    <w:rsid w:val="00A64CD8"/>
    <w:rsid w:val="00A66A2F"/>
    <w:rsid w:val="00A671C2"/>
    <w:rsid w:val="00A70026"/>
    <w:rsid w:val="00A709CF"/>
    <w:rsid w:val="00A719FB"/>
    <w:rsid w:val="00A7339E"/>
    <w:rsid w:val="00A74F96"/>
    <w:rsid w:val="00A85CA5"/>
    <w:rsid w:val="00A85EAF"/>
    <w:rsid w:val="00A87026"/>
    <w:rsid w:val="00A87453"/>
    <w:rsid w:val="00A92C96"/>
    <w:rsid w:val="00A92D83"/>
    <w:rsid w:val="00A95234"/>
    <w:rsid w:val="00A959EA"/>
    <w:rsid w:val="00A96532"/>
    <w:rsid w:val="00AA114C"/>
    <w:rsid w:val="00AA1957"/>
    <w:rsid w:val="00AA38BB"/>
    <w:rsid w:val="00AA41FB"/>
    <w:rsid w:val="00AB0FF5"/>
    <w:rsid w:val="00AB284D"/>
    <w:rsid w:val="00AB4503"/>
    <w:rsid w:val="00AB4FE7"/>
    <w:rsid w:val="00AB6658"/>
    <w:rsid w:val="00AB75F5"/>
    <w:rsid w:val="00AB7E64"/>
    <w:rsid w:val="00AB7EB8"/>
    <w:rsid w:val="00AC0F4A"/>
    <w:rsid w:val="00AC136E"/>
    <w:rsid w:val="00AC16B8"/>
    <w:rsid w:val="00AC46B0"/>
    <w:rsid w:val="00AC5799"/>
    <w:rsid w:val="00AE081B"/>
    <w:rsid w:val="00AE243C"/>
    <w:rsid w:val="00AE629E"/>
    <w:rsid w:val="00AE6A54"/>
    <w:rsid w:val="00AF040E"/>
    <w:rsid w:val="00AF660C"/>
    <w:rsid w:val="00AF7F83"/>
    <w:rsid w:val="00B0703B"/>
    <w:rsid w:val="00B07DC8"/>
    <w:rsid w:val="00B12499"/>
    <w:rsid w:val="00B13D41"/>
    <w:rsid w:val="00B177CE"/>
    <w:rsid w:val="00B178E3"/>
    <w:rsid w:val="00B17BE9"/>
    <w:rsid w:val="00B20D01"/>
    <w:rsid w:val="00B23310"/>
    <w:rsid w:val="00B236CB"/>
    <w:rsid w:val="00B23964"/>
    <w:rsid w:val="00B23A30"/>
    <w:rsid w:val="00B27FC2"/>
    <w:rsid w:val="00B31462"/>
    <w:rsid w:val="00B31C89"/>
    <w:rsid w:val="00B32EB5"/>
    <w:rsid w:val="00B344CC"/>
    <w:rsid w:val="00B37B51"/>
    <w:rsid w:val="00B47157"/>
    <w:rsid w:val="00B5019F"/>
    <w:rsid w:val="00B518C0"/>
    <w:rsid w:val="00B518EA"/>
    <w:rsid w:val="00B5250B"/>
    <w:rsid w:val="00B55DAF"/>
    <w:rsid w:val="00B55F14"/>
    <w:rsid w:val="00B563E6"/>
    <w:rsid w:val="00B5748B"/>
    <w:rsid w:val="00B62753"/>
    <w:rsid w:val="00B6429D"/>
    <w:rsid w:val="00B6515E"/>
    <w:rsid w:val="00B74FDD"/>
    <w:rsid w:val="00B7589E"/>
    <w:rsid w:val="00B76941"/>
    <w:rsid w:val="00B77E54"/>
    <w:rsid w:val="00B84A56"/>
    <w:rsid w:val="00B865F9"/>
    <w:rsid w:val="00B90F82"/>
    <w:rsid w:val="00B938B7"/>
    <w:rsid w:val="00BA321C"/>
    <w:rsid w:val="00BB23E3"/>
    <w:rsid w:val="00BB2623"/>
    <w:rsid w:val="00BB5AEB"/>
    <w:rsid w:val="00BC0809"/>
    <w:rsid w:val="00BC308E"/>
    <w:rsid w:val="00BC671B"/>
    <w:rsid w:val="00BD091F"/>
    <w:rsid w:val="00BD754A"/>
    <w:rsid w:val="00BE0561"/>
    <w:rsid w:val="00BE22C5"/>
    <w:rsid w:val="00BE3178"/>
    <w:rsid w:val="00BE3D67"/>
    <w:rsid w:val="00BE428A"/>
    <w:rsid w:val="00BE493C"/>
    <w:rsid w:val="00BE5381"/>
    <w:rsid w:val="00BE6BCF"/>
    <w:rsid w:val="00BE7D02"/>
    <w:rsid w:val="00BF2C4B"/>
    <w:rsid w:val="00BF3B57"/>
    <w:rsid w:val="00BF526D"/>
    <w:rsid w:val="00BF528E"/>
    <w:rsid w:val="00BF6B78"/>
    <w:rsid w:val="00C032DD"/>
    <w:rsid w:val="00C06CCA"/>
    <w:rsid w:val="00C070E3"/>
    <w:rsid w:val="00C07376"/>
    <w:rsid w:val="00C12299"/>
    <w:rsid w:val="00C17EEF"/>
    <w:rsid w:val="00C21A04"/>
    <w:rsid w:val="00C22512"/>
    <w:rsid w:val="00C251F9"/>
    <w:rsid w:val="00C25821"/>
    <w:rsid w:val="00C37F52"/>
    <w:rsid w:val="00C40AEB"/>
    <w:rsid w:val="00C42A85"/>
    <w:rsid w:val="00C44CE3"/>
    <w:rsid w:val="00C5039C"/>
    <w:rsid w:val="00C54BB2"/>
    <w:rsid w:val="00C56A77"/>
    <w:rsid w:val="00C56E93"/>
    <w:rsid w:val="00C613AC"/>
    <w:rsid w:val="00C62668"/>
    <w:rsid w:val="00C64447"/>
    <w:rsid w:val="00C70E5D"/>
    <w:rsid w:val="00C77CFD"/>
    <w:rsid w:val="00C81798"/>
    <w:rsid w:val="00C82449"/>
    <w:rsid w:val="00C833AE"/>
    <w:rsid w:val="00C83658"/>
    <w:rsid w:val="00C857A2"/>
    <w:rsid w:val="00C90587"/>
    <w:rsid w:val="00C9421C"/>
    <w:rsid w:val="00C95444"/>
    <w:rsid w:val="00C964A1"/>
    <w:rsid w:val="00C968A0"/>
    <w:rsid w:val="00CA2B84"/>
    <w:rsid w:val="00CB0188"/>
    <w:rsid w:val="00CB17F4"/>
    <w:rsid w:val="00CB3AC6"/>
    <w:rsid w:val="00CB47B5"/>
    <w:rsid w:val="00CC01C7"/>
    <w:rsid w:val="00CC0C57"/>
    <w:rsid w:val="00CD098C"/>
    <w:rsid w:val="00CD3293"/>
    <w:rsid w:val="00CD5BCE"/>
    <w:rsid w:val="00CD7B61"/>
    <w:rsid w:val="00CE2122"/>
    <w:rsid w:val="00CE66D5"/>
    <w:rsid w:val="00CE6DE9"/>
    <w:rsid w:val="00CF056D"/>
    <w:rsid w:val="00CF0E95"/>
    <w:rsid w:val="00CF130A"/>
    <w:rsid w:val="00CF52AF"/>
    <w:rsid w:val="00CF5884"/>
    <w:rsid w:val="00D014B2"/>
    <w:rsid w:val="00D0284B"/>
    <w:rsid w:val="00D031DF"/>
    <w:rsid w:val="00D03AD8"/>
    <w:rsid w:val="00D061EF"/>
    <w:rsid w:val="00D0657F"/>
    <w:rsid w:val="00D16562"/>
    <w:rsid w:val="00D20446"/>
    <w:rsid w:val="00D24685"/>
    <w:rsid w:val="00D246E4"/>
    <w:rsid w:val="00D25FB7"/>
    <w:rsid w:val="00D26A52"/>
    <w:rsid w:val="00D27492"/>
    <w:rsid w:val="00D3240E"/>
    <w:rsid w:val="00D33CCF"/>
    <w:rsid w:val="00D35626"/>
    <w:rsid w:val="00D36B17"/>
    <w:rsid w:val="00D4677F"/>
    <w:rsid w:val="00D47A50"/>
    <w:rsid w:val="00D50961"/>
    <w:rsid w:val="00D5609B"/>
    <w:rsid w:val="00D56932"/>
    <w:rsid w:val="00D603ED"/>
    <w:rsid w:val="00D615DA"/>
    <w:rsid w:val="00D747C8"/>
    <w:rsid w:val="00D753B7"/>
    <w:rsid w:val="00D75737"/>
    <w:rsid w:val="00D77195"/>
    <w:rsid w:val="00D83686"/>
    <w:rsid w:val="00D8469D"/>
    <w:rsid w:val="00D8799F"/>
    <w:rsid w:val="00D93B5B"/>
    <w:rsid w:val="00D94DCC"/>
    <w:rsid w:val="00D96AD5"/>
    <w:rsid w:val="00DA29A6"/>
    <w:rsid w:val="00DA3863"/>
    <w:rsid w:val="00DA3B32"/>
    <w:rsid w:val="00DB093B"/>
    <w:rsid w:val="00DB106D"/>
    <w:rsid w:val="00DB13FE"/>
    <w:rsid w:val="00DB501F"/>
    <w:rsid w:val="00DB7300"/>
    <w:rsid w:val="00DC0BE2"/>
    <w:rsid w:val="00DD11A6"/>
    <w:rsid w:val="00DD556E"/>
    <w:rsid w:val="00DD59A4"/>
    <w:rsid w:val="00DD5BF7"/>
    <w:rsid w:val="00DE0F55"/>
    <w:rsid w:val="00DE359F"/>
    <w:rsid w:val="00DE4657"/>
    <w:rsid w:val="00DE5688"/>
    <w:rsid w:val="00DF456A"/>
    <w:rsid w:val="00DF4B02"/>
    <w:rsid w:val="00DF585C"/>
    <w:rsid w:val="00DF6E0E"/>
    <w:rsid w:val="00E0379F"/>
    <w:rsid w:val="00E06044"/>
    <w:rsid w:val="00E0695F"/>
    <w:rsid w:val="00E10A37"/>
    <w:rsid w:val="00E10ADC"/>
    <w:rsid w:val="00E10D85"/>
    <w:rsid w:val="00E1156B"/>
    <w:rsid w:val="00E13C17"/>
    <w:rsid w:val="00E13F0D"/>
    <w:rsid w:val="00E14551"/>
    <w:rsid w:val="00E2370F"/>
    <w:rsid w:val="00E24448"/>
    <w:rsid w:val="00E24500"/>
    <w:rsid w:val="00E34378"/>
    <w:rsid w:val="00E34829"/>
    <w:rsid w:val="00E361C4"/>
    <w:rsid w:val="00E3703B"/>
    <w:rsid w:val="00E4011E"/>
    <w:rsid w:val="00E40C9B"/>
    <w:rsid w:val="00E42B14"/>
    <w:rsid w:val="00E43B91"/>
    <w:rsid w:val="00E4549C"/>
    <w:rsid w:val="00E618D3"/>
    <w:rsid w:val="00E62133"/>
    <w:rsid w:val="00E66ECB"/>
    <w:rsid w:val="00E67220"/>
    <w:rsid w:val="00E677A0"/>
    <w:rsid w:val="00E70D5C"/>
    <w:rsid w:val="00E77BAF"/>
    <w:rsid w:val="00E8037B"/>
    <w:rsid w:val="00E81332"/>
    <w:rsid w:val="00E8259E"/>
    <w:rsid w:val="00E82618"/>
    <w:rsid w:val="00E830CD"/>
    <w:rsid w:val="00E8393A"/>
    <w:rsid w:val="00E91569"/>
    <w:rsid w:val="00E91A51"/>
    <w:rsid w:val="00E92101"/>
    <w:rsid w:val="00E956B2"/>
    <w:rsid w:val="00E97CDF"/>
    <w:rsid w:val="00EA1AEC"/>
    <w:rsid w:val="00EA1DCE"/>
    <w:rsid w:val="00EA3EA6"/>
    <w:rsid w:val="00EA687A"/>
    <w:rsid w:val="00EB0DD7"/>
    <w:rsid w:val="00EB2872"/>
    <w:rsid w:val="00EB3EE9"/>
    <w:rsid w:val="00EB4239"/>
    <w:rsid w:val="00EB4353"/>
    <w:rsid w:val="00EC036E"/>
    <w:rsid w:val="00EC048F"/>
    <w:rsid w:val="00EC09EF"/>
    <w:rsid w:val="00EC0CC3"/>
    <w:rsid w:val="00EC13AB"/>
    <w:rsid w:val="00EC2E22"/>
    <w:rsid w:val="00EC75E3"/>
    <w:rsid w:val="00EC7DA3"/>
    <w:rsid w:val="00ED30D7"/>
    <w:rsid w:val="00ED356F"/>
    <w:rsid w:val="00ED4C39"/>
    <w:rsid w:val="00ED65B4"/>
    <w:rsid w:val="00ED6BBB"/>
    <w:rsid w:val="00EE2C33"/>
    <w:rsid w:val="00EE3BA3"/>
    <w:rsid w:val="00EE45BF"/>
    <w:rsid w:val="00EE4834"/>
    <w:rsid w:val="00EE5B8D"/>
    <w:rsid w:val="00EE5F96"/>
    <w:rsid w:val="00EE71D6"/>
    <w:rsid w:val="00EE79BB"/>
    <w:rsid w:val="00EF5830"/>
    <w:rsid w:val="00F00BC6"/>
    <w:rsid w:val="00F03D79"/>
    <w:rsid w:val="00F0644F"/>
    <w:rsid w:val="00F06D89"/>
    <w:rsid w:val="00F11398"/>
    <w:rsid w:val="00F13A9F"/>
    <w:rsid w:val="00F15851"/>
    <w:rsid w:val="00F1724F"/>
    <w:rsid w:val="00F17512"/>
    <w:rsid w:val="00F2081A"/>
    <w:rsid w:val="00F22EE4"/>
    <w:rsid w:val="00F24DB1"/>
    <w:rsid w:val="00F31930"/>
    <w:rsid w:val="00F334F6"/>
    <w:rsid w:val="00F41975"/>
    <w:rsid w:val="00F42A67"/>
    <w:rsid w:val="00F44A7D"/>
    <w:rsid w:val="00F502FA"/>
    <w:rsid w:val="00F52F02"/>
    <w:rsid w:val="00F61E44"/>
    <w:rsid w:val="00F64235"/>
    <w:rsid w:val="00F656D6"/>
    <w:rsid w:val="00F65D85"/>
    <w:rsid w:val="00F666ED"/>
    <w:rsid w:val="00F67A16"/>
    <w:rsid w:val="00F70C6A"/>
    <w:rsid w:val="00F73501"/>
    <w:rsid w:val="00F762FC"/>
    <w:rsid w:val="00F77098"/>
    <w:rsid w:val="00F8207D"/>
    <w:rsid w:val="00F826C3"/>
    <w:rsid w:val="00F84902"/>
    <w:rsid w:val="00F853E6"/>
    <w:rsid w:val="00F861BA"/>
    <w:rsid w:val="00F90809"/>
    <w:rsid w:val="00F91C06"/>
    <w:rsid w:val="00F957E0"/>
    <w:rsid w:val="00FA26CB"/>
    <w:rsid w:val="00FA27CA"/>
    <w:rsid w:val="00FA45BF"/>
    <w:rsid w:val="00FB02BB"/>
    <w:rsid w:val="00FB56CA"/>
    <w:rsid w:val="00FB70CC"/>
    <w:rsid w:val="00FD37BA"/>
    <w:rsid w:val="00FD383B"/>
    <w:rsid w:val="00FE3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3C9EF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6E0D"/>
    <w:rPr>
      <w:rFonts w:ascii="Times New Roman" w:hAnsi="Times New Roman" w:cs="Times New Roman"/>
    </w:rPr>
  </w:style>
  <w:style w:type="paragraph" w:styleId="Heading1">
    <w:name w:val="heading 1"/>
    <w:basedOn w:val="Normal"/>
    <w:next w:val="Normal"/>
    <w:link w:val="Heading1Char"/>
    <w:uiPriority w:val="9"/>
    <w:qFormat/>
    <w:rsid w:val="00B20D0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0284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03AD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D01"/>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712BA"/>
    <w:pPr>
      <w:ind w:left="720"/>
      <w:contextualSpacing/>
    </w:pPr>
    <w:rPr>
      <w:rFonts w:asciiTheme="minorHAnsi" w:hAnsiTheme="minorHAnsi" w:cstheme="minorBidi"/>
    </w:rPr>
  </w:style>
  <w:style w:type="character" w:customStyle="1" w:styleId="Heading2Char">
    <w:name w:val="Heading 2 Char"/>
    <w:basedOn w:val="DefaultParagraphFont"/>
    <w:link w:val="Heading2"/>
    <w:uiPriority w:val="9"/>
    <w:rsid w:val="00D0284B"/>
    <w:rPr>
      <w:rFonts w:asciiTheme="majorHAnsi" w:eastAsiaTheme="majorEastAsia" w:hAnsiTheme="majorHAnsi" w:cstheme="majorBidi"/>
      <w:color w:val="2E74B5" w:themeColor="accent1" w:themeShade="BF"/>
      <w:sz w:val="26"/>
      <w:szCs w:val="26"/>
    </w:rPr>
  </w:style>
  <w:style w:type="paragraph" w:customStyle="1" w:styleId="p1">
    <w:name w:val="p1"/>
    <w:basedOn w:val="Normal"/>
    <w:rsid w:val="00864442"/>
    <w:pPr>
      <w:spacing w:before="100" w:beforeAutospacing="1" w:after="100" w:afterAutospacing="1"/>
    </w:pPr>
  </w:style>
  <w:style w:type="character" w:styleId="Hyperlink">
    <w:name w:val="Hyperlink"/>
    <w:basedOn w:val="DefaultParagraphFont"/>
    <w:uiPriority w:val="99"/>
    <w:unhideWhenUsed/>
    <w:rsid w:val="008040A8"/>
    <w:rPr>
      <w:color w:val="0563C1" w:themeColor="hyperlink"/>
      <w:u w:val="single"/>
    </w:rPr>
  </w:style>
  <w:style w:type="paragraph" w:styleId="TOC1">
    <w:name w:val="toc 1"/>
    <w:basedOn w:val="Normal"/>
    <w:next w:val="Normal"/>
    <w:autoRedefine/>
    <w:uiPriority w:val="39"/>
    <w:unhideWhenUsed/>
    <w:rsid w:val="00692F89"/>
  </w:style>
  <w:style w:type="paragraph" w:styleId="TOC2">
    <w:name w:val="toc 2"/>
    <w:basedOn w:val="Normal"/>
    <w:next w:val="Normal"/>
    <w:autoRedefine/>
    <w:uiPriority w:val="39"/>
    <w:unhideWhenUsed/>
    <w:rsid w:val="00692F89"/>
    <w:pPr>
      <w:ind w:left="240"/>
    </w:pPr>
  </w:style>
  <w:style w:type="paragraph" w:styleId="TOC3">
    <w:name w:val="toc 3"/>
    <w:basedOn w:val="Normal"/>
    <w:next w:val="Normal"/>
    <w:autoRedefine/>
    <w:uiPriority w:val="39"/>
    <w:unhideWhenUsed/>
    <w:rsid w:val="00692F89"/>
    <w:pPr>
      <w:ind w:left="480"/>
    </w:pPr>
  </w:style>
  <w:style w:type="paragraph" w:styleId="TOC4">
    <w:name w:val="toc 4"/>
    <w:basedOn w:val="Normal"/>
    <w:next w:val="Normal"/>
    <w:autoRedefine/>
    <w:uiPriority w:val="39"/>
    <w:unhideWhenUsed/>
    <w:rsid w:val="00692F89"/>
    <w:pPr>
      <w:ind w:left="720"/>
    </w:pPr>
  </w:style>
  <w:style w:type="paragraph" w:styleId="TOC5">
    <w:name w:val="toc 5"/>
    <w:basedOn w:val="Normal"/>
    <w:next w:val="Normal"/>
    <w:autoRedefine/>
    <w:uiPriority w:val="39"/>
    <w:unhideWhenUsed/>
    <w:rsid w:val="00692F89"/>
    <w:pPr>
      <w:ind w:left="960"/>
    </w:pPr>
  </w:style>
  <w:style w:type="paragraph" w:styleId="TOC6">
    <w:name w:val="toc 6"/>
    <w:basedOn w:val="Normal"/>
    <w:next w:val="Normal"/>
    <w:autoRedefine/>
    <w:uiPriority w:val="39"/>
    <w:unhideWhenUsed/>
    <w:rsid w:val="00692F89"/>
    <w:pPr>
      <w:ind w:left="1200"/>
    </w:pPr>
  </w:style>
  <w:style w:type="paragraph" w:styleId="TOC7">
    <w:name w:val="toc 7"/>
    <w:basedOn w:val="Normal"/>
    <w:next w:val="Normal"/>
    <w:autoRedefine/>
    <w:uiPriority w:val="39"/>
    <w:unhideWhenUsed/>
    <w:rsid w:val="00692F89"/>
    <w:pPr>
      <w:ind w:left="1440"/>
    </w:pPr>
  </w:style>
  <w:style w:type="paragraph" w:styleId="TOC8">
    <w:name w:val="toc 8"/>
    <w:basedOn w:val="Normal"/>
    <w:next w:val="Normal"/>
    <w:autoRedefine/>
    <w:uiPriority w:val="39"/>
    <w:unhideWhenUsed/>
    <w:rsid w:val="00692F89"/>
    <w:pPr>
      <w:ind w:left="1680"/>
    </w:pPr>
  </w:style>
  <w:style w:type="paragraph" w:styleId="TOC9">
    <w:name w:val="toc 9"/>
    <w:basedOn w:val="Normal"/>
    <w:next w:val="Normal"/>
    <w:autoRedefine/>
    <w:uiPriority w:val="39"/>
    <w:unhideWhenUsed/>
    <w:rsid w:val="00692F89"/>
    <w:pPr>
      <w:ind w:left="1920"/>
    </w:pPr>
  </w:style>
  <w:style w:type="table" w:styleId="TableGrid">
    <w:name w:val="Table Grid"/>
    <w:basedOn w:val="TableNormal"/>
    <w:uiPriority w:val="39"/>
    <w:rsid w:val="00AB4F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D35626"/>
    <w:pPr>
      <w:spacing w:line="480" w:lineRule="auto"/>
      <w:ind w:left="720" w:hanging="720"/>
    </w:pPr>
  </w:style>
  <w:style w:type="paragraph" w:styleId="Header">
    <w:name w:val="header"/>
    <w:basedOn w:val="Normal"/>
    <w:link w:val="HeaderChar"/>
    <w:uiPriority w:val="99"/>
    <w:unhideWhenUsed/>
    <w:rsid w:val="00D35626"/>
    <w:pPr>
      <w:tabs>
        <w:tab w:val="center" w:pos="4677"/>
        <w:tab w:val="right" w:pos="9355"/>
      </w:tabs>
    </w:pPr>
  </w:style>
  <w:style w:type="character" w:customStyle="1" w:styleId="HeaderChar">
    <w:name w:val="Header Char"/>
    <w:basedOn w:val="DefaultParagraphFont"/>
    <w:link w:val="Header"/>
    <w:uiPriority w:val="99"/>
    <w:rsid w:val="00D35626"/>
    <w:rPr>
      <w:rFonts w:ascii="Times New Roman" w:hAnsi="Times New Roman" w:cs="Times New Roman"/>
    </w:rPr>
  </w:style>
  <w:style w:type="paragraph" w:styleId="Footer">
    <w:name w:val="footer"/>
    <w:basedOn w:val="Normal"/>
    <w:link w:val="FooterChar"/>
    <w:uiPriority w:val="99"/>
    <w:unhideWhenUsed/>
    <w:rsid w:val="00D35626"/>
    <w:pPr>
      <w:tabs>
        <w:tab w:val="center" w:pos="4677"/>
        <w:tab w:val="right" w:pos="9355"/>
      </w:tabs>
    </w:pPr>
  </w:style>
  <w:style w:type="character" w:customStyle="1" w:styleId="FooterChar">
    <w:name w:val="Footer Char"/>
    <w:basedOn w:val="DefaultParagraphFont"/>
    <w:link w:val="Footer"/>
    <w:uiPriority w:val="99"/>
    <w:rsid w:val="00D35626"/>
    <w:rPr>
      <w:rFonts w:ascii="Times New Roman" w:hAnsi="Times New Roman" w:cs="Times New Roman"/>
    </w:rPr>
  </w:style>
  <w:style w:type="paragraph" w:styleId="NormalWeb">
    <w:name w:val="Normal (Web)"/>
    <w:basedOn w:val="Normal"/>
    <w:uiPriority w:val="99"/>
    <w:semiHidden/>
    <w:unhideWhenUsed/>
    <w:rsid w:val="004A6E0D"/>
    <w:pPr>
      <w:spacing w:before="100" w:beforeAutospacing="1" w:after="100" w:afterAutospacing="1"/>
    </w:pPr>
  </w:style>
  <w:style w:type="character" w:styleId="FollowedHyperlink">
    <w:name w:val="FollowedHyperlink"/>
    <w:basedOn w:val="DefaultParagraphFont"/>
    <w:uiPriority w:val="99"/>
    <w:semiHidden/>
    <w:unhideWhenUsed/>
    <w:rsid w:val="00616DFB"/>
    <w:rPr>
      <w:color w:val="954F72" w:themeColor="followedHyperlink"/>
      <w:u w:val="single"/>
    </w:rPr>
  </w:style>
  <w:style w:type="character" w:styleId="PlaceholderText">
    <w:name w:val="Placeholder Text"/>
    <w:basedOn w:val="DefaultParagraphFont"/>
    <w:uiPriority w:val="99"/>
    <w:semiHidden/>
    <w:rsid w:val="00AC16B8"/>
    <w:rPr>
      <w:color w:val="808080"/>
    </w:rPr>
  </w:style>
  <w:style w:type="character" w:customStyle="1" w:styleId="Heading3Char">
    <w:name w:val="Heading 3 Char"/>
    <w:basedOn w:val="DefaultParagraphFont"/>
    <w:link w:val="Heading3"/>
    <w:uiPriority w:val="9"/>
    <w:rsid w:val="00D03AD8"/>
    <w:rPr>
      <w:rFonts w:asciiTheme="majorHAnsi" w:eastAsiaTheme="majorEastAsia" w:hAnsiTheme="majorHAnsi" w:cstheme="majorBidi"/>
      <w:color w:val="1F4D78" w:themeColor="accent1" w:themeShade="7F"/>
    </w:rPr>
  </w:style>
  <w:style w:type="character" w:styleId="Emphasis">
    <w:name w:val="Emphasis"/>
    <w:basedOn w:val="DefaultParagraphFont"/>
    <w:uiPriority w:val="20"/>
    <w:qFormat/>
    <w:rsid w:val="00A24AD5"/>
    <w:rPr>
      <w:i/>
      <w:iCs/>
    </w:rPr>
  </w:style>
  <w:style w:type="paragraph" w:styleId="BalloonText">
    <w:name w:val="Balloon Text"/>
    <w:basedOn w:val="Normal"/>
    <w:link w:val="BalloonTextChar"/>
    <w:uiPriority w:val="99"/>
    <w:semiHidden/>
    <w:unhideWhenUsed/>
    <w:rsid w:val="00EB4239"/>
    <w:rPr>
      <w:rFonts w:ascii="Tahoma" w:hAnsi="Tahoma" w:cs="Tahoma"/>
      <w:sz w:val="16"/>
      <w:szCs w:val="16"/>
    </w:rPr>
  </w:style>
  <w:style w:type="character" w:customStyle="1" w:styleId="BalloonTextChar">
    <w:name w:val="Balloon Text Char"/>
    <w:basedOn w:val="DefaultParagraphFont"/>
    <w:link w:val="BalloonText"/>
    <w:uiPriority w:val="99"/>
    <w:semiHidden/>
    <w:rsid w:val="00EB4239"/>
    <w:rPr>
      <w:rFonts w:ascii="Tahoma" w:hAnsi="Tahoma" w:cs="Tahoma"/>
      <w:sz w:val="16"/>
      <w:szCs w:val="16"/>
    </w:rPr>
  </w:style>
  <w:style w:type="character" w:styleId="CommentReference">
    <w:name w:val="annotation reference"/>
    <w:basedOn w:val="DefaultParagraphFont"/>
    <w:uiPriority w:val="99"/>
    <w:semiHidden/>
    <w:unhideWhenUsed/>
    <w:rsid w:val="00EB4239"/>
    <w:rPr>
      <w:sz w:val="16"/>
      <w:szCs w:val="16"/>
    </w:rPr>
  </w:style>
  <w:style w:type="paragraph" w:styleId="CommentText">
    <w:name w:val="annotation text"/>
    <w:basedOn w:val="Normal"/>
    <w:link w:val="CommentTextChar"/>
    <w:uiPriority w:val="99"/>
    <w:semiHidden/>
    <w:unhideWhenUsed/>
    <w:rsid w:val="00EB4239"/>
    <w:rPr>
      <w:sz w:val="20"/>
      <w:szCs w:val="20"/>
    </w:rPr>
  </w:style>
  <w:style w:type="character" w:customStyle="1" w:styleId="CommentTextChar">
    <w:name w:val="Comment Text Char"/>
    <w:basedOn w:val="DefaultParagraphFont"/>
    <w:link w:val="CommentText"/>
    <w:uiPriority w:val="99"/>
    <w:semiHidden/>
    <w:rsid w:val="00EB423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B4239"/>
    <w:rPr>
      <w:b/>
      <w:bCs/>
    </w:rPr>
  </w:style>
  <w:style w:type="character" w:customStyle="1" w:styleId="CommentSubjectChar">
    <w:name w:val="Comment Subject Char"/>
    <w:basedOn w:val="CommentTextChar"/>
    <w:link w:val="CommentSubject"/>
    <w:uiPriority w:val="99"/>
    <w:semiHidden/>
    <w:rsid w:val="00EB4239"/>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088311">
      <w:bodyDiv w:val="1"/>
      <w:marLeft w:val="0"/>
      <w:marRight w:val="0"/>
      <w:marTop w:val="0"/>
      <w:marBottom w:val="0"/>
      <w:divBdr>
        <w:top w:val="none" w:sz="0" w:space="0" w:color="auto"/>
        <w:left w:val="none" w:sz="0" w:space="0" w:color="auto"/>
        <w:bottom w:val="none" w:sz="0" w:space="0" w:color="auto"/>
        <w:right w:val="none" w:sz="0" w:space="0" w:color="auto"/>
      </w:divBdr>
    </w:div>
    <w:div w:id="128667991">
      <w:bodyDiv w:val="1"/>
      <w:marLeft w:val="0"/>
      <w:marRight w:val="0"/>
      <w:marTop w:val="0"/>
      <w:marBottom w:val="0"/>
      <w:divBdr>
        <w:top w:val="none" w:sz="0" w:space="0" w:color="auto"/>
        <w:left w:val="none" w:sz="0" w:space="0" w:color="auto"/>
        <w:bottom w:val="none" w:sz="0" w:space="0" w:color="auto"/>
        <w:right w:val="none" w:sz="0" w:space="0" w:color="auto"/>
      </w:divBdr>
    </w:div>
    <w:div w:id="178325066">
      <w:bodyDiv w:val="1"/>
      <w:marLeft w:val="0"/>
      <w:marRight w:val="0"/>
      <w:marTop w:val="0"/>
      <w:marBottom w:val="0"/>
      <w:divBdr>
        <w:top w:val="none" w:sz="0" w:space="0" w:color="auto"/>
        <w:left w:val="none" w:sz="0" w:space="0" w:color="auto"/>
        <w:bottom w:val="none" w:sz="0" w:space="0" w:color="auto"/>
        <w:right w:val="none" w:sz="0" w:space="0" w:color="auto"/>
      </w:divBdr>
    </w:div>
    <w:div w:id="186796872">
      <w:bodyDiv w:val="1"/>
      <w:marLeft w:val="0"/>
      <w:marRight w:val="0"/>
      <w:marTop w:val="0"/>
      <w:marBottom w:val="0"/>
      <w:divBdr>
        <w:top w:val="none" w:sz="0" w:space="0" w:color="auto"/>
        <w:left w:val="none" w:sz="0" w:space="0" w:color="auto"/>
        <w:bottom w:val="none" w:sz="0" w:space="0" w:color="auto"/>
        <w:right w:val="none" w:sz="0" w:space="0" w:color="auto"/>
      </w:divBdr>
    </w:div>
    <w:div w:id="304819220">
      <w:bodyDiv w:val="1"/>
      <w:marLeft w:val="0"/>
      <w:marRight w:val="0"/>
      <w:marTop w:val="0"/>
      <w:marBottom w:val="0"/>
      <w:divBdr>
        <w:top w:val="none" w:sz="0" w:space="0" w:color="auto"/>
        <w:left w:val="none" w:sz="0" w:space="0" w:color="auto"/>
        <w:bottom w:val="none" w:sz="0" w:space="0" w:color="auto"/>
        <w:right w:val="none" w:sz="0" w:space="0" w:color="auto"/>
      </w:divBdr>
    </w:div>
    <w:div w:id="391660318">
      <w:bodyDiv w:val="1"/>
      <w:marLeft w:val="0"/>
      <w:marRight w:val="0"/>
      <w:marTop w:val="0"/>
      <w:marBottom w:val="0"/>
      <w:divBdr>
        <w:top w:val="none" w:sz="0" w:space="0" w:color="auto"/>
        <w:left w:val="none" w:sz="0" w:space="0" w:color="auto"/>
        <w:bottom w:val="none" w:sz="0" w:space="0" w:color="auto"/>
        <w:right w:val="none" w:sz="0" w:space="0" w:color="auto"/>
      </w:divBdr>
    </w:div>
    <w:div w:id="426779708">
      <w:bodyDiv w:val="1"/>
      <w:marLeft w:val="0"/>
      <w:marRight w:val="0"/>
      <w:marTop w:val="0"/>
      <w:marBottom w:val="0"/>
      <w:divBdr>
        <w:top w:val="none" w:sz="0" w:space="0" w:color="auto"/>
        <w:left w:val="none" w:sz="0" w:space="0" w:color="auto"/>
        <w:bottom w:val="none" w:sz="0" w:space="0" w:color="auto"/>
        <w:right w:val="none" w:sz="0" w:space="0" w:color="auto"/>
      </w:divBdr>
    </w:div>
    <w:div w:id="479808865">
      <w:bodyDiv w:val="1"/>
      <w:marLeft w:val="0"/>
      <w:marRight w:val="0"/>
      <w:marTop w:val="0"/>
      <w:marBottom w:val="0"/>
      <w:divBdr>
        <w:top w:val="none" w:sz="0" w:space="0" w:color="auto"/>
        <w:left w:val="none" w:sz="0" w:space="0" w:color="auto"/>
        <w:bottom w:val="none" w:sz="0" w:space="0" w:color="auto"/>
        <w:right w:val="none" w:sz="0" w:space="0" w:color="auto"/>
      </w:divBdr>
    </w:div>
    <w:div w:id="575088837">
      <w:bodyDiv w:val="1"/>
      <w:marLeft w:val="0"/>
      <w:marRight w:val="0"/>
      <w:marTop w:val="0"/>
      <w:marBottom w:val="0"/>
      <w:divBdr>
        <w:top w:val="none" w:sz="0" w:space="0" w:color="auto"/>
        <w:left w:val="none" w:sz="0" w:space="0" w:color="auto"/>
        <w:bottom w:val="none" w:sz="0" w:space="0" w:color="auto"/>
        <w:right w:val="none" w:sz="0" w:space="0" w:color="auto"/>
      </w:divBdr>
    </w:div>
    <w:div w:id="603152697">
      <w:bodyDiv w:val="1"/>
      <w:marLeft w:val="0"/>
      <w:marRight w:val="0"/>
      <w:marTop w:val="0"/>
      <w:marBottom w:val="0"/>
      <w:divBdr>
        <w:top w:val="none" w:sz="0" w:space="0" w:color="auto"/>
        <w:left w:val="none" w:sz="0" w:space="0" w:color="auto"/>
        <w:bottom w:val="none" w:sz="0" w:space="0" w:color="auto"/>
        <w:right w:val="none" w:sz="0" w:space="0" w:color="auto"/>
      </w:divBdr>
    </w:div>
    <w:div w:id="610742519">
      <w:bodyDiv w:val="1"/>
      <w:marLeft w:val="0"/>
      <w:marRight w:val="0"/>
      <w:marTop w:val="0"/>
      <w:marBottom w:val="0"/>
      <w:divBdr>
        <w:top w:val="none" w:sz="0" w:space="0" w:color="auto"/>
        <w:left w:val="none" w:sz="0" w:space="0" w:color="auto"/>
        <w:bottom w:val="none" w:sz="0" w:space="0" w:color="auto"/>
        <w:right w:val="none" w:sz="0" w:space="0" w:color="auto"/>
      </w:divBdr>
    </w:div>
    <w:div w:id="621809215">
      <w:bodyDiv w:val="1"/>
      <w:marLeft w:val="0"/>
      <w:marRight w:val="0"/>
      <w:marTop w:val="0"/>
      <w:marBottom w:val="0"/>
      <w:divBdr>
        <w:top w:val="none" w:sz="0" w:space="0" w:color="auto"/>
        <w:left w:val="none" w:sz="0" w:space="0" w:color="auto"/>
        <w:bottom w:val="none" w:sz="0" w:space="0" w:color="auto"/>
        <w:right w:val="none" w:sz="0" w:space="0" w:color="auto"/>
      </w:divBdr>
    </w:div>
    <w:div w:id="752049501">
      <w:bodyDiv w:val="1"/>
      <w:marLeft w:val="0"/>
      <w:marRight w:val="0"/>
      <w:marTop w:val="0"/>
      <w:marBottom w:val="0"/>
      <w:divBdr>
        <w:top w:val="none" w:sz="0" w:space="0" w:color="auto"/>
        <w:left w:val="none" w:sz="0" w:space="0" w:color="auto"/>
        <w:bottom w:val="none" w:sz="0" w:space="0" w:color="auto"/>
        <w:right w:val="none" w:sz="0" w:space="0" w:color="auto"/>
      </w:divBdr>
    </w:div>
    <w:div w:id="787821474">
      <w:bodyDiv w:val="1"/>
      <w:marLeft w:val="0"/>
      <w:marRight w:val="0"/>
      <w:marTop w:val="0"/>
      <w:marBottom w:val="0"/>
      <w:divBdr>
        <w:top w:val="none" w:sz="0" w:space="0" w:color="auto"/>
        <w:left w:val="none" w:sz="0" w:space="0" w:color="auto"/>
        <w:bottom w:val="none" w:sz="0" w:space="0" w:color="auto"/>
        <w:right w:val="none" w:sz="0" w:space="0" w:color="auto"/>
      </w:divBdr>
    </w:div>
    <w:div w:id="831407090">
      <w:bodyDiv w:val="1"/>
      <w:marLeft w:val="0"/>
      <w:marRight w:val="0"/>
      <w:marTop w:val="0"/>
      <w:marBottom w:val="0"/>
      <w:divBdr>
        <w:top w:val="none" w:sz="0" w:space="0" w:color="auto"/>
        <w:left w:val="none" w:sz="0" w:space="0" w:color="auto"/>
        <w:bottom w:val="none" w:sz="0" w:space="0" w:color="auto"/>
        <w:right w:val="none" w:sz="0" w:space="0" w:color="auto"/>
      </w:divBdr>
    </w:div>
    <w:div w:id="875964216">
      <w:bodyDiv w:val="1"/>
      <w:marLeft w:val="0"/>
      <w:marRight w:val="0"/>
      <w:marTop w:val="0"/>
      <w:marBottom w:val="0"/>
      <w:divBdr>
        <w:top w:val="none" w:sz="0" w:space="0" w:color="auto"/>
        <w:left w:val="none" w:sz="0" w:space="0" w:color="auto"/>
        <w:bottom w:val="none" w:sz="0" w:space="0" w:color="auto"/>
        <w:right w:val="none" w:sz="0" w:space="0" w:color="auto"/>
      </w:divBdr>
    </w:div>
    <w:div w:id="893274557">
      <w:bodyDiv w:val="1"/>
      <w:marLeft w:val="0"/>
      <w:marRight w:val="0"/>
      <w:marTop w:val="0"/>
      <w:marBottom w:val="0"/>
      <w:divBdr>
        <w:top w:val="none" w:sz="0" w:space="0" w:color="auto"/>
        <w:left w:val="none" w:sz="0" w:space="0" w:color="auto"/>
        <w:bottom w:val="none" w:sz="0" w:space="0" w:color="auto"/>
        <w:right w:val="none" w:sz="0" w:space="0" w:color="auto"/>
      </w:divBdr>
    </w:div>
    <w:div w:id="894701745">
      <w:bodyDiv w:val="1"/>
      <w:marLeft w:val="0"/>
      <w:marRight w:val="0"/>
      <w:marTop w:val="0"/>
      <w:marBottom w:val="0"/>
      <w:divBdr>
        <w:top w:val="none" w:sz="0" w:space="0" w:color="auto"/>
        <w:left w:val="none" w:sz="0" w:space="0" w:color="auto"/>
        <w:bottom w:val="none" w:sz="0" w:space="0" w:color="auto"/>
        <w:right w:val="none" w:sz="0" w:space="0" w:color="auto"/>
      </w:divBdr>
    </w:div>
    <w:div w:id="966088382">
      <w:bodyDiv w:val="1"/>
      <w:marLeft w:val="0"/>
      <w:marRight w:val="0"/>
      <w:marTop w:val="0"/>
      <w:marBottom w:val="0"/>
      <w:divBdr>
        <w:top w:val="none" w:sz="0" w:space="0" w:color="auto"/>
        <w:left w:val="none" w:sz="0" w:space="0" w:color="auto"/>
        <w:bottom w:val="none" w:sz="0" w:space="0" w:color="auto"/>
        <w:right w:val="none" w:sz="0" w:space="0" w:color="auto"/>
      </w:divBdr>
    </w:div>
    <w:div w:id="986398410">
      <w:bodyDiv w:val="1"/>
      <w:marLeft w:val="0"/>
      <w:marRight w:val="0"/>
      <w:marTop w:val="0"/>
      <w:marBottom w:val="0"/>
      <w:divBdr>
        <w:top w:val="none" w:sz="0" w:space="0" w:color="auto"/>
        <w:left w:val="none" w:sz="0" w:space="0" w:color="auto"/>
        <w:bottom w:val="none" w:sz="0" w:space="0" w:color="auto"/>
        <w:right w:val="none" w:sz="0" w:space="0" w:color="auto"/>
      </w:divBdr>
    </w:div>
    <w:div w:id="1018238674">
      <w:bodyDiv w:val="1"/>
      <w:marLeft w:val="0"/>
      <w:marRight w:val="0"/>
      <w:marTop w:val="0"/>
      <w:marBottom w:val="0"/>
      <w:divBdr>
        <w:top w:val="none" w:sz="0" w:space="0" w:color="auto"/>
        <w:left w:val="none" w:sz="0" w:space="0" w:color="auto"/>
        <w:bottom w:val="none" w:sz="0" w:space="0" w:color="auto"/>
        <w:right w:val="none" w:sz="0" w:space="0" w:color="auto"/>
      </w:divBdr>
    </w:div>
    <w:div w:id="1026905374">
      <w:bodyDiv w:val="1"/>
      <w:marLeft w:val="0"/>
      <w:marRight w:val="0"/>
      <w:marTop w:val="0"/>
      <w:marBottom w:val="0"/>
      <w:divBdr>
        <w:top w:val="none" w:sz="0" w:space="0" w:color="auto"/>
        <w:left w:val="none" w:sz="0" w:space="0" w:color="auto"/>
        <w:bottom w:val="none" w:sz="0" w:space="0" w:color="auto"/>
        <w:right w:val="none" w:sz="0" w:space="0" w:color="auto"/>
      </w:divBdr>
    </w:div>
    <w:div w:id="1039624426">
      <w:bodyDiv w:val="1"/>
      <w:marLeft w:val="0"/>
      <w:marRight w:val="0"/>
      <w:marTop w:val="0"/>
      <w:marBottom w:val="0"/>
      <w:divBdr>
        <w:top w:val="none" w:sz="0" w:space="0" w:color="auto"/>
        <w:left w:val="none" w:sz="0" w:space="0" w:color="auto"/>
        <w:bottom w:val="none" w:sz="0" w:space="0" w:color="auto"/>
        <w:right w:val="none" w:sz="0" w:space="0" w:color="auto"/>
      </w:divBdr>
    </w:div>
    <w:div w:id="1043168928">
      <w:bodyDiv w:val="1"/>
      <w:marLeft w:val="0"/>
      <w:marRight w:val="0"/>
      <w:marTop w:val="0"/>
      <w:marBottom w:val="0"/>
      <w:divBdr>
        <w:top w:val="none" w:sz="0" w:space="0" w:color="auto"/>
        <w:left w:val="none" w:sz="0" w:space="0" w:color="auto"/>
        <w:bottom w:val="none" w:sz="0" w:space="0" w:color="auto"/>
        <w:right w:val="none" w:sz="0" w:space="0" w:color="auto"/>
      </w:divBdr>
    </w:div>
    <w:div w:id="1071000642">
      <w:bodyDiv w:val="1"/>
      <w:marLeft w:val="0"/>
      <w:marRight w:val="0"/>
      <w:marTop w:val="0"/>
      <w:marBottom w:val="0"/>
      <w:divBdr>
        <w:top w:val="none" w:sz="0" w:space="0" w:color="auto"/>
        <w:left w:val="none" w:sz="0" w:space="0" w:color="auto"/>
        <w:bottom w:val="none" w:sz="0" w:space="0" w:color="auto"/>
        <w:right w:val="none" w:sz="0" w:space="0" w:color="auto"/>
      </w:divBdr>
    </w:div>
    <w:div w:id="1142693617">
      <w:bodyDiv w:val="1"/>
      <w:marLeft w:val="0"/>
      <w:marRight w:val="0"/>
      <w:marTop w:val="0"/>
      <w:marBottom w:val="0"/>
      <w:divBdr>
        <w:top w:val="none" w:sz="0" w:space="0" w:color="auto"/>
        <w:left w:val="none" w:sz="0" w:space="0" w:color="auto"/>
        <w:bottom w:val="none" w:sz="0" w:space="0" w:color="auto"/>
        <w:right w:val="none" w:sz="0" w:space="0" w:color="auto"/>
      </w:divBdr>
    </w:div>
    <w:div w:id="1143472941">
      <w:bodyDiv w:val="1"/>
      <w:marLeft w:val="0"/>
      <w:marRight w:val="0"/>
      <w:marTop w:val="0"/>
      <w:marBottom w:val="0"/>
      <w:divBdr>
        <w:top w:val="none" w:sz="0" w:space="0" w:color="auto"/>
        <w:left w:val="none" w:sz="0" w:space="0" w:color="auto"/>
        <w:bottom w:val="none" w:sz="0" w:space="0" w:color="auto"/>
        <w:right w:val="none" w:sz="0" w:space="0" w:color="auto"/>
      </w:divBdr>
    </w:div>
    <w:div w:id="1171874532">
      <w:bodyDiv w:val="1"/>
      <w:marLeft w:val="0"/>
      <w:marRight w:val="0"/>
      <w:marTop w:val="0"/>
      <w:marBottom w:val="0"/>
      <w:divBdr>
        <w:top w:val="none" w:sz="0" w:space="0" w:color="auto"/>
        <w:left w:val="none" w:sz="0" w:space="0" w:color="auto"/>
        <w:bottom w:val="none" w:sz="0" w:space="0" w:color="auto"/>
        <w:right w:val="none" w:sz="0" w:space="0" w:color="auto"/>
      </w:divBdr>
    </w:div>
    <w:div w:id="1208179975">
      <w:bodyDiv w:val="1"/>
      <w:marLeft w:val="0"/>
      <w:marRight w:val="0"/>
      <w:marTop w:val="0"/>
      <w:marBottom w:val="0"/>
      <w:divBdr>
        <w:top w:val="none" w:sz="0" w:space="0" w:color="auto"/>
        <w:left w:val="none" w:sz="0" w:space="0" w:color="auto"/>
        <w:bottom w:val="none" w:sz="0" w:space="0" w:color="auto"/>
        <w:right w:val="none" w:sz="0" w:space="0" w:color="auto"/>
      </w:divBdr>
    </w:div>
    <w:div w:id="1221938841">
      <w:bodyDiv w:val="1"/>
      <w:marLeft w:val="0"/>
      <w:marRight w:val="0"/>
      <w:marTop w:val="0"/>
      <w:marBottom w:val="0"/>
      <w:divBdr>
        <w:top w:val="none" w:sz="0" w:space="0" w:color="auto"/>
        <w:left w:val="none" w:sz="0" w:space="0" w:color="auto"/>
        <w:bottom w:val="none" w:sz="0" w:space="0" w:color="auto"/>
        <w:right w:val="none" w:sz="0" w:space="0" w:color="auto"/>
      </w:divBdr>
    </w:div>
    <w:div w:id="1224367930">
      <w:bodyDiv w:val="1"/>
      <w:marLeft w:val="0"/>
      <w:marRight w:val="0"/>
      <w:marTop w:val="0"/>
      <w:marBottom w:val="0"/>
      <w:divBdr>
        <w:top w:val="none" w:sz="0" w:space="0" w:color="auto"/>
        <w:left w:val="none" w:sz="0" w:space="0" w:color="auto"/>
        <w:bottom w:val="none" w:sz="0" w:space="0" w:color="auto"/>
        <w:right w:val="none" w:sz="0" w:space="0" w:color="auto"/>
      </w:divBdr>
    </w:div>
    <w:div w:id="1279869822">
      <w:bodyDiv w:val="1"/>
      <w:marLeft w:val="0"/>
      <w:marRight w:val="0"/>
      <w:marTop w:val="0"/>
      <w:marBottom w:val="0"/>
      <w:divBdr>
        <w:top w:val="none" w:sz="0" w:space="0" w:color="auto"/>
        <w:left w:val="none" w:sz="0" w:space="0" w:color="auto"/>
        <w:bottom w:val="none" w:sz="0" w:space="0" w:color="auto"/>
        <w:right w:val="none" w:sz="0" w:space="0" w:color="auto"/>
      </w:divBdr>
    </w:div>
    <w:div w:id="1285968300">
      <w:bodyDiv w:val="1"/>
      <w:marLeft w:val="0"/>
      <w:marRight w:val="0"/>
      <w:marTop w:val="0"/>
      <w:marBottom w:val="0"/>
      <w:divBdr>
        <w:top w:val="none" w:sz="0" w:space="0" w:color="auto"/>
        <w:left w:val="none" w:sz="0" w:space="0" w:color="auto"/>
        <w:bottom w:val="none" w:sz="0" w:space="0" w:color="auto"/>
        <w:right w:val="none" w:sz="0" w:space="0" w:color="auto"/>
      </w:divBdr>
    </w:div>
    <w:div w:id="1305429769">
      <w:bodyDiv w:val="1"/>
      <w:marLeft w:val="0"/>
      <w:marRight w:val="0"/>
      <w:marTop w:val="0"/>
      <w:marBottom w:val="0"/>
      <w:divBdr>
        <w:top w:val="none" w:sz="0" w:space="0" w:color="auto"/>
        <w:left w:val="none" w:sz="0" w:space="0" w:color="auto"/>
        <w:bottom w:val="none" w:sz="0" w:space="0" w:color="auto"/>
        <w:right w:val="none" w:sz="0" w:space="0" w:color="auto"/>
      </w:divBdr>
    </w:div>
    <w:div w:id="1409572441">
      <w:bodyDiv w:val="1"/>
      <w:marLeft w:val="0"/>
      <w:marRight w:val="0"/>
      <w:marTop w:val="0"/>
      <w:marBottom w:val="0"/>
      <w:divBdr>
        <w:top w:val="none" w:sz="0" w:space="0" w:color="auto"/>
        <w:left w:val="none" w:sz="0" w:space="0" w:color="auto"/>
        <w:bottom w:val="none" w:sz="0" w:space="0" w:color="auto"/>
        <w:right w:val="none" w:sz="0" w:space="0" w:color="auto"/>
      </w:divBdr>
    </w:div>
    <w:div w:id="1431389449">
      <w:bodyDiv w:val="1"/>
      <w:marLeft w:val="0"/>
      <w:marRight w:val="0"/>
      <w:marTop w:val="0"/>
      <w:marBottom w:val="0"/>
      <w:divBdr>
        <w:top w:val="none" w:sz="0" w:space="0" w:color="auto"/>
        <w:left w:val="none" w:sz="0" w:space="0" w:color="auto"/>
        <w:bottom w:val="none" w:sz="0" w:space="0" w:color="auto"/>
        <w:right w:val="none" w:sz="0" w:space="0" w:color="auto"/>
      </w:divBdr>
    </w:div>
    <w:div w:id="1544907113">
      <w:bodyDiv w:val="1"/>
      <w:marLeft w:val="0"/>
      <w:marRight w:val="0"/>
      <w:marTop w:val="0"/>
      <w:marBottom w:val="0"/>
      <w:divBdr>
        <w:top w:val="none" w:sz="0" w:space="0" w:color="auto"/>
        <w:left w:val="none" w:sz="0" w:space="0" w:color="auto"/>
        <w:bottom w:val="none" w:sz="0" w:space="0" w:color="auto"/>
        <w:right w:val="none" w:sz="0" w:space="0" w:color="auto"/>
      </w:divBdr>
    </w:div>
    <w:div w:id="1556769513">
      <w:bodyDiv w:val="1"/>
      <w:marLeft w:val="0"/>
      <w:marRight w:val="0"/>
      <w:marTop w:val="0"/>
      <w:marBottom w:val="0"/>
      <w:divBdr>
        <w:top w:val="none" w:sz="0" w:space="0" w:color="auto"/>
        <w:left w:val="none" w:sz="0" w:space="0" w:color="auto"/>
        <w:bottom w:val="none" w:sz="0" w:space="0" w:color="auto"/>
        <w:right w:val="none" w:sz="0" w:space="0" w:color="auto"/>
      </w:divBdr>
    </w:div>
    <w:div w:id="1581787322">
      <w:bodyDiv w:val="1"/>
      <w:marLeft w:val="0"/>
      <w:marRight w:val="0"/>
      <w:marTop w:val="0"/>
      <w:marBottom w:val="0"/>
      <w:divBdr>
        <w:top w:val="none" w:sz="0" w:space="0" w:color="auto"/>
        <w:left w:val="none" w:sz="0" w:space="0" w:color="auto"/>
        <w:bottom w:val="none" w:sz="0" w:space="0" w:color="auto"/>
        <w:right w:val="none" w:sz="0" w:space="0" w:color="auto"/>
      </w:divBdr>
    </w:div>
    <w:div w:id="1616138662">
      <w:bodyDiv w:val="1"/>
      <w:marLeft w:val="0"/>
      <w:marRight w:val="0"/>
      <w:marTop w:val="0"/>
      <w:marBottom w:val="0"/>
      <w:divBdr>
        <w:top w:val="none" w:sz="0" w:space="0" w:color="auto"/>
        <w:left w:val="none" w:sz="0" w:space="0" w:color="auto"/>
        <w:bottom w:val="none" w:sz="0" w:space="0" w:color="auto"/>
        <w:right w:val="none" w:sz="0" w:space="0" w:color="auto"/>
      </w:divBdr>
    </w:div>
    <w:div w:id="1724215733">
      <w:bodyDiv w:val="1"/>
      <w:marLeft w:val="0"/>
      <w:marRight w:val="0"/>
      <w:marTop w:val="0"/>
      <w:marBottom w:val="0"/>
      <w:divBdr>
        <w:top w:val="none" w:sz="0" w:space="0" w:color="auto"/>
        <w:left w:val="none" w:sz="0" w:space="0" w:color="auto"/>
        <w:bottom w:val="none" w:sz="0" w:space="0" w:color="auto"/>
        <w:right w:val="none" w:sz="0" w:space="0" w:color="auto"/>
      </w:divBdr>
    </w:div>
    <w:div w:id="1735008571">
      <w:bodyDiv w:val="1"/>
      <w:marLeft w:val="0"/>
      <w:marRight w:val="0"/>
      <w:marTop w:val="0"/>
      <w:marBottom w:val="0"/>
      <w:divBdr>
        <w:top w:val="none" w:sz="0" w:space="0" w:color="auto"/>
        <w:left w:val="none" w:sz="0" w:space="0" w:color="auto"/>
        <w:bottom w:val="none" w:sz="0" w:space="0" w:color="auto"/>
        <w:right w:val="none" w:sz="0" w:space="0" w:color="auto"/>
      </w:divBdr>
    </w:div>
    <w:div w:id="1757049245">
      <w:bodyDiv w:val="1"/>
      <w:marLeft w:val="0"/>
      <w:marRight w:val="0"/>
      <w:marTop w:val="0"/>
      <w:marBottom w:val="0"/>
      <w:divBdr>
        <w:top w:val="none" w:sz="0" w:space="0" w:color="auto"/>
        <w:left w:val="none" w:sz="0" w:space="0" w:color="auto"/>
        <w:bottom w:val="none" w:sz="0" w:space="0" w:color="auto"/>
        <w:right w:val="none" w:sz="0" w:space="0" w:color="auto"/>
      </w:divBdr>
    </w:div>
    <w:div w:id="1892644105">
      <w:bodyDiv w:val="1"/>
      <w:marLeft w:val="0"/>
      <w:marRight w:val="0"/>
      <w:marTop w:val="0"/>
      <w:marBottom w:val="0"/>
      <w:divBdr>
        <w:top w:val="none" w:sz="0" w:space="0" w:color="auto"/>
        <w:left w:val="none" w:sz="0" w:space="0" w:color="auto"/>
        <w:bottom w:val="none" w:sz="0" w:space="0" w:color="auto"/>
        <w:right w:val="none" w:sz="0" w:space="0" w:color="auto"/>
      </w:divBdr>
    </w:div>
    <w:div w:id="1900285095">
      <w:bodyDiv w:val="1"/>
      <w:marLeft w:val="0"/>
      <w:marRight w:val="0"/>
      <w:marTop w:val="0"/>
      <w:marBottom w:val="0"/>
      <w:divBdr>
        <w:top w:val="none" w:sz="0" w:space="0" w:color="auto"/>
        <w:left w:val="none" w:sz="0" w:space="0" w:color="auto"/>
        <w:bottom w:val="none" w:sz="0" w:space="0" w:color="auto"/>
        <w:right w:val="none" w:sz="0" w:space="0" w:color="auto"/>
      </w:divBdr>
    </w:div>
    <w:div w:id="1930193637">
      <w:bodyDiv w:val="1"/>
      <w:marLeft w:val="0"/>
      <w:marRight w:val="0"/>
      <w:marTop w:val="0"/>
      <w:marBottom w:val="0"/>
      <w:divBdr>
        <w:top w:val="none" w:sz="0" w:space="0" w:color="auto"/>
        <w:left w:val="none" w:sz="0" w:space="0" w:color="auto"/>
        <w:bottom w:val="none" w:sz="0" w:space="0" w:color="auto"/>
        <w:right w:val="none" w:sz="0" w:space="0" w:color="auto"/>
      </w:divBdr>
    </w:div>
    <w:div w:id="1953590113">
      <w:bodyDiv w:val="1"/>
      <w:marLeft w:val="0"/>
      <w:marRight w:val="0"/>
      <w:marTop w:val="0"/>
      <w:marBottom w:val="0"/>
      <w:divBdr>
        <w:top w:val="none" w:sz="0" w:space="0" w:color="auto"/>
        <w:left w:val="none" w:sz="0" w:space="0" w:color="auto"/>
        <w:bottom w:val="none" w:sz="0" w:space="0" w:color="auto"/>
        <w:right w:val="none" w:sz="0" w:space="0" w:color="auto"/>
      </w:divBdr>
    </w:div>
    <w:div w:id="1955671536">
      <w:bodyDiv w:val="1"/>
      <w:marLeft w:val="0"/>
      <w:marRight w:val="0"/>
      <w:marTop w:val="0"/>
      <w:marBottom w:val="0"/>
      <w:divBdr>
        <w:top w:val="none" w:sz="0" w:space="0" w:color="auto"/>
        <w:left w:val="none" w:sz="0" w:space="0" w:color="auto"/>
        <w:bottom w:val="none" w:sz="0" w:space="0" w:color="auto"/>
        <w:right w:val="none" w:sz="0" w:space="0" w:color="auto"/>
      </w:divBdr>
    </w:div>
    <w:div w:id="2015302602">
      <w:bodyDiv w:val="1"/>
      <w:marLeft w:val="0"/>
      <w:marRight w:val="0"/>
      <w:marTop w:val="0"/>
      <w:marBottom w:val="0"/>
      <w:divBdr>
        <w:top w:val="none" w:sz="0" w:space="0" w:color="auto"/>
        <w:left w:val="none" w:sz="0" w:space="0" w:color="auto"/>
        <w:bottom w:val="none" w:sz="0" w:space="0" w:color="auto"/>
        <w:right w:val="none" w:sz="0" w:space="0" w:color="auto"/>
      </w:divBdr>
    </w:div>
    <w:div w:id="20257906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io9.gizmodo.com/5891740/quantum-suicide-how-to-prove-the-multiverse-exists-in-the-most-violent-way-possible"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lesswrong.com/lw/nuc/identity_map/" TargetMode="External"/><Relationship Id="rId11" Type="http://schemas.openxmlformats.org/officeDocument/2006/relationships/hyperlink" Target="http://lesswrong.com/lw/19d/the_anthropic_trilemma/" TargetMode="External"/><Relationship Id="rId12" Type="http://schemas.openxmlformats.org/officeDocument/2006/relationships/hyperlink" Target="http://lesswrong.com/lw/1iy/what_are_probabilities_anyway/" TargetMode="External"/><Relationship Id="rId13" Type="http://schemas.openxmlformats.org/officeDocument/2006/relationships/hyperlink" Target="https://arxiv.org/pdf/1702.00850.pdf" TargetMode="External"/><Relationship Id="rId14" Type="http://schemas.openxmlformats.org/officeDocument/2006/relationships/hyperlink" Target="http://lesswrong.com/lw/17d/forcing_anthropics_boltzmann_brains/" TargetMode="External"/><Relationship Id="rId15" Type="http://schemas.openxmlformats.org/officeDocument/2006/relationships/hyperlink" Target="https://arxiv.org/pdf/1702.00850.pdf" TargetMode="External"/><Relationship Id="rId16" Type="http://schemas.openxmlformats.org/officeDocument/2006/relationships/hyperlink" Target="https://arxiv.org/pdf/1702.00850.pdf" TargetMode="External"/><Relationship Id="rId17" Type="http://schemas.openxmlformats.org/officeDocument/2006/relationships/hyperlink" Target="https://www.reddit.com/r/Glitch_in_the_Matrix/comments/7frtxt/i_literally_diedor_so_i_thought/" TargetMode="External"/><Relationship Id="rId18" Type="http://schemas.openxmlformats.org/officeDocument/2006/relationships/hyperlink" Target="http://lesswrong.com/lw/6op/preference_for_many_future_worlds/4iuy" TargetMode="External"/><Relationship Id="rId19" Type="http://schemas.openxmlformats.org/officeDocument/2006/relationships/hyperlink" Target="http://lesswrong.com/lw/87o/a_pessimistic_view_of_quantum_immortality/548k"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36536</Words>
  <Characters>208256</Characters>
  <Application>Microsoft Macintosh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4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cp:revision>
  <dcterms:created xsi:type="dcterms:W3CDTF">2018-03-19T15:59:00Z</dcterms:created>
  <dcterms:modified xsi:type="dcterms:W3CDTF">2018-03-1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R8OtOl2c"/&gt;&lt;style id="http://www.zotero.org/styles/future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